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54D6" w:rsidRPr="006A0466" w:rsidRDefault="004D1BE6">
      <w:pPr>
        <w:rPr>
          <w:rFonts w:ascii="Garamond" w:hAnsi="Garamond"/>
          <w:sz w:val="28"/>
          <w:szCs w:val="28"/>
        </w:rPr>
      </w:pPr>
      <w:r w:rsidRPr="006A0466">
        <w:rPr>
          <w:rFonts w:ascii="Garamond" w:eastAsia="Times New Roman" w:hAnsi="Garamond"/>
          <w:b/>
          <w:noProof/>
          <w:color w:val="333333"/>
          <w:sz w:val="28"/>
          <w:szCs w:val="28"/>
          <w:lang w:eastAsia="en-NZ"/>
        </w:rPr>
        <mc:AlternateContent>
          <mc:Choice Requires="wps">
            <w:drawing>
              <wp:anchor distT="0" distB="0" distL="114300" distR="114300" simplePos="0" relativeHeight="251659264" behindDoc="0" locked="0" layoutInCell="1" allowOverlap="1" wp14:anchorId="700F505D" wp14:editId="168AE624">
                <wp:simplePos x="0" y="0"/>
                <wp:positionH relativeFrom="margin">
                  <wp:posOffset>-293219</wp:posOffset>
                </wp:positionH>
                <wp:positionV relativeFrom="paragraph">
                  <wp:posOffset>1153236</wp:posOffset>
                </wp:positionV>
                <wp:extent cx="5977464" cy="6426200"/>
                <wp:effectExtent l="0" t="0" r="4445" b="0"/>
                <wp:wrapNone/>
                <wp:docPr id="8" name="Text Box 8"/>
                <wp:cNvGraphicFramePr/>
                <a:graphic xmlns:a="http://schemas.openxmlformats.org/drawingml/2006/main">
                  <a:graphicData uri="http://schemas.microsoft.com/office/word/2010/wordprocessingShape">
                    <wps:wsp>
                      <wps:cNvSpPr txBox="1"/>
                      <wps:spPr>
                        <a:xfrm>
                          <a:off x="0" y="0"/>
                          <a:ext cx="5977464" cy="6426200"/>
                        </a:xfrm>
                        <a:prstGeom prst="rect">
                          <a:avLst/>
                        </a:prstGeom>
                        <a:solidFill>
                          <a:sysClr val="window" lastClr="FFFFFF"/>
                        </a:solidFill>
                        <a:ln w="6350">
                          <a:noFill/>
                        </a:ln>
                      </wps:spPr>
                      <wps:txbx>
                        <w:txbxContent>
                          <w:p w:rsidR="004054D6" w:rsidRDefault="004054D6" w:rsidP="004054D6">
                            <w:pPr>
                              <w:spacing w:line="240" w:lineRule="auto"/>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D1BE6" w:rsidRDefault="004D1BE6" w:rsidP="004D1BE6">
                            <w:pPr>
                              <w:spacing w:line="240" w:lineRule="auto"/>
                              <w:jc w:val="center"/>
                              <w:rPr>
                                <w:color w:val="000000" w:themeColor="text1"/>
                                <w:sz w:val="4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D1BE6" w:rsidRDefault="004D1BE6" w:rsidP="004D1BE6">
                            <w:pPr>
                              <w:spacing w:line="240" w:lineRule="auto"/>
                              <w:jc w:val="center"/>
                              <w:rPr>
                                <w:color w:val="000000" w:themeColor="text1"/>
                                <w:sz w:val="4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D1BE6" w:rsidRDefault="004D1BE6" w:rsidP="004D1BE6">
                            <w:pPr>
                              <w:spacing w:line="240" w:lineRule="auto"/>
                              <w:jc w:val="center"/>
                              <w:rPr>
                                <w:color w:val="000000" w:themeColor="text1"/>
                                <w:sz w:val="4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D1BE6">
                              <w:rPr>
                                <w:color w:val="000000" w:themeColor="text1"/>
                                <w:sz w:val="4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Perspective on S4.5 Residence Category for Victims of Domestic Violence (VDV) Policy: </w:t>
                            </w:r>
                            <w:r w:rsidRPr="004D1BE6">
                              <w:rPr>
                                <w:color w:val="000000" w:themeColor="text1"/>
                                <w:sz w:val="4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Addressing Domestic Violence against ‘Ethnic’ Women</w:t>
                            </w:r>
                            <w:r w:rsidRPr="004D1BE6">
                              <w:rPr>
                                <w:color w:val="000000" w:themeColor="text1"/>
                                <w:sz w:val="4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p>
                          <w:p w:rsidR="004D1BE6" w:rsidRDefault="004D1BE6" w:rsidP="004D1BE6">
                            <w:pPr>
                              <w:spacing w:line="240" w:lineRule="auto"/>
                              <w:jc w:val="center"/>
                              <w:rPr>
                                <w:color w:val="000000" w:themeColor="text1"/>
                                <w:sz w:val="4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D1BE6" w:rsidRDefault="004D1BE6" w:rsidP="004D1BE6">
                            <w:pPr>
                              <w:spacing w:line="240" w:lineRule="auto"/>
                              <w:jc w:val="center"/>
                              <w:rPr>
                                <w:color w:val="000000" w:themeColor="text1"/>
                                <w:sz w:val="4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D1BE6" w:rsidRPr="004D1BE6" w:rsidRDefault="004D1BE6" w:rsidP="004D1BE6">
                            <w:pPr>
                              <w:spacing w:line="240" w:lineRule="auto"/>
                              <w:jc w:val="center"/>
                              <w:rPr>
                                <w:color w:val="000000" w:themeColor="text1"/>
                                <w:sz w:val="4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D1BE6" w:rsidRPr="004D1BE6" w:rsidRDefault="004D1BE6" w:rsidP="004D1BE6">
                            <w:pPr>
                              <w:spacing w:line="240" w:lineRule="auto"/>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D1BE6" w:rsidRPr="004D1BE6" w:rsidRDefault="004D1BE6" w:rsidP="004D1BE6">
                            <w:pPr>
                              <w:spacing w:line="240" w:lineRule="auto"/>
                              <w:jc w:val="center"/>
                              <w:rPr>
                                <w:color w:val="000000" w:themeColor="text1"/>
                                <w:sz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D1BE6">
                              <w:rPr>
                                <w:color w:val="000000" w:themeColor="text1"/>
                                <w:sz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sented by Irene Ayallo</w:t>
                            </w:r>
                          </w:p>
                          <w:p w:rsidR="004D1BE6" w:rsidRPr="004D1BE6" w:rsidRDefault="004D1BE6" w:rsidP="004D1BE6">
                            <w:pPr>
                              <w:spacing w:line="240" w:lineRule="auto"/>
                              <w:jc w:val="center"/>
                              <w:rPr>
                                <w:color w:val="000000" w:themeColor="text1"/>
                                <w:sz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gramStart"/>
                            <w:r w:rsidRPr="004D1BE6">
                              <w:rPr>
                                <w:color w:val="000000" w:themeColor="text1"/>
                                <w:sz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t</w:t>
                            </w:r>
                            <w:proofErr w:type="gramEnd"/>
                            <w:r w:rsidRPr="004D1BE6">
                              <w:rPr>
                                <w:color w:val="000000" w:themeColor="text1"/>
                                <w:sz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rsidR="004054D6" w:rsidRPr="004D1BE6" w:rsidRDefault="004D1BE6" w:rsidP="004D1BE6">
                            <w:pPr>
                              <w:spacing w:line="240" w:lineRule="auto"/>
                              <w:jc w:val="center"/>
                              <w:rPr>
                                <w:color w:val="000000" w:themeColor="text1"/>
                                <w:sz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D1BE6">
                              <w:rPr>
                                <w:color w:val="000000" w:themeColor="text1"/>
                                <w:sz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AANZ Conference 2019</w:t>
                            </w:r>
                          </w:p>
                          <w:p w:rsidR="004054D6" w:rsidRPr="004D1BE6" w:rsidRDefault="004054D6" w:rsidP="004054D6">
                            <w:pPr>
                              <w:spacing w:line="240" w:lineRule="auto"/>
                              <w:jc w:val="center"/>
                              <w:rPr>
                                <w:color w:val="000000" w:themeColor="text1"/>
                                <w:sz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4D6" w:rsidRDefault="004054D6" w:rsidP="004054D6">
                            <w:pPr>
                              <w:spacing w:line="240" w:lineRule="auto"/>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4D6" w:rsidRDefault="004054D6" w:rsidP="004054D6">
                            <w:pPr>
                              <w:spacing w:line="240" w:lineRule="auto"/>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4D6" w:rsidRDefault="004054D6" w:rsidP="004054D6">
                            <w:pPr>
                              <w:spacing w:line="240" w:lineRule="auto"/>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4D6" w:rsidRDefault="004054D6" w:rsidP="004054D6">
                            <w:pPr>
                              <w:spacing w:line="240" w:lineRule="auto"/>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4D6" w:rsidRDefault="004054D6" w:rsidP="004054D6">
                            <w:pPr>
                              <w:spacing w:line="240" w:lineRule="auto"/>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4D6" w:rsidRDefault="004054D6" w:rsidP="004054D6">
                            <w:pPr>
                              <w:spacing w:line="240" w:lineRule="auto"/>
                              <w:jc w:val="right"/>
                              <w:rPr>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4D6" w:rsidRDefault="004054D6" w:rsidP="004054D6">
                            <w:pPr>
                              <w:spacing w:line="240" w:lineRule="auto"/>
                              <w:jc w:val="right"/>
                              <w:rPr>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4D6" w:rsidRPr="00C63380" w:rsidRDefault="004054D6" w:rsidP="004054D6">
                            <w:pPr>
                              <w:spacing w:line="240" w:lineRule="auto"/>
                              <w:jc w:val="right"/>
                              <w:rPr>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0F505D" id="_x0000_t202" coordsize="21600,21600" o:spt="202" path="m,l,21600r21600,l21600,xe">
                <v:stroke joinstyle="miter"/>
                <v:path gradientshapeok="t" o:connecttype="rect"/>
              </v:shapetype>
              <v:shape id="Text Box 8" o:spid="_x0000_s1026" type="#_x0000_t202" style="position:absolute;margin-left:-23.1pt;margin-top:90.8pt;width:470.65pt;height:506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PPSgIAAIsEAAAOAAAAZHJzL2Uyb0RvYy54bWysVE1vGjEQvVfqf7B8LwsUSIKyRJSIqlKU&#10;RCJVzsbrDSt5Pa5t2KW/vs/ehaRpT1U5mPHMeD7em9nrm7bW7KCcr8jkfDQYcqaMpKIyLzn//rT+&#10;dMmZD8IUQpNROT8qz28WHz9cN3auxrQjXSjHEMT4eWNzvgvBzrPMy52qhR+QVQbGklwtAq7uJSuc&#10;aBC91tl4OJxlDbnCOpLKe2hvOyNfpPhlqWR4KEuvAtM5R20hnS6d23hmi2sxf3HC7irZlyH+oYpa&#10;VAZJz6FuRRBs76o/QtWVdOSpDANJdUZlWUmVekA3o+G7bjY7YVXqBeB4e4bJ/7+w8v7w6FhV5BxE&#10;GVGDoifVBvaFWnYZ0Wmsn8NpY+EWWqjB8knvoYxNt6Wr4z/aYbAD5+MZ2xhMQjm9uriYzCacSdhm&#10;k/EM7MU42etz63z4qqhmUci5A3kJU3G486FzPbnEbJ50VawrrdPl6FfasYMAzxiPghrOtPABypyv&#10;06/P9tszbViDcj5PhymToRivS6UNiovdd11GKbTbtodkS8URiDjqJspbua5Q9R1SPgqHEQIIWIvw&#10;gKPUhCTUS5ztyP38mz76g1lYOWswkjn3P/bCKXTyzYDzq9FkEmc4XSbTizEu7q1l+9Zi9vWKgMYI&#10;C2hlEqN/0CexdFQ/Y3uWMStMwkjkznk4iavQLQq2T6rlMjlhaq0Id2ZjZQwdoY+cPLXPwtmeuADO&#10;7+k0vGL+jr/ON740tNwHKqtEbgS4Q7XHHROfxqPfzrhSb+/J6/UbsvgFAAD//wMAUEsDBBQABgAI&#10;AAAAIQAzVqeW4wAAAAwBAAAPAAAAZHJzL2Rvd25yZXYueG1sTI/BTsMwDIbvSLxDZCRuW9oBVVea&#10;TgiBYBLVtoLENWtMW2iSKsnWsqfHnOBo/59+f85Xk+7ZEZ3vrBEQzyNgaGqrOtMIeHt9nKXAfJBG&#10;yd4aFPCNHlbF+VkuM2VHs8NjFRpGJcZnUkAbwpBx7usWtfRzO6Ch7MM6LQONruHKyZHKdc8XUZRw&#10;LTtDF1o54H2L9Vd10ALex+rJbdbrz+3wXJ42p6p8wYdSiMuL6e4WWMAp/MHwq0/qUJDT3h6M8qwX&#10;MLtOFoRSkMYJMCLS5U0MbE+beHmVAC9y/v+J4gcAAP//AwBQSwECLQAUAAYACAAAACEAtoM4kv4A&#10;AADhAQAAEwAAAAAAAAAAAAAAAAAAAAAAW0NvbnRlbnRfVHlwZXNdLnhtbFBLAQItABQABgAIAAAA&#10;IQA4/SH/1gAAAJQBAAALAAAAAAAAAAAAAAAAAC8BAABfcmVscy8ucmVsc1BLAQItABQABgAIAAAA&#10;IQB/zPPPSgIAAIsEAAAOAAAAAAAAAAAAAAAAAC4CAABkcnMvZTJvRG9jLnhtbFBLAQItABQABgAI&#10;AAAAIQAzVqeW4wAAAAwBAAAPAAAAAAAAAAAAAAAAAKQEAABkcnMvZG93bnJldi54bWxQSwUGAAAA&#10;AAQABADzAAAAtAUAAAAA&#10;" fillcolor="window" stroked="f" strokeweight=".5pt">
                <v:textbox>
                  <w:txbxContent>
                    <w:p w:rsidR="004054D6" w:rsidRDefault="004054D6" w:rsidP="004054D6">
                      <w:pPr>
                        <w:spacing w:line="240" w:lineRule="auto"/>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D1BE6" w:rsidRDefault="004D1BE6" w:rsidP="004D1BE6">
                      <w:pPr>
                        <w:spacing w:line="240" w:lineRule="auto"/>
                        <w:jc w:val="center"/>
                        <w:rPr>
                          <w:color w:val="000000" w:themeColor="text1"/>
                          <w:sz w:val="4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D1BE6" w:rsidRDefault="004D1BE6" w:rsidP="004D1BE6">
                      <w:pPr>
                        <w:spacing w:line="240" w:lineRule="auto"/>
                        <w:jc w:val="center"/>
                        <w:rPr>
                          <w:color w:val="000000" w:themeColor="text1"/>
                          <w:sz w:val="4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D1BE6" w:rsidRDefault="004D1BE6" w:rsidP="004D1BE6">
                      <w:pPr>
                        <w:spacing w:line="240" w:lineRule="auto"/>
                        <w:jc w:val="center"/>
                        <w:rPr>
                          <w:color w:val="000000" w:themeColor="text1"/>
                          <w:sz w:val="4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D1BE6">
                        <w:rPr>
                          <w:color w:val="000000" w:themeColor="text1"/>
                          <w:sz w:val="4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 Perspective on S4.5 Residence Category for Victims of Domestic Violence (VDV) Policy: </w:t>
                      </w:r>
                      <w:r w:rsidRPr="004D1BE6">
                        <w:rPr>
                          <w:color w:val="000000" w:themeColor="text1"/>
                          <w:sz w:val="4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Addressing Domestic Violence against ‘Ethnic’ Women</w:t>
                      </w:r>
                      <w:r w:rsidRPr="004D1BE6">
                        <w:rPr>
                          <w:color w:val="000000" w:themeColor="text1"/>
                          <w:sz w:val="4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p>
                    <w:p w:rsidR="004D1BE6" w:rsidRDefault="004D1BE6" w:rsidP="004D1BE6">
                      <w:pPr>
                        <w:spacing w:line="240" w:lineRule="auto"/>
                        <w:jc w:val="center"/>
                        <w:rPr>
                          <w:color w:val="000000" w:themeColor="text1"/>
                          <w:sz w:val="4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D1BE6" w:rsidRDefault="004D1BE6" w:rsidP="004D1BE6">
                      <w:pPr>
                        <w:spacing w:line="240" w:lineRule="auto"/>
                        <w:jc w:val="center"/>
                        <w:rPr>
                          <w:color w:val="000000" w:themeColor="text1"/>
                          <w:sz w:val="4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D1BE6" w:rsidRPr="004D1BE6" w:rsidRDefault="004D1BE6" w:rsidP="004D1BE6">
                      <w:pPr>
                        <w:spacing w:line="240" w:lineRule="auto"/>
                        <w:jc w:val="center"/>
                        <w:rPr>
                          <w:color w:val="000000" w:themeColor="text1"/>
                          <w:sz w:val="4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D1BE6" w:rsidRPr="004D1BE6" w:rsidRDefault="004D1BE6" w:rsidP="004D1BE6">
                      <w:pPr>
                        <w:spacing w:line="240" w:lineRule="auto"/>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D1BE6" w:rsidRPr="004D1BE6" w:rsidRDefault="004D1BE6" w:rsidP="004D1BE6">
                      <w:pPr>
                        <w:spacing w:line="240" w:lineRule="auto"/>
                        <w:jc w:val="center"/>
                        <w:rPr>
                          <w:color w:val="000000" w:themeColor="text1"/>
                          <w:sz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D1BE6">
                        <w:rPr>
                          <w:color w:val="000000" w:themeColor="text1"/>
                          <w:sz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sented by Irene Ayallo</w:t>
                      </w:r>
                    </w:p>
                    <w:p w:rsidR="004D1BE6" w:rsidRPr="004D1BE6" w:rsidRDefault="004D1BE6" w:rsidP="004D1BE6">
                      <w:pPr>
                        <w:spacing w:line="240" w:lineRule="auto"/>
                        <w:jc w:val="center"/>
                        <w:rPr>
                          <w:color w:val="000000" w:themeColor="text1"/>
                          <w:sz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gramStart"/>
                      <w:r w:rsidRPr="004D1BE6">
                        <w:rPr>
                          <w:color w:val="000000" w:themeColor="text1"/>
                          <w:sz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t</w:t>
                      </w:r>
                      <w:proofErr w:type="gramEnd"/>
                      <w:r w:rsidRPr="004D1BE6">
                        <w:rPr>
                          <w:color w:val="000000" w:themeColor="text1"/>
                          <w:sz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rsidR="004054D6" w:rsidRPr="004D1BE6" w:rsidRDefault="004D1BE6" w:rsidP="004D1BE6">
                      <w:pPr>
                        <w:spacing w:line="240" w:lineRule="auto"/>
                        <w:jc w:val="center"/>
                        <w:rPr>
                          <w:color w:val="000000" w:themeColor="text1"/>
                          <w:sz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D1BE6">
                        <w:rPr>
                          <w:color w:val="000000" w:themeColor="text1"/>
                          <w:sz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AANZ Conference 2019</w:t>
                      </w:r>
                    </w:p>
                    <w:p w:rsidR="004054D6" w:rsidRPr="004D1BE6" w:rsidRDefault="004054D6" w:rsidP="004054D6">
                      <w:pPr>
                        <w:spacing w:line="240" w:lineRule="auto"/>
                        <w:jc w:val="center"/>
                        <w:rPr>
                          <w:color w:val="000000" w:themeColor="text1"/>
                          <w:sz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4D6" w:rsidRDefault="004054D6" w:rsidP="004054D6">
                      <w:pPr>
                        <w:spacing w:line="240" w:lineRule="auto"/>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4D6" w:rsidRDefault="004054D6" w:rsidP="004054D6">
                      <w:pPr>
                        <w:spacing w:line="240" w:lineRule="auto"/>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4D6" w:rsidRDefault="004054D6" w:rsidP="004054D6">
                      <w:pPr>
                        <w:spacing w:line="240" w:lineRule="auto"/>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4D6" w:rsidRDefault="004054D6" w:rsidP="004054D6">
                      <w:pPr>
                        <w:spacing w:line="240" w:lineRule="auto"/>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4D6" w:rsidRDefault="004054D6" w:rsidP="004054D6">
                      <w:pPr>
                        <w:spacing w:line="240" w:lineRule="auto"/>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4D6" w:rsidRDefault="004054D6" w:rsidP="004054D6">
                      <w:pPr>
                        <w:spacing w:line="240" w:lineRule="auto"/>
                        <w:jc w:val="right"/>
                        <w:rPr>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4D6" w:rsidRDefault="004054D6" w:rsidP="004054D6">
                      <w:pPr>
                        <w:spacing w:line="240" w:lineRule="auto"/>
                        <w:jc w:val="right"/>
                        <w:rPr>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4D6" w:rsidRPr="00C63380" w:rsidRDefault="004054D6" w:rsidP="004054D6">
                      <w:pPr>
                        <w:spacing w:line="240" w:lineRule="auto"/>
                        <w:jc w:val="right"/>
                        <w:rPr>
                          <w:color w:val="000000" w:themeColor="text1"/>
                          <w:sz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w10:wrap anchorx="margin"/>
              </v:shape>
            </w:pict>
          </mc:Fallback>
        </mc:AlternateContent>
      </w:r>
      <w:r w:rsidR="004054D6" w:rsidRPr="006A0466">
        <w:rPr>
          <w:rFonts w:ascii="Garamond" w:hAnsi="Garamond"/>
          <w:sz w:val="28"/>
          <w:szCs w:val="28"/>
        </w:rPr>
        <w:br w:type="page"/>
      </w:r>
    </w:p>
    <w:p w:rsidR="00662A5D" w:rsidRPr="006A0466" w:rsidRDefault="00662A5D" w:rsidP="003020E3">
      <w:pPr>
        <w:jc w:val="both"/>
        <w:rPr>
          <w:rFonts w:ascii="Garamond" w:hAnsi="Garamond"/>
          <w:sz w:val="28"/>
          <w:szCs w:val="28"/>
        </w:rPr>
      </w:pPr>
    </w:p>
    <w:p w:rsidR="00997FCA" w:rsidRPr="006A0466" w:rsidRDefault="00E64FAF" w:rsidP="003020E3">
      <w:pPr>
        <w:jc w:val="both"/>
        <w:rPr>
          <w:rFonts w:ascii="Garamond" w:hAnsi="Garamond"/>
          <w:sz w:val="28"/>
          <w:szCs w:val="28"/>
        </w:rPr>
      </w:pPr>
      <w:r w:rsidRPr="006A0466">
        <w:rPr>
          <w:rFonts w:ascii="Garamond" w:hAnsi="Garamond"/>
          <w:sz w:val="28"/>
          <w:szCs w:val="28"/>
          <w:highlight w:val="cyan"/>
        </w:rPr>
        <w:t xml:space="preserve">The profile of domestic violence against women of migrant and refugee background </w:t>
      </w:r>
      <w:proofErr w:type="gramStart"/>
      <w:r w:rsidRPr="006A0466">
        <w:rPr>
          <w:rFonts w:ascii="Garamond" w:hAnsi="Garamond"/>
          <w:sz w:val="28"/>
          <w:szCs w:val="28"/>
          <w:highlight w:val="cyan"/>
        </w:rPr>
        <w:t>has been noted</w:t>
      </w:r>
      <w:proofErr w:type="gramEnd"/>
      <w:r w:rsidRPr="006A0466">
        <w:rPr>
          <w:rFonts w:ascii="Garamond" w:hAnsi="Garamond"/>
          <w:sz w:val="28"/>
          <w:szCs w:val="28"/>
          <w:highlight w:val="cyan"/>
        </w:rPr>
        <w:t xml:space="preserve"> to be distinct and different from those of </w:t>
      </w:r>
      <w:r w:rsidR="004B571D" w:rsidRPr="006A0466">
        <w:rPr>
          <w:rFonts w:ascii="Garamond" w:hAnsi="Garamond"/>
          <w:sz w:val="28"/>
          <w:szCs w:val="28"/>
          <w:highlight w:val="cyan"/>
        </w:rPr>
        <w:t xml:space="preserve">non-migrant </w:t>
      </w:r>
      <w:r w:rsidRPr="006A0466">
        <w:rPr>
          <w:rFonts w:ascii="Garamond" w:hAnsi="Garamond"/>
          <w:sz w:val="28"/>
          <w:szCs w:val="28"/>
          <w:highlight w:val="cyan"/>
        </w:rPr>
        <w:t>women.</w:t>
      </w:r>
      <w:r w:rsidRPr="006A0466">
        <w:rPr>
          <w:rFonts w:ascii="Garamond" w:hAnsi="Garamond"/>
          <w:sz w:val="28"/>
          <w:szCs w:val="28"/>
        </w:rPr>
        <w:t xml:space="preserve"> This essay</w:t>
      </w:r>
      <w:r w:rsidR="001C20BE" w:rsidRPr="006A0466">
        <w:rPr>
          <w:rFonts w:ascii="Garamond" w:hAnsi="Garamond"/>
          <w:sz w:val="28"/>
          <w:szCs w:val="28"/>
        </w:rPr>
        <w:t xml:space="preserve"> examines the immigration-specific </w:t>
      </w:r>
      <w:proofErr w:type="gramStart"/>
      <w:r w:rsidR="001C20BE" w:rsidRPr="006A0466">
        <w:rPr>
          <w:rFonts w:ascii="Garamond" w:hAnsi="Garamond"/>
          <w:sz w:val="28"/>
          <w:szCs w:val="28"/>
        </w:rPr>
        <w:t>factors</w:t>
      </w:r>
      <w:proofErr w:type="gramEnd"/>
      <w:r w:rsidR="001C20BE" w:rsidRPr="006A0466">
        <w:rPr>
          <w:rFonts w:ascii="Garamond" w:hAnsi="Garamond"/>
          <w:sz w:val="28"/>
          <w:szCs w:val="28"/>
        </w:rPr>
        <w:t xml:space="preserve"> which makes the domestic experiences of these women unique. </w:t>
      </w:r>
      <w:r w:rsidR="00850009" w:rsidRPr="006A0466">
        <w:rPr>
          <w:rFonts w:ascii="Garamond" w:hAnsi="Garamond"/>
          <w:sz w:val="28"/>
          <w:szCs w:val="28"/>
        </w:rPr>
        <w:t>In doing so, it h</w:t>
      </w:r>
      <w:r w:rsidR="00997FCA" w:rsidRPr="006A0466">
        <w:rPr>
          <w:rFonts w:ascii="Garamond" w:hAnsi="Garamond"/>
          <w:sz w:val="28"/>
          <w:szCs w:val="28"/>
        </w:rPr>
        <w:t>ighlight</w:t>
      </w:r>
      <w:r w:rsidR="00850009" w:rsidRPr="006A0466">
        <w:rPr>
          <w:rFonts w:ascii="Garamond" w:hAnsi="Garamond"/>
          <w:sz w:val="28"/>
          <w:szCs w:val="28"/>
        </w:rPr>
        <w:t>s</w:t>
      </w:r>
      <w:r w:rsidR="00997FCA" w:rsidRPr="006A0466">
        <w:rPr>
          <w:rFonts w:ascii="Garamond" w:hAnsi="Garamond"/>
          <w:sz w:val="28"/>
          <w:szCs w:val="28"/>
        </w:rPr>
        <w:t xml:space="preserve"> where there are gaps in knowledge of and responses for domestic violen</w:t>
      </w:r>
      <w:r w:rsidR="00850009" w:rsidRPr="006A0466">
        <w:rPr>
          <w:rFonts w:ascii="Garamond" w:hAnsi="Garamond"/>
          <w:sz w:val="28"/>
          <w:szCs w:val="28"/>
        </w:rPr>
        <w:t>ce for women of refugee and migrant background.</w:t>
      </w:r>
      <w:r w:rsidR="00541418" w:rsidRPr="006A0466">
        <w:rPr>
          <w:rFonts w:ascii="Garamond" w:hAnsi="Garamond"/>
          <w:sz w:val="28"/>
          <w:szCs w:val="28"/>
        </w:rPr>
        <w:t xml:space="preserve"> Interventions and responses to domestic violence in these communities </w:t>
      </w:r>
      <w:proofErr w:type="gramStart"/>
      <w:r w:rsidR="00541418" w:rsidRPr="006A0466">
        <w:rPr>
          <w:rFonts w:ascii="Garamond" w:hAnsi="Garamond"/>
          <w:sz w:val="28"/>
          <w:szCs w:val="28"/>
        </w:rPr>
        <w:t>is also discussed</w:t>
      </w:r>
      <w:proofErr w:type="gramEnd"/>
      <w:r w:rsidR="00541418" w:rsidRPr="006A0466">
        <w:rPr>
          <w:rFonts w:ascii="Garamond" w:hAnsi="Garamond"/>
          <w:sz w:val="28"/>
          <w:szCs w:val="28"/>
        </w:rPr>
        <w:t xml:space="preserve">. The essay argues for strategies that emphasises intersectional approach and critical mobilisation of culture. </w:t>
      </w:r>
    </w:p>
    <w:p w:rsidR="00662A5D" w:rsidRPr="006A0466" w:rsidRDefault="00662A5D" w:rsidP="003020E3">
      <w:pPr>
        <w:jc w:val="both"/>
        <w:rPr>
          <w:rFonts w:ascii="Garamond" w:hAnsi="Garamond"/>
          <w:sz w:val="28"/>
          <w:szCs w:val="28"/>
        </w:rPr>
      </w:pPr>
    </w:p>
    <w:p w:rsidR="00584BBC" w:rsidRPr="006A0466" w:rsidRDefault="00580927" w:rsidP="00584BBC">
      <w:pPr>
        <w:jc w:val="center"/>
        <w:rPr>
          <w:rFonts w:ascii="Garamond" w:hAnsi="Garamond"/>
          <w:sz w:val="28"/>
          <w:szCs w:val="28"/>
        </w:rPr>
      </w:pPr>
      <w:r w:rsidRPr="006A0466">
        <w:rPr>
          <w:rFonts w:ascii="Garamond" w:hAnsi="Garamond"/>
          <w:sz w:val="28"/>
          <w:szCs w:val="28"/>
        </w:rPr>
        <w:t>Domestic v</w:t>
      </w:r>
      <w:r w:rsidR="009C322E" w:rsidRPr="006A0466">
        <w:rPr>
          <w:rFonts w:ascii="Garamond" w:hAnsi="Garamond"/>
          <w:sz w:val="28"/>
          <w:szCs w:val="28"/>
        </w:rPr>
        <w:t xml:space="preserve">iolence in </w:t>
      </w:r>
      <w:r w:rsidRPr="006A0466">
        <w:rPr>
          <w:rFonts w:ascii="Garamond" w:hAnsi="Garamond"/>
          <w:sz w:val="28"/>
          <w:szCs w:val="28"/>
        </w:rPr>
        <w:t>Aotearoa/</w:t>
      </w:r>
      <w:r w:rsidR="009C322E" w:rsidRPr="006A0466">
        <w:rPr>
          <w:rFonts w:ascii="Garamond" w:hAnsi="Garamond"/>
          <w:sz w:val="28"/>
          <w:szCs w:val="28"/>
        </w:rPr>
        <w:t>New Z</w:t>
      </w:r>
      <w:r w:rsidRPr="006A0466">
        <w:rPr>
          <w:rFonts w:ascii="Garamond" w:hAnsi="Garamond"/>
          <w:sz w:val="28"/>
          <w:szCs w:val="28"/>
        </w:rPr>
        <w:t>ealand: the case of migrant and refugee background w</w:t>
      </w:r>
      <w:r w:rsidR="00584BBC" w:rsidRPr="006A0466">
        <w:rPr>
          <w:rFonts w:ascii="Garamond" w:hAnsi="Garamond"/>
          <w:sz w:val="28"/>
          <w:szCs w:val="28"/>
        </w:rPr>
        <w:t>omen</w:t>
      </w:r>
    </w:p>
    <w:p w:rsidR="00377F50" w:rsidRPr="006A0466" w:rsidRDefault="00C46CC0" w:rsidP="003020E3">
      <w:pPr>
        <w:jc w:val="both"/>
        <w:rPr>
          <w:rFonts w:ascii="Garamond" w:hAnsi="Garamond"/>
          <w:sz w:val="28"/>
          <w:szCs w:val="28"/>
        </w:rPr>
      </w:pPr>
      <w:r w:rsidRPr="006A0466">
        <w:rPr>
          <w:rFonts w:ascii="Garamond" w:hAnsi="Garamond"/>
          <w:sz w:val="28"/>
          <w:szCs w:val="28"/>
        </w:rPr>
        <w:t xml:space="preserve">The </w:t>
      </w:r>
      <w:r w:rsidR="00B30A29" w:rsidRPr="006A0466">
        <w:rPr>
          <w:rFonts w:ascii="Garamond" w:hAnsi="Garamond"/>
          <w:sz w:val="28"/>
          <w:szCs w:val="28"/>
        </w:rPr>
        <w:t xml:space="preserve">high </w:t>
      </w:r>
      <w:r w:rsidRPr="006A0466">
        <w:rPr>
          <w:rFonts w:ascii="Garamond" w:hAnsi="Garamond"/>
          <w:sz w:val="28"/>
          <w:szCs w:val="28"/>
        </w:rPr>
        <w:t>prevalence</w:t>
      </w:r>
      <w:r w:rsidR="00B30A29" w:rsidRPr="006A0466">
        <w:rPr>
          <w:rFonts w:ascii="Garamond" w:hAnsi="Garamond"/>
          <w:sz w:val="28"/>
          <w:szCs w:val="28"/>
        </w:rPr>
        <w:t xml:space="preserve"> of domestic violence in New Zealand is now well established. </w:t>
      </w:r>
      <w:r w:rsidR="00F7707E" w:rsidRPr="006A0466">
        <w:rPr>
          <w:rFonts w:ascii="Garamond" w:hAnsi="Garamond"/>
          <w:sz w:val="28"/>
          <w:szCs w:val="28"/>
        </w:rPr>
        <w:t>While there are men in domestic violence situations, t</w:t>
      </w:r>
      <w:r w:rsidR="002707BF" w:rsidRPr="006A0466">
        <w:rPr>
          <w:rFonts w:ascii="Garamond" w:hAnsi="Garamond"/>
          <w:sz w:val="28"/>
          <w:szCs w:val="28"/>
        </w:rPr>
        <w:t xml:space="preserve">he overwhelming </w:t>
      </w:r>
      <w:r w:rsidR="0099035C" w:rsidRPr="006A0466">
        <w:rPr>
          <w:rFonts w:ascii="Garamond" w:hAnsi="Garamond"/>
          <w:sz w:val="28"/>
          <w:szCs w:val="28"/>
        </w:rPr>
        <w:t xml:space="preserve">burden </w:t>
      </w:r>
      <w:r w:rsidR="002707BF" w:rsidRPr="006A0466">
        <w:rPr>
          <w:rFonts w:ascii="Garamond" w:hAnsi="Garamond"/>
          <w:sz w:val="28"/>
          <w:szCs w:val="28"/>
        </w:rPr>
        <w:t>is</w:t>
      </w:r>
      <w:r w:rsidR="00271E87" w:rsidRPr="006A0466">
        <w:rPr>
          <w:rFonts w:ascii="Garamond" w:hAnsi="Garamond"/>
          <w:sz w:val="28"/>
          <w:szCs w:val="28"/>
        </w:rPr>
        <w:t xml:space="preserve"> borne by women. Women</w:t>
      </w:r>
      <w:r w:rsidR="002707BF" w:rsidRPr="006A0466">
        <w:rPr>
          <w:rFonts w:ascii="Garamond" w:hAnsi="Garamond"/>
          <w:sz w:val="28"/>
          <w:szCs w:val="28"/>
        </w:rPr>
        <w:t xml:space="preserve"> from across cultures, socio-economic backgrounds, and </w:t>
      </w:r>
      <w:r w:rsidR="005775FE" w:rsidRPr="006A0466">
        <w:rPr>
          <w:rFonts w:ascii="Garamond" w:hAnsi="Garamond"/>
          <w:sz w:val="28"/>
          <w:szCs w:val="28"/>
        </w:rPr>
        <w:t xml:space="preserve">relationship </w:t>
      </w:r>
      <w:r w:rsidR="002707BF" w:rsidRPr="006A0466">
        <w:rPr>
          <w:rFonts w:ascii="Garamond" w:hAnsi="Garamond"/>
          <w:sz w:val="28"/>
          <w:szCs w:val="28"/>
        </w:rPr>
        <w:t>circumstances</w:t>
      </w:r>
      <w:r w:rsidR="005775FE" w:rsidRPr="006A0466">
        <w:rPr>
          <w:rFonts w:ascii="Garamond" w:hAnsi="Garamond"/>
          <w:sz w:val="28"/>
          <w:szCs w:val="28"/>
        </w:rPr>
        <w:t xml:space="preserve"> (both heterosexual and homosexual relationships)</w:t>
      </w:r>
      <w:r w:rsidR="00271E87" w:rsidRPr="006A0466">
        <w:rPr>
          <w:rFonts w:ascii="Garamond" w:hAnsi="Garamond"/>
          <w:sz w:val="28"/>
          <w:szCs w:val="28"/>
        </w:rPr>
        <w:t xml:space="preserve"> experience domestic violence on a regular basis</w:t>
      </w:r>
      <w:r w:rsidR="005B544D" w:rsidRPr="006A0466">
        <w:rPr>
          <w:rFonts w:ascii="Garamond" w:hAnsi="Garamond"/>
          <w:sz w:val="28"/>
          <w:szCs w:val="28"/>
        </w:rPr>
        <w:t xml:space="preserve"> </w:t>
      </w:r>
      <w:r w:rsidR="00B81012" w:rsidRPr="006A0466">
        <w:rPr>
          <w:rFonts w:ascii="Garamond" w:hAnsi="Garamond"/>
          <w:sz w:val="28"/>
          <w:szCs w:val="28"/>
        </w:rPr>
        <w:fldChar w:fldCharType="begin"/>
      </w:r>
      <w:r w:rsidR="00B81012" w:rsidRPr="006A0466">
        <w:rPr>
          <w:rFonts w:ascii="Garamond" w:hAnsi="Garamond"/>
          <w:sz w:val="28"/>
          <w:szCs w:val="28"/>
        </w:rPr>
        <w:instrText xml:space="preserve"> ADDIN EN.CITE &lt;EndNote&gt;&lt;Cite&gt;&lt;Author&gt;Swarbrick&lt;/Author&gt;&lt;Year&gt;2018&lt;/Year&gt;&lt;RecNum&gt;77&lt;/RecNum&gt;&lt;DisplayText&gt;(Swarbrick, 2018)&lt;/DisplayText&gt;&lt;record&gt;&lt;rec-number&gt;77&lt;/rec-number&gt;&lt;foreign-keys&gt;&lt;key app="EN" db-id="fdsvvwee7fd0a8e9v5sxrxtesfdtfew9ssft" timestamp="1539323039"&gt;77&lt;/key&gt;&lt;/foreign-keys&gt;&lt;ref-type name="Web Page"&gt;12&lt;/ref-type&gt;&lt;contributors&gt;&lt;authors&gt;&lt;author&gt;Swarbrick, Nancy&lt;/author&gt;&lt;/authors&gt;&lt;/contributors&gt;&lt;titles&gt;&lt;title&gt;Domestic Violence&lt;/title&gt;&lt;/titles&gt;&lt;volume&gt;2018&lt;/volume&gt;&lt;number&gt;3 October &lt;/number&gt;&lt;dates&gt;&lt;year&gt;2018&lt;/year&gt;&lt;/dates&gt;&lt;publisher&gt;Te Ara - the Encyclopedia of New Zealand &lt;/publisher&gt;&lt;urls&gt;&lt;related-urls&gt;&lt;url&gt;http://www.TeAra.govt.nz/endomestic-violence/print&lt;/url&gt;&lt;/related-urls&gt;&lt;/urls&gt;&lt;/record&gt;&lt;/Cite&gt;&lt;/EndNote&gt;</w:instrText>
      </w:r>
      <w:r w:rsidR="00B81012" w:rsidRPr="006A0466">
        <w:rPr>
          <w:rFonts w:ascii="Garamond" w:hAnsi="Garamond"/>
          <w:sz w:val="28"/>
          <w:szCs w:val="28"/>
        </w:rPr>
        <w:fldChar w:fldCharType="separate"/>
      </w:r>
      <w:r w:rsidR="00B81012" w:rsidRPr="006A0466">
        <w:rPr>
          <w:rFonts w:ascii="Garamond" w:hAnsi="Garamond"/>
          <w:noProof/>
          <w:sz w:val="28"/>
          <w:szCs w:val="28"/>
        </w:rPr>
        <w:t>(Swarbrick, 2018)</w:t>
      </w:r>
      <w:r w:rsidR="00B81012" w:rsidRPr="006A0466">
        <w:rPr>
          <w:rFonts w:ascii="Garamond" w:hAnsi="Garamond"/>
          <w:sz w:val="28"/>
          <w:szCs w:val="28"/>
        </w:rPr>
        <w:fldChar w:fldCharType="end"/>
      </w:r>
      <w:r w:rsidR="002707BF" w:rsidRPr="006A0466">
        <w:rPr>
          <w:rFonts w:ascii="Garamond" w:hAnsi="Garamond"/>
          <w:sz w:val="28"/>
          <w:szCs w:val="28"/>
        </w:rPr>
        <w:t>.</w:t>
      </w:r>
      <w:r w:rsidR="00271E87" w:rsidRPr="006A0466">
        <w:rPr>
          <w:rFonts w:ascii="Garamond" w:hAnsi="Garamond"/>
          <w:sz w:val="28"/>
          <w:szCs w:val="28"/>
        </w:rPr>
        <w:t xml:space="preserve"> </w:t>
      </w:r>
      <w:r w:rsidR="00B67A5D" w:rsidRPr="006A0466">
        <w:rPr>
          <w:rFonts w:ascii="Garamond" w:hAnsi="Garamond"/>
          <w:sz w:val="28"/>
          <w:szCs w:val="28"/>
        </w:rPr>
        <w:t xml:space="preserve">One </w:t>
      </w:r>
      <w:r w:rsidR="00271E87" w:rsidRPr="006A0466">
        <w:rPr>
          <w:rFonts w:ascii="Garamond" w:hAnsi="Garamond"/>
          <w:sz w:val="28"/>
          <w:szCs w:val="28"/>
        </w:rPr>
        <w:t>research found that 1 in 3 women in New Zealand</w:t>
      </w:r>
      <w:r w:rsidR="00B67A5D" w:rsidRPr="006A0466">
        <w:rPr>
          <w:rFonts w:ascii="Garamond" w:hAnsi="Garamond"/>
          <w:sz w:val="28"/>
          <w:szCs w:val="28"/>
        </w:rPr>
        <w:t xml:space="preserve"> have </w:t>
      </w:r>
      <w:r w:rsidR="00467263" w:rsidRPr="006A0466">
        <w:rPr>
          <w:rFonts w:ascii="Garamond" w:hAnsi="Garamond"/>
          <w:sz w:val="28"/>
          <w:szCs w:val="28"/>
        </w:rPr>
        <w:t>experience</w:t>
      </w:r>
      <w:r w:rsidR="00B67A5D" w:rsidRPr="006A0466">
        <w:rPr>
          <w:rFonts w:ascii="Garamond" w:hAnsi="Garamond"/>
          <w:sz w:val="28"/>
          <w:szCs w:val="28"/>
        </w:rPr>
        <w:t xml:space="preserve">d forms of sexual and/or physical violence </w:t>
      </w:r>
      <w:r w:rsidR="00C77D3C" w:rsidRPr="006A0466">
        <w:rPr>
          <w:rFonts w:ascii="Garamond" w:hAnsi="Garamond"/>
          <w:sz w:val="28"/>
          <w:szCs w:val="28"/>
        </w:rPr>
        <w:t xml:space="preserve">in their lifetime </w:t>
      </w:r>
      <w:r w:rsidR="00467263" w:rsidRPr="006A0466">
        <w:rPr>
          <w:rFonts w:ascii="Garamond" w:hAnsi="Garamond"/>
          <w:sz w:val="28"/>
          <w:szCs w:val="28"/>
        </w:rPr>
        <w:fldChar w:fldCharType="begin"/>
      </w:r>
      <w:r w:rsidR="00467263" w:rsidRPr="006A0466">
        <w:rPr>
          <w:rFonts w:ascii="Garamond" w:hAnsi="Garamond"/>
          <w:sz w:val="28"/>
          <w:szCs w:val="28"/>
        </w:rPr>
        <w:instrText xml:space="preserve"> ADDIN EN.CITE &lt;EndNote&gt;&lt;Cite&gt;&lt;Author&gt;Fanslow&lt;/Author&gt;&lt;Year&gt;2011&lt;/Year&gt;&lt;RecNum&gt;70&lt;/RecNum&gt;&lt;DisplayText&gt;(Fanslow &amp;amp; Robinson, 2011)&lt;/DisplayText&gt;&lt;record&gt;&lt;rec-number&gt;70&lt;/rec-number&gt;&lt;foreign-keys&gt;&lt;key app="EN" db-id="fdsvvwee7fd0a8e9v5sxrxtesfdtfew9ssft" timestamp="1539299175"&gt;70&lt;/key&gt;&lt;/foreign-keys&gt;&lt;ref-type name="Journal Article"&gt;17&lt;/ref-type&gt;&lt;contributors&gt;&lt;authors&gt;&lt;author&gt;Fanslow, Janet L&lt;/author&gt;&lt;author&gt;Robinson, Elizabeth M&lt;/author&gt;&lt;/authors&gt;&lt;/contributors&gt;&lt;titles&gt;&lt;title&gt;Sticks, stones, or words? Counting the prevalence of different types of intimate partner violence reported by New Zealand women&lt;/title&gt;&lt;secondary-title&gt;Journal of Aggression, Maltreatment &amp;amp; Trauma&lt;/secondary-title&gt;&lt;/titles&gt;&lt;periodical&gt;&lt;full-title&gt;Journal of Aggression, Maltreatment &amp;amp; Trauma&lt;/full-title&gt;&lt;/periodical&gt;&lt;pages&gt;741-759&lt;/pages&gt;&lt;volume&gt;20&lt;/volume&gt;&lt;number&gt;7&lt;/number&gt;&lt;dates&gt;&lt;year&gt;2011&lt;/year&gt;&lt;/dates&gt;&lt;isbn&gt;1092-6771&lt;/isbn&gt;&lt;urls&gt;&lt;/urls&gt;&lt;/record&gt;&lt;/Cite&gt;&lt;/EndNote&gt;</w:instrText>
      </w:r>
      <w:r w:rsidR="00467263" w:rsidRPr="006A0466">
        <w:rPr>
          <w:rFonts w:ascii="Garamond" w:hAnsi="Garamond"/>
          <w:sz w:val="28"/>
          <w:szCs w:val="28"/>
        </w:rPr>
        <w:fldChar w:fldCharType="separate"/>
      </w:r>
      <w:r w:rsidR="00467263" w:rsidRPr="006A0466">
        <w:rPr>
          <w:rFonts w:ascii="Garamond" w:hAnsi="Garamond"/>
          <w:noProof/>
          <w:sz w:val="28"/>
          <w:szCs w:val="28"/>
        </w:rPr>
        <w:t>(Fanslow &amp; Robinson, 2011)</w:t>
      </w:r>
      <w:r w:rsidR="00467263" w:rsidRPr="006A0466">
        <w:rPr>
          <w:rFonts w:ascii="Garamond" w:hAnsi="Garamond"/>
          <w:sz w:val="28"/>
          <w:szCs w:val="28"/>
        </w:rPr>
        <w:fldChar w:fldCharType="end"/>
      </w:r>
      <w:r w:rsidR="00C77D3C" w:rsidRPr="006A0466">
        <w:rPr>
          <w:rFonts w:ascii="Garamond" w:hAnsi="Garamond"/>
          <w:sz w:val="28"/>
          <w:szCs w:val="28"/>
        </w:rPr>
        <w:t>.</w:t>
      </w:r>
      <w:r w:rsidR="00111D57" w:rsidRPr="006A0466">
        <w:rPr>
          <w:rFonts w:ascii="Garamond" w:hAnsi="Garamond"/>
          <w:sz w:val="28"/>
          <w:szCs w:val="28"/>
        </w:rPr>
        <w:t xml:space="preserve"> The Family Violence Death Review Committee reported an increase in the number of deaths </w:t>
      </w:r>
      <w:proofErr w:type="gramStart"/>
      <w:r w:rsidR="00111D57" w:rsidRPr="006A0466">
        <w:rPr>
          <w:rFonts w:ascii="Garamond" w:hAnsi="Garamond"/>
          <w:sz w:val="28"/>
          <w:szCs w:val="28"/>
        </w:rPr>
        <w:t>as a result</w:t>
      </w:r>
      <w:proofErr w:type="gramEnd"/>
      <w:r w:rsidR="00111D57" w:rsidRPr="006A0466">
        <w:rPr>
          <w:rFonts w:ascii="Garamond" w:hAnsi="Garamond"/>
          <w:sz w:val="28"/>
          <w:szCs w:val="28"/>
        </w:rPr>
        <w:t xml:space="preserve"> of family violence, with 194 deaths between 2009 and 2015.</w:t>
      </w:r>
      <w:r w:rsidR="00A83041" w:rsidRPr="006A0466">
        <w:rPr>
          <w:rFonts w:ascii="Garamond" w:hAnsi="Garamond"/>
          <w:sz w:val="28"/>
          <w:szCs w:val="28"/>
        </w:rPr>
        <w:t xml:space="preserve"> The majority of these were caused by intimate partner violence</w:t>
      </w:r>
      <w:r w:rsidR="006E22E7" w:rsidRPr="006A0466">
        <w:rPr>
          <w:rFonts w:ascii="Garamond" w:hAnsi="Garamond"/>
          <w:sz w:val="28"/>
          <w:szCs w:val="28"/>
        </w:rPr>
        <w:t xml:space="preserve"> (IPV), </w:t>
      </w:r>
      <w:r w:rsidR="00073DC5" w:rsidRPr="006A0466">
        <w:rPr>
          <w:rFonts w:ascii="Garamond" w:hAnsi="Garamond"/>
          <w:sz w:val="28"/>
          <w:szCs w:val="28"/>
        </w:rPr>
        <w:t>mostly</w:t>
      </w:r>
      <w:r w:rsidR="006E22E7" w:rsidRPr="006A0466">
        <w:rPr>
          <w:rFonts w:ascii="Garamond" w:hAnsi="Garamond"/>
          <w:sz w:val="28"/>
          <w:szCs w:val="28"/>
        </w:rPr>
        <w:t xml:space="preserve"> perpetrated by men against women.</w:t>
      </w:r>
      <w:r w:rsidR="008F3EC6" w:rsidRPr="006A0466">
        <w:rPr>
          <w:rFonts w:ascii="Garamond" w:hAnsi="Garamond"/>
          <w:sz w:val="28"/>
          <w:szCs w:val="28"/>
        </w:rPr>
        <w:t xml:space="preserve"> In 2016, police reported an increase in family violence related investigations, with 118,910 incidents</w:t>
      </w:r>
      <w:r w:rsidR="008204A0" w:rsidRPr="006A0466">
        <w:rPr>
          <w:rFonts w:ascii="Garamond" w:hAnsi="Garamond"/>
          <w:sz w:val="28"/>
          <w:szCs w:val="28"/>
        </w:rPr>
        <w:t xml:space="preserve"> compared to </w:t>
      </w:r>
      <w:r w:rsidR="003B2C29" w:rsidRPr="006A0466">
        <w:rPr>
          <w:rFonts w:ascii="Garamond" w:hAnsi="Garamond"/>
          <w:sz w:val="28"/>
          <w:szCs w:val="28"/>
        </w:rPr>
        <w:t xml:space="preserve">about </w:t>
      </w:r>
      <w:r w:rsidR="008204A0" w:rsidRPr="006A0466">
        <w:rPr>
          <w:rFonts w:ascii="Garamond" w:hAnsi="Garamond"/>
          <w:sz w:val="28"/>
          <w:szCs w:val="28"/>
        </w:rPr>
        <w:t xml:space="preserve">110, 910 incidents </w:t>
      </w:r>
      <w:r w:rsidR="00195B66" w:rsidRPr="006A0466">
        <w:rPr>
          <w:rFonts w:ascii="Garamond" w:hAnsi="Garamond"/>
          <w:sz w:val="28"/>
          <w:szCs w:val="28"/>
        </w:rPr>
        <w:t>probed</w:t>
      </w:r>
      <w:r w:rsidR="008204A0" w:rsidRPr="006A0466">
        <w:rPr>
          <w:rFonts w:ascii="Garamond" w:hAnsi="Garamond"/>
          <w:sz w:val="28"/>
          <w:szCs w:val="28"/>
        </w:rPr>
        <w:t xml:space="preserve"> in 2015</w:t>
      </w:r>
      <w:r w:rsidR="00C55C45" w:rsidRPr="006A0466">
        <w:rPr>
          <w:rFonts w:ascii="Garamond" w:hAnsi="Garamond"/>
          <w:sz w:val="28"/>
          <w:szCs w:val="28"/>
        </w:rPr>
        <w:t xml:space="preserve"> </w:t>
      </w:r>
      <w:r w:rsidR="00C55C45" w:rsidRPr="006A0466">
        <w:rPr>
          <w:rFonts w:ascii="Garamond" w:hAnsi="Garamond"/>
          <w:sz w:val="28"/>
          <w:szCs w:val="28"/>
        </w:rPr>
        <w:fldChar w:fldCharType="begin"/>
      </w:r>
      <w:r w:rsidR="00C55C45" w:rsidRPr="006A0466">
        <w:rPr>
          <w:rFonts w:ascii="Garamond" w:hAnsi="Garamond"/>
          <w:sz w:val="28"/>
          <w:szCs w:val="28"/>
        </w:rPr>
        <w:instrText xml:space="preserve"> ADDIN EN.CITE &lt;EndNote&gt;&lt;Cite&gt;&lt;Author&gt;New Zealand Family Violence Clearinghouse&lt;/Author&gt;&lt;Year&gt;2017&lt;/Year&gt;&lt;RecNum&gt;69&lt;/RecNum&gt;&lt;DisplayText&gt;(New Zealand Family Violence Clearinghouse, 2017)&lt;/DisplayText&gt;&lt;record&gt;&lt;rec-number&gt;69&lt;/rec-number&gt;&lt;foreign-keys&gt;&lt;key app="EN" db-id="fdsvvwee7fd0a8e9v5sxrxtesfdtfew9ssft" timestamp="1539298449"&gt;69&lt;/key&gt;&lt;/foreign-keys&gt;&lt;ref-type name="Web Page"&gt;12&lt;/ref-type&gt;&lt;contributors&gt;&lt;authors&gt;&lt;author&gt;New Zealand Family Violence Clearinghouse,&lt;/author&gt;&lt;/authors&gt;&lt;/contributors&gt;&lt;titles&gt;&lt;title&gt;NZFVC Data Summaries 2017: Family violence reports reach record high&lt;/title&gt;&lt;/titles&gt;&lt;volume&gt;2018&lt;/volume&gt;&lt;number&gt;10th October&lt;/number&gt;&lt;dates&gt;&lt;year&gt;2017&lt;/year&gt;&lt;/dates&gt;&lt;urls&gt;&lt;related-urls&gt;&lt;url&gt;https://nzfvc.org.nz/news/nzfvc-data-summaries-2017-family-violence-reports-reach-record-high&lt;/url&gt;&lt;/related-urls&gt;&lt;/urls&gt;&lt;/record&gt;&lt;/Cite&gt;&lt;/EndNote&gt;</w:instrText>
      </w:r>
      <w:r w:rsidR="00C55C45" w:rsidRPr="006A0466">
        <w:rPr>
          <w:rFonts w:ascii="Garamond" w:hAnsi="Garamond"/>
          <w:sz w:val="28"/>
          <w:szCs w:val="28"/>
        </w:rPr>
        <w:fldChar w:fldCharType="separate"/>
      </w:r>
      <w:r w:rsidR="00C55C45" w:rsidRPr="006A0466">
        <w:rPr>
          <w:rFonts w:ascii="Garamond" w:hAnsi="Garamond"/>
          <w:noProof/>
          <w:sz w:val="28"/>
          <w:szCs w:val="28"/>
        </w:rPr>
        <w:t>(New Zealand Family Violence Clearinghouse, 2017)</w:t>
      </w:r>
      <w:r w:rsidR="00C55C45" w:rsidRPr="006A0466">
        <w:rPr>
          <w:rFonts w:ascii="Garamond" w:hAnsi="Garamond"/>
          <w:sz w:val="28"/>
          <w:szCs w:val="28"/>
        </w:rPr>
        <w:fldChar w:fldCharType="end"/>
      </w:r>
      <w:r w:rsidR="008204A0" w:rsidRPr="006A0466">
        <w:rPr>
          <w:rFonts w:ascii="Garamond" w:hAnsi="Garamond"/>
          <w:sz w:val="28"/>
          <w:szCs w:val="28"/>
        </w:rPr>
        <w:t>.</w:t>
      </w:r>
      <w:r w:rsidR="008E7263" w:rsidRPr="006A0466">
        <w:rPr>
          <w:rFonts w:ascii="Garamond" w:hAnsi="Garamond"/>
          <w:sz w:val="28"/>
          <w:szCs w:val="28"/>
        </w:rPr>
        <w:t xml:space="preserve"> The number of crisis calls received by women’s refugee across the country has also increased over the years</w:t>
      </w:r>
      <w:r w:rsidR="009E557C" w:rsidRPr="006A0466">
        <w:rPr>
          <w:rFonts w:ascii="Garamond" w:hAnsi="Garamond"/>
          <w:sz w:val="28"/>
          <w:szCs w:val="28"/>
        </w:rPr>
        <w:t xml:space="preserve">, </w:t>
      </w:r>
      <w:r w:rsidR="00C55C45" w:rsidRPr="006A0466">
        <w:rPr>
          <w:rFonts w:ascii="Garamond" w:hAnsi="Garamond"/>
          <w:sz w:val="28"/>
          <w:szCs w:val="28"/>
        </w:rPr>
        <w:t>as well as t</w:t>
      </w:r>
      <w:r w:rsidR="007464FE" w:rsidRPr="006A0466">
        <w:rPr>
          <w:rFonts w:ascii="Garamond" w:hAnsi="Garamond"/>
          <w:sz w:val="28"/>
          <w:szCs w:val="28"/>
        </w:rPr>
        <w:t xml:space="preserve">he number of women </w:t>
      </w:r>
      <w:r w:rsidR="009E557C" w:rsidRPr="006A0466">
        <w:rPr>
          <w:rFonts w:ascii="Garamond" w:hAnsi="Garamond"/>
          <w:sz w:val="28"/>
          <w:szCs w:val="28"/>
        </w:rPr>
        <w:t>accessing community advocacy services and/or staying in safe houses</w:t>
      </w:r>
      <w:r w:rsidR="00F5694E" w:rsidRPr="006A0466">
        <w:rPr>
          <w:rFonts w:ascii="Garamond" w:hAnsi="Garamond"/>
          <w:sz w:val="28"/>
          <w:szCs w:val="28"/>
        </w:rPr>
        <w:t xml:space="preserve"> </w:t>
      </w:r>
      <w:r w:rsidR="00F5694E" w:rsidRPr="006A0466">
        <w:rPr>
          <w:rFonts w:ascii="Garamond" w:hAnsi="Garamond"/>
          <w:sz w:val="28"/>
          <w:szCs w:val="28"/>
        </w:rPr>
        <w:fldChar w:fldCharType="begin"/>
      </w:r>
      <w:r w:rsidR="00F5694E" w:rsidRPr="006A0466">
        <w:rPr>
          <w:rFonts w:ascii="Garamond" w:hAnsi="Garamond"/>
          <w:sz w:val="28"/>
          <w:szCs w:val="28"/>
        </w:rPr>
        <w:instrText xml:space="preserve"> ADDIN EN.CITE &lt;EndNote&gt;&lt;Cite&gt;&lt;Author&gt;Shakti Community Council Inc&lt;/Author&gt;&lt;Year&gt;2011&lt;/Year&gt;&lt;RecNum&gt;81&lt;/RecNum&gt;&lt;DisplayText&gt;(Shakti Community Council Inc, 2011)&lt;/DisplayText&gt;&lt;record&gt;&lt;rec-number&gt;81&lt;/rec-number&gt;&lt;foreign-keys&gt;&lt;key app="EN" db-id="fdsvvwee7fd0a8e9v5sxrxtesfdtfew9ssft" timestamp="1539762301"&gt;81&lt;/key&gt;&lt;/foreign-keys&gt;&lt;ref-type name="Web Page"&gt;12&lt;/ref-type&gt;&lt;contributors&gt;&lt;authors&gt;&lt;author&gt;Shakti Community Council Inc,&lt;/author&gt;&lt;/authors&gt;&lt;/contributors&gt;&lt;titles&gt;&lt;title&gt;Status of Immigrant Women&lt;/title&gt;&lt;/titles&gt;&lt;volume&gt;2018&lt;/volume&gt;&lt;number&gt;October 10&lt;/number&gt;&lt;dates&gt;&lt;year&gt;2011&lt;/year&gt;&lt;/dates&gt;&lt;urls&gt;&lt;related-urls&gt;&lt;url&gt;https://tbinternet.ohchr.org/Treaties/CEDAW/Shared%20Documents/NZL/INT_CEDAW_NGO_NZL_52_9821_E.pdf&lt;/url&gt;&lt;/related-urls&gt;&lt;/urls&gt;&lt;/record&gt;&lt;/Cite&gt;&lt;/EndNote&gt;</w:instrText>
      </w:r>
      <w:r w:rsidR="00F5694E" w:rsidRPr="006A0466">
        <w:rPr>
          <w:rFonts w:ascii="Garamond" w:hAnsi="Garamond"/>
          <w:sz w:val="28"/>
          <w:szCs w:val="28"/>
        </w:rPr>
        <w:fldChar w:fldCharType="separate"/>
      </w:r>
      <w:r w:rsidR="00F5694E" w:rsidRPr="006A0466">
        <w:rPr>
          <w:rFonts w:ascii="Garamond" w:hAnsi="Garamond"/>
          <w:noProof/>
          <w:sz w:val="28"/>
          <w:szCs w:val="28"/>
        </w:rPr>
        <w:t>(Shakti Community Council Inc, 2011)</w:t>
      </w:r>
      <w:r w:rsidR="00F5694E" w:rsidRPr="006A0466">
        <w:rPr>
          <w:rFonts w:ascii="Garamond" w:hAnsi="Garamond"/>
          <w:sz w:val="28"/>
          <w:szCs w:val="28"/>
        </w:rPr>
        <w:fldChar w:fldCharType="end"/>
      </w:r>
      <w:r w:rsidR="009E557C" w:rsidRPr="006A0466">
        <w:rPr>
          <w:rFonts w:ascii="Garamond" w:hAnsi="Garamond"/>
          <w:sz w:val="28"/>
          <w:szCs w:val="28"/>
        </w:rPr>
        <w:t>.</w:t>
      </w:r>
      <w:r w:rsidR="00042379" w:rsidRPr="006A0466">
        <w:rPr>
          <w:rFonts w:ascii="Garamond" w:hAnsi="Garamond"/>
          <w:sz w:val="28"/>
          <w:szCs w:val="28"/>
        </w:rPr>
        <w:t xml:space="preserve"> While these are useful statistics, they do not present the </w:t>
      </w:r>
      <w:r w:rsidR="00C96D4A" w:rsidRPr="006A0466">
        <w:rPr>
          <w:rFonts w:ascii="Garamond" w:hAnsi="Garamond"/>
          <w:sz w:val="28"/>
          <w:szCs w:val="28"/>
        </w:rPr>
        <w:t>full</w:t>
      </w:r>
      <w:r w:rsidR="00042379" w:rsidRPr="006A0466">
        <w:rPr>
          <w:rFonts w:ascii="Garamond" w:hAnsi="Garamond"/>
          <w:sz w:val="28"/>
          <w:szCs w:val="28"/>
        </w:rPr>
        <w:t xml:space="preserve"> picture</w:t>
      </w:r>
      <w:r w:rsidR="0047515E" w:rsidRPr="006A0466">
        <w:rPr>
          <w:rFonts w:ascii="Garamond" w:hAnsi="Garamond"/>
          <w:sz w:val="28"/>
          <w:szCs w:val="28"/>
        </w:rPr>
        <w:t xml:space="preserve"> of domestic violence in New Zealand.</w:t>
      </w:r>
      <w:r w:rsidR="00980B41" w:rsidRPr="006A0466">
        <w:rPr>
          <w:rFonts w:ascii="Garamond" w:hAnsi="Garamond"/>
          <w:sz w:val="28"/>
          <w:szCs w:val="28"/>
        </w:rPr>
        <w:t xml:space="preserve"> They are </w:t>
      </w:r>
      <w:r w:rsidR="00980B41" w:rsidRPr="006A0466">
        <w:rPr>
          <w:rFonts w:ascii="Garamond" w:hAnsi="Garamond"/>
          <w:sz w:val="28"/>
          <w:szCs w:val="28"/>
        </w:rPr>
        <w:lastRenderedPageBreak/>
        <w:t xml:space="preserve">based on reported cases, while research shows that domestic violence remains an under-reported crime </w:t>
      </w:r>
      <w:r w:rsidR="008E0C89" w:rsidRPr="006A0466">
        <w:rPr>
          <w:rFonts w:ascii="Garamond" w:hAnsi="Garamond"/>
          <w:sz w:val="28"/>
          <w:szCs w:val="28"/>
        </w:rPr>
        <w:fldChar w:fldCharType="begin"/>
      </w:r>
      <w:r w:rsidR="008E0C89" w:rsidRPr="006A0466">
        <w:rPr>
          <w:rFonts w:ascii="Garamond" w:hAnsi="Garamond"/>
          <w:sz w:val="28"/>
          <w:szCs w:val="28"/>
        </w:rPr>
        <w:instrText xml:space="preserve"> ADDIN EN.CITE &lt;EndNote&gt;&lt;Cite&gt;&lt;Author&gt;New Zealand Family Violence Clearinghouse&lt;/Author&gt;&lt;Year&gt;2017&lt;/Year&gt;&lt;RecNum&gt;69&lt;/RecNum&gt;&lt;DisplayText&gt;(New Zealand Family Violence Clearinghouse, 2017)&lt;/DisplayText&gt;&lt;record&gt;&lt;rec-number&gt;69&lt;/rec-number&gt;&lt;foreign-keys&gt;&lt;key app="EN" db-id="fdsvvwee7fd0a8e9v5sxrxtesfdtfew9ssft" timestamp="1539298449"&gt;69&lt;/key&gt;&lt;/foreign-keys&gt;&lt;ref-type name="Web Page"&gt;12&lt;/ref-type&gt;&lt;contributors&gt;&lt;authors&gt;&lt;author&gt;New Zealand Family Violence Clearinghouse,&lt;/author&gt;&lt;/authors&gt;&lt;/contributors&gt;&lt;titles&gt;&lt;title&gt;NZFVC Data Summaries 2017: Family violence reports reach record high&lt;/title&gt;&lt;/titles&gt;&lt;volume&gt;2018&lt;/volume&gt;&lt;number&gt;10th October&lt;/number&gt;&lt;dates&gt;&lt;year&gt;2017&lt;/year&gt;&lt;/dates&gt;&lt;urls&gt;&lt;related-urls&gt;&lt;url&gt;https://nzfvc.org.nz/news/nzfvc-data-summaries-2017-family-violence-reports-reach-record-high&lt;/url&gt;&lt;/related-urls&gt;&lt;/urls&gt;&lt;/record&gt;&lt;/Cite&gt;&lt;/EndNote&gt;</w:instrText>
      </w:r>
      <w:r w:rsidR="008E0C89" w:rsidRPr="006A0466">
        <w:rPr>
          <w:rFonts w:ascii="Garamond" w:hAnsi="Garamond"/>
          <w:sz w:val="28"/>
          <w:szCs w:val="28"/>
        </w:rPr>
        <w:fldChar w:fldCharType="separate"/>
      </w:r>
      <w:r w:rsidR="008E0C89" w:rsidRPr="006A0466">
        <w:rPr>
          <w:rFonts w:ascii="Garamond" w:hAnsi="Garamond"/>
          <w:noProof/>
          <w:sz w:val="28"/>
          <w:szCs w:val="28"/>
        </w:rPr>
        <w:t>(New Zealand Family Violence Clearinghouse, 2017)</w:t>
      </w:r>
      <w:r w:rsidR="008E0C89" w:rsidRPr="006A0466">
        <w:rPr>
          <w:rFonts w:ascii="Garamond" w:hAnsi="Garamond"/>
          <w:sz w:val="28"/>
          <w:szCs w:val="28"/>
        </w:rPr>
        <w:fldChar w:fldCharType="end"/>
      </w:r>
      <w:r w:rsidR="00980B41" w:rsidRPr="006A0466">
        <w:rPr>
          <w:rFonts w:ascii="Garamond" w:hAnsi="Garamond"/>
          <w:sz w:val="28"/>
          <w:szCs w:val="28"/>
        </w:rPr>
        <w:t>.</w:t>
      </w:r>
      <w:r w:rsidR="00200EEF" w:rsidRPr="006A0466">
        <w:rPr>
          <w:rFonts w:ascii="Garamond" w:hAnsi="Garamond"/>
          <w:sz w:val="28"/>
          <w:szCs w:val="28"/>
        </w:rPr>
        <w:t xml:space="preserve"> </w:t>
      </w:r>
      <w:r w:rsidR="00195C66" w:rsidRPr="006A0466">
        <w:rPr>
          <w:rFonts w:ascii="Garamond" w:hAnsi="Garamond"/>
          <w:sz w:val="28"/>
          <w:szCs w:val="28"/>
        </w:rPr>
        <w:t>For all women who have experienced domestic violence</w:t>
      </w:r>
      <w:r w:rsidR="00695A22" w:rsidRPr="006A0466">
        <w:rPr>
          <w:rFonts w:ascii="Garamond" w:hAnsi="Garamond"/>
          <w:sz w:val="28"/>
          <w:szCs w:val="28"/>
        </w:rPr>
        <w:t xml:space="preserve">, the health </w:t>
      </w:r>
      <w:r w:rsidR="007C5724" w:rsidRPr="006A0466">
        <w:rPr>
          <w:rFonts w:ascii="Garamond" w:hAnsi="Garamond"/>
          <w:sz w:val="28"/>
          <w:szCs w:val="28"/>
        </w:rPr>
        <w:t xml:space="preserve">and developmental </w:t>
      </w:r>
      <w:r w:rsidR="00695A22" w:rsidRPr="006A0466">
        <w:rPr>
          <w:rFonts w:ascii="Garamond" w:hAnsi="Garamond"/>
          <w:sz w:val="28"/>
          <w:szCs w:val="28"/>
        </w:rPr>
        <w:t xml:space="preserve">consequences are </w:t>
      </w:r>
      <w:r w:rsidR="00D94575" w:rsidRPr="006A0466">
        <w:rPr>
          <w:rFonts w:ascii="Garamond" w:hAnsi="Garamond"/>
          <w:sz w:val="28"/>
          <w:szCs w:val="28"/>
        </w:rPr>
        <w:t xml:space="preserve">extensive with </w:t>
      </w:r>
      <w:r w:rsidR="00BF1EFC" w:rsidRPr="006A0466">
        <w:rPr>
          <w:rFonts w:ascii="Garamond" w:hAnsi="Garamond"/>
          <w:sz w:val="28"/>
          <w:szCs w:val="28"/>
        </w:rPr>
        <w:t xml:space="preserve">both </w:t>
      </w:r>
      <w:r w:rsidR="00D94575" w:rsidRPr="006A0466">
        <w:rPr>
          <w:rFonts w:ascii="Garamond" w:hAnsi="Garamond"/>
          <w:sz w:val="28"/>
          <w:szCs w:val="28"/>
        </w:rPr>
        <w:t>short and long-term negative impacts</w:t>
      </w:r>
      <w:r w:rsidR="00615E52" w:rsidRPr="006A0466">
        <w:rPr>
          <w:rFonts w:ascii="Garamond" w:hAnsi="Garamond"/>
          <w:sz w:val="28"/>
          <w:szCs w:val="28"/>
        </w:rPr>
        <w:t xml:space="preserve"> </w:t>
      </w:r>
      <w:r w:rsidR="00615E52" w:rsidRPr="006A0466">
        <w:rPr>
          <w:rFonts w:ascii="Garamond" w:hAnsi="Garamond"/>
          <w:sz w:val="28"/>
          <w:szCs w:val="28"/>
        </w:rPr>
        <w:fldChar w:fldCharType="begin"/>
      </w:r>
      <w:r w:rsidR="00615E52" w:rsidRPr="006A0466">
        <w:rPr>
          <w:rFonts w:ascii="Garamond" w:hAnsi="Garamond"/>
          <w:sz w:val="28"/>
          <w:szCs w:val="28"/>
        </w:rPr>
        <w:instrText xml:space="preserve"> ADDIN EN.CITE &lt;EndNote&gt;&lt;Cite&gt;&lt;Author&gt;Fanslow&lt;/Author&gt;&lt;Year&gt;2011&lt;/Year&gt;&lt;RecNum&gt;70&lt;/RecNum&gt;&lt;DisplayText&gt;(Fanslow &amp;amp; Robinson, 2011)&lt;/DisplayText&gt;&lt;record&gt;&lt;rec-number&gt;70&lt;/rec-number&gt;&lt;foreign-keys&gt;&lt;key app="EN" db-id="fdsvvwee7fd0a8e9v5sxrxtesfdtfew9ssft" timestamp="1539299175"&gt;70&lt;/key&gt;&lt;/foreign-keys&gt;&lt;ref-type name="Journal Article"&gt;17&lt;/ref-type&gt;&lt;contributors&gt;&lt;authors&gt;&lt;author&gt;Fanslow, Janet L&lt;/author&gt;&lt;author&gt;Robinson, Elizabeth M&lt;/author&gt;&lt;/authors&gt;&lt;/contributors&gt;&lt;titles&gt;&lt;title&gt;Sticks, stones, or words? Counting the prevalence of different types of intimate partner violence reported by New Zealand women&lt;/title&gt;&lt;secondary-title&gt;Journal of Aggression, Maltreatment &amp;amp; Trauma&lt;/secondary-title&gt;&lt;/titles&gt;&lt;periodical&gt;&lt;full-title&gt;Journal of Aggression, Maltreatment &amp;amp; Trauma&lt;/full-title&gt;&lt;/periodical&gt;&lt;pages&gt;741-759&lt;/pages&gt;&lt;volume&gt;20&lt;/volume&gt;&lt;number&gt;7&lt;/number&gt;&lt;dates&gt;&lt;year&gt;2011&lt;/year&gt;&lt;/dates&gt;&lt;isbn&gt;1092-6771&lt;/isbn&gt;&lt;urls&gt;&lt;/urls&gt;&lt;/record&gt;&lt;/Cite&gt;&lt;/EndNote&gt;</w:instrText>
      </w:r>
      <w:r w:rsidR="00615E52" w:rsidRPr="006A0466">
        <w:rPr>
          <w:rFonts w:ascii="Garamond" w:hAnsi="Garamond"/>
          <w:sz w:val="28"/>
          <w:szCs w:val="28"/>
        </w:rPr>
        <w:fldChar w:fldCharType="separate"/>
      </w:r>
      <w:r w:rsidR="00615E52" w:rsidRPr="006A0466">
        <w:rPr>
          <w:rFonts w:ascii="Garamond" w:hAnsi="Garamond"/>
          <w:noProof/>
          <w:sz w:val="28"/>
          <w:szCs w:val="28"/>
        </w:rPr>
        <w:t>(Fanslow &amp; Robinson, 2011)</w:t>
      </w:r>
      <w:r w:rsidR="00615E52" w:rsidRPr="006A0466">
        <w:rPr>
          <w:rFonts w:ascii="Garamond" w:hAnsi="Garamond"/>
          <w:sz w:val="28"/>
          <w:szCs w:val="28"/>
        </w:rPr>
        <w:fldChar w:fldCharType="end"/>
      </w:r>
      <w:r w:rsidR="00D94575" w:rsidRPr="006A0466">
        <w:rPr>
          <w:rFonts w:ascii="Garamond" w:hAnsi="Garamond"/>
          <w:sz w:val="28"/>
          <w:szCs w:val="28"/>
        </w:rPr>
        <w:t>.</w:t>
      </w:r>
      <w:r w:rsidR="00C27322" w:rsidRPr="006A0466">
        <w:rPr>
          <w:rFonts w:ascii="Garamond" w:hAnsi="Garamond"/>
          <w:sz w:val="28"/>
          <w:szCs w:val="28"/>
        </w:rPr>
        <w:t xml:space="preserve"> Consequently, there is an increasing demand for effective responses at the micro and macro levels, through appropriat</w:t>
      </w:r>
      <w:r w:rsidR="004B6DC1" w:rsidRPr="006A0466">
        <w:rPr>
          <w:rFonts w:ascii="Garamond" w:hAnsi="Garamond"/>
          <w:sz w:val="28"/>
          <w:szCs w:val="28"/>
        </w:rPr>
        <w:t>e programmes and legislation</w:t>
      </w:r>
      <w:r w:rsidR="00C27322" w:rsidRPr="006A0466">
        <w:rPr>
          <w:rFonts w:ascii="Garamond" w:hAnsi="Garamond"/>
          <w:sz w:val="28"/>
          <w:szCs w:val="28"/>
        </w:rPr>
        <w:t>.</w:t>
      </w:r>
      <w:r w:rsidR="008353DE" w:rsidRPr="006A0466">
        <w:rPr>
          <w:rFonts w:ascii="Garamond" w:hAnsi="Garamond"/>
          <w:sz w:val="28"/>
          <w:szCs w:val="28"/>
        </w:rPr>
        <w:t xml:space="preserve"> </w:t>
      </w:r>
      <w:r w:rsidR="008353DE" w:rsidRPr="006A0466">
        <w:rPr>
          <w:rFonts w:ascii="Garamond" w:hAnsi="Garamond"/>
          <w:sz w:val="28"/>
          <w:szCs w:val="28"/>
          <w:highlight w:val="cyan"/>
        </w:rPr>
        <w:t>While</w:t>
      </w:r>
      <w:r w:rsidR="00322283" w:rsidRPr="006A0466">
        <w:rPr>
          <w:rFonts w:ascii="Garamond" w:hAnsi="Garamond"/>
          <w:sz w:val="28"/>
          <w:szCs w:val="28"/>
          <w:highlight w:val="cyan"/>
        </w:rPr>
        <w:t xml:space="preserve"> women from across backgrounds and status may have similar experiences of domestic violence, research shows that women of migrant and refugee background have unique and distinct </w:t>
      </w:r>
      <w:r w:rsidR="00497F9C" w:rsidRPr="006A0466">
        <w:rPr>
          <w:rFonts w:ascii="Garamond" w:hAnsi="Garamond"/>
          <w:sz w:val="28"/>
          <w:szCs w:val="28"/>
          <w:highlight w:val="cyan"/>
        </w:rPr>
        <w:t>experiences</w:t>
      </w:r>
      <w:r w:rsidR="00322283" w:rsidRPr="006A0466">
        <w:rPr>
          <w:rFonts w:ascii="Garamond" w:hAnsi="Garamond"/>
          <w:sz w:val="28"/>
          <w:szCs w:val="28"/>
          <w:highlight w:val="cyan"/>
        </w:rPr>
        <w:t>.</w:t>
      </w:r>
      <w:r w:rsidR="00A824A5" w:rsidRPr="006A0466">
        <w:rPr>
          <w:rFonts w:ascii="Garamond" w:hAnsi="Garamond"/>
          <w:sz w:val="28"/>
          <w:szCs w:val="28"/>
          <w:highlight w:val="cyan"/>
        </w:rPr>
        <w:t xml:space="preserve"> </w:t>
      </w:r>
      <w:r w:rsidR="002010D8" w:rsidRPr="006A0466">
        <w:rPr>
          <w:rFonts w:ascii="Garamond" w:hAnsi="Garamond"/>
          <w:sz w:val="28"/>
          <w:szCs w:val="28"/>
          <w:highlight w:val="cyan"/>
        </w:rPr>
        <w:t>This is mainly because v</w:t>
      </w:r>
      <w:r w:rsidR="00A824A5" w:rsidRPr="006A0466">
        <w:rPr>
          <w:rFonts w:ascii="Garamond" w:hAnsi="Garamond"/>
          <w:sz w:val="28"/>
          <w:szCs w:val="28"/>
          <w:highlight w:val="cyan"/>
        </w:rPr>
        <w:t xml:space="preserve">iolence </w:t>
      </w:r>
      <w:r w:rsidR="002010D8" w:rsidRPr="006A0466">
        <w:rPr>
          <w:rFonts w:ascii="Garamond" w:hAnsi="Garamond"/>
          <w:sz w:val="28"/>
          <w:szCs w:val="28"/>
          <w:highlight w:val="cyan"/>
        </w:rPr>
        <w:t>in these communities take</w:t>
      </w:r>
      <w:r w:rsidR="00A824A5" w:rsidRPr="006A0466">
        <w:rPr>
          <w:rFonts w:ascii="Garamond" w:hAnsi="Garamond"/>
          <w:sz w:val="28"/>
          <w:szCs w:val="28"/>
          <w:highlight w:val="cyan"/>
        </w:rPr>
        <w:t xml:space="preserve"> </w:t>
      </w:r>
      <w:r w:rsidR="002010D8" w:rsidRPr="006A0466">
        <w:rPr>
          <w:rFonts w:ascii="Garamond" w:hAnsi="Garamond"/>
          <w:sz w:val="28"/>
          <w:szCs w:val="28"/>
          <w:highlight w:val="cyan"/>
        </w:rPr>
        <w:t>specific cultural forms</w:t>
      </w:r>
      <w:r w:rsidR="0003624F" w:rsidRPr="006A0466">
        <w:rPr>
          <w:rFonts w:ascii="Garamond" w:hAnsi="Garamond"/>
          <w:sz w:val="28"/>
          <w:szCs w:val="28"/>
          <w:highlight w:val="cyan"/>
        </w:rPr>
        <w:t>,</w:t>
      </w:r>
      <w:r w:rsidR="002010D8" w:rsidRPr="006A0466">
        <w:rPr>
          <w:rFonts w:ascii="Garamond" w:hAnsi="Garamond"/>
          <w:sz w:val="28"/>
          <w:szCs w:val="28"/>
          <w:highlight w:val="cyan"/>
        </w:rPr>
        <w:t xml:space="preserve"> and </w:t>
      </w:r>
      <w:r w:rsidR="00692ACB" w:rsidRPr="006A0466">
        <w:rPr>
          <w:rFonts w:ascii="Garamond" w:hAnsi="Garamond"/>
          <w:sz w:val="28"/>
          <w:szCs w:val="28"/>
          <w:highlight w:val="cyan"/>
        </w:rPr>
        <w:t xml:space="preserve">stems from </w:t>
      </w:r>
      <w:r w:rsidR="002010D8" w:rsidRPr="006A0466">
        <w:rPr>
          <w:rFonts w:ascii="Garamond" w:hAnsi="Garamond"/>
          <w:sz w:val="28"/>
          <w:szCs w:val="28"/>
          <w:highlight w:val="cyan"/>
        </w:rPr>
        <w:t>a constellation of risk factors</w:t>
      </w:r>
      <w:r w:rsidR="002519E5" w:rsidRPr="006A0466">
        <w:rPr>
          <w:rFonts w:ascii="Garamond" w:hAnsi="Garamond"/>
          <w:sz w:val="28"/>
          <w:szCs w:val="28"/>
          <w:highlight w:val="cyan"/>
        </w:rPr>
        <w:t xml:space="preserve"> </w:t>
      </w:r>
      <w:r w:rsidR="002519E5" w:rsidRPr="006A0466">
        <w:rPr>
          <w:rFonts w:ascii="Garamond" w:hAnsi="Garamond"/>
          <w:sz w:val="28"/>
          <w:szCs w:val="28"/>
          <w:highlight w:val="cyan"/>
        </w:rPr>
        <w:fldChar w:fldCharType="begin"/>
      </w:r>
      <w:r w:rsidR="002519E5" w:rsidRPr="006A0466">
        <w:rPr>
          <w:rFonts w:ascii="Garamond" w:hAnsi="Garamond"/>
          <w:sz w:val="28"/>
          <w:szCs w:val="28"/>
          <w:highlight w:val="cyan"/>
        </w:rPr>
        <w:instrText xml:space="preserve"> ADDIN EN.CITE &lt;EndNote&gt;&lt;Cite&gt;&lt;Author&gt;Simon-Kumar&lt;/Author&gt;&lt;Year&gt;2019&lt;/Year&gt;&lt;RecNum&gt;111&lt;/RecNum&gt;&lt;DisplayText&gt;(Simon-Kumar, 2019)&lt;/DisplayText&gt;&lt;record&gt;&lt;rec-number&gt;111&lt;/rec-number&gt;&lt;foreign-keys&gt;&lt;key app="EN" db-id="fdsvvwee7fd0a8e9v5sxrxtesfdtfew9ssft" timestamp="1567818369"&gt;111&lt;/key&gt;&lt;/foreign-keys&gt;&lt;ref-type name="Book"&gt;6&lt;/ref-type&gt;&lt;contributors&gt;&lt;authors&gt;&lt;author&gt;Simon-Kumar, Rachel&lt;/author&gt;&lt;/authors&gt;&lt;/contributors&gt;&lt;titles&gt;&lt;title&gt;Ethnic perspectives on family violence in Aotearoa New Zealand&lt;/title&gt;&lt;secondary-title&gt;NZFVC Issues Paper&lt;/secondary-title&gt;&lt;/titles&gt;&lt;keywords&gt;&lt;keyword&gt;Shakti&lt;/keyword&gt;&lt;keyword&gt;Shama&lt;/keyword&gt;&lt;keyword&gt;CULTURAL ISSUES&lt;/keyword&gt;&lt;keyword&gt;ASIAN PEOPLES&lt;/keyword&gt;&lt;keyword&gt;AFRICAN PEOPLES&lt;/keyword&gt;&lt;keyword&gt;DOMESTIC VIOLENCE&lt;/keyword&gt;&lt;keyword&gt;FEMALE GENITAL MUTILATION (FGM)&lt;/keyword&gt;&lt;keyword&gt;ETHNICITY&lt;/keyword&gt;&lt;keyword&gt;FAMILY VIOLENCE&lt;/keyword&gt;&lt;keyword&gt;INTERVENTION&lt;/keyword&gt;&lt;keyword&gt;INTIMATE PARTNER VIOLENCE&lt;/keyword&gt;&lt;keyword&gt;MIGRANTS&lt;/keyword&gt;&lt;keyword&gt;REFUGEES&lt;/keyword&gt;&lt;keyword&gt;VICTIMS OF DOMESTIC VIOLENCE&lt;/keyword&gt;&lt;keyword&gt;NEW ZEALAND&lt;/keyword&gt;&lt;/keywords&gt;&lt;dates&gt;&lt;year&gt;2019&lt;/year&gt;&lt;/dates&gt;&lt;pub-location&gt;Auckland, New Zealand :&lt;/pub-location&gt;&lt;publisher&gt;New Zealand Family Violence Clearinghouse, University of Auckland&lt;/publisher&gt;&lt;urls&gt;&lt;related-urls&gt;&lt;url&gt;https://nzfvc.org.nz/issues-paper-14-ethnic-perspectives-family-violence-aotearoa-new-zealand&lt;/url&gt;&lt;/related-urls&gt;&lt;/urls&gt;&lt;/record&gt;&lt;/Cite&gt;&lt;/EndNote&gt;</w:instrText>
      </w:r>
      <w:r w:rsidR="002519E5" w:rsidRPr="006A0466">
        <w:rPr>
          <w:rFonts w:ascii="Garamond" w:hAnsi="Garamond"/>
          <w:sz w:val="28"/>
          <w:szCs w:val="28"/>
          <w:highlight w:val="cyan"/>
        </w:rPr>
        <w:fldChar w:fldCharType="separate"/>
      </w:r>
      <w:r w:rsidR="002519E5" w:rsidRPr="006A0466">
        <w:rPr>
          <w:rFonts w:ascii="Garamond" w:hAnsi="Garamond"/>
          <w:noProof/>
          <w:sz w:val="28"/>
          <w:szCs w:val="28"/>
          <w:highlight w:val="cyan"/>
        </w:rPr>
        <w:t>(Simon-Kumar, 2019)</w:t>
      </w:r>
      <w:r w:rsidR="002519E5" w:rsidRPr="006A0466">
        <w:rPr>
          <w:rFonts w:ascii="Garamond" w:hAnsi="Garamond"/>
          <w:sz w:val="28"/>
          <w:szCs w:val="28"/>
          <w:highlight w:val="cyan"/>
        </w:rPr>
        <w:fldChar w:fldCharType="end"/>
      </w:r>
      <w:r w:rsidR="002010D8" w:rsidRPr="006A0466">
        <w:rPr>
          <w:rFonts w:ascii="Garamond" w:hAnsi="Garamond"/>
          <w:sz w:val="28"/>
          <w:szCs w:val="28"/>
          <w:highlight w:val="cyan"/>
        </w:rPr>
        <w:t>.</w:t>
      </w:r>
      <w:r w:rsidR="00A7387B" w:rsidRPr="006A0466">
        <w:rPr>
          <w:rFonts w:ascii="Garamond" w:hAnsi="Garamond"/>
          <w:sz w:val="28"/>
          <w:szCs w:val="28"/>
          <w:highlight w:val="cyan"/>
        </w:rPr>
        <w:t xml:space="preserve"> Specific factors linked to migration status </w:t>
      </w:r>
      <w:r w:rsidR="005A790C" w:rsidRPr="006A0466">
        <w:rPr>
          <w:rFonts w:ascii="Garamond" w:hAnsi="Garamond"/>
          <w:sz w:val="28"/>
          <w:szCs w:val="28"/>
          <w:highlight w:val="cyan"/>
        </w:rPr>
        <w:t>worsen</w:t>
      </w:r>
      <w:r w:rsidR="00A7387B" w:rsidRPr="006A0466">
        <w:rPr>
          <w:rFonts w:ascii="Garamond" w:hAnsi="Garamond"/>
          <w:sz w:val="28"/>
          <w:szCs w:val="28"/>
          <w:highlight w:val="cyan"/>
        </w:rPr>
        <w:t xml:space="preserve"> their already vulnerable position</w:t>
      </w:r>
      <w:r w:rsidR="00103E34" w:rsidRPr="006A0466">
        <w:rPr>
          <w:rFonts w:ascii="Garamond" w:hAnsi="Garamond"/>
          <w:sz w:val="28"/>
          <w:szCs w:val="28"/>
          <w:highlight w:val="cyan"/>
        </w:rPr>
        <w:t xml:space="preserve"> in domestic violence situations</w:t>
      </w:r>
      <w:r w:rsidR="005A790C" w:rsidRPr="006A0466">
        <w:rPr>
          <w:rFonts w:ascii="Garamond" w:hAnsi="Garamond"/>
          <w:sz w:val="28"/>
          <w:szCs w:val="28"/>
          <w:highlight w:val="cyan"/>
        </w:rPr>
        <w:t xml:space="preserve"> </w:t>
      </w:r>
      <w:r w:rsidR="005A790C" w:rsidRPr="006A0466">
        <w:rPr>
          <w:rFonts w:ascii="Garamond" w:hAnsi="Garamond"/>
          <w:sz w:val="28"/>
          <w:szCs w:val="28"/>
          <w:highlight w:val="cyan"/>
        </w:rPr>
        <w:fldChar w:fldCharType="begin"/>
      </w:r>
      <w:r w:rsidR="00F0335B" w:rsidRPr="006A0466">
        <w:rPr>
          <w:rFonts w:ascii="Garamond" w:hAnsi="Garamond"/>
          <w:sz w:val="28"/>
          <w:szCs w:val="28"/>
          <w:highlight w:val="cyan"/>
        </w:rPr>
        <w:instrText xml:space="preserve"> ADDIN EN.CITE &lt;EndNote&gt;&lt;Cite&gt;&lt;Author&gt;Menjívar&lt;/Author&gt;&lt;Year&gt;2002&lt;/Year&gt;&lt;RecNum&gt;65&lt;/RecNum&gt;&lt;DisplayText&gt;(Kapur, Zajicek, Hunt, &amp;amp; Policy, 2017; Menjívar &amp;amp; Salcido, 2002)&lt;/DisplayText&gt;&lt;record&gt;&lt;rec-number&gt;65&lt;/rec-number&gt;&lt;foreign-keys&gt;&lt;key app="EN" db-id="fdsvvwee7fd0a8e9v5sxrxtesfdtfew9ssft" timestamp="1538601212"&gt;65&lt;/key&gt;&lt;/foreign-keys&gt;&lt;ref-type name="Journal Article"&gt;17&lt;/ref-type&gt;&lt;contributors&gt;&lt;authors&gt;&lt;author&gt;Menjívar, Cecilia&lt;/author&gt;&lt;author&gt;Salcido, Olivia&lt;/author&gt;&lt;/authors&gt;&lt;/contributors&gt;&lt;titles&gt;&lt;title&gt;Immigrant women and domestic violence: Common experiences in different countries&lt;/title&gt;&lt;secondary-title&gt;Gender &amp;amp; society&lt;/secondary-title&gt;&lt;/titles&gt;&lt;periodical&gt;&lt;full-title&gt;Gender &amp;amp; society&lt;/full-title&gt;&lt;/periodical&gt;&lt;pages&gt;898-920&lt;/pages&gt;&lt;volume&gt;16&lt;/volume&gt;&lt;number&gt;6&lt;/number&gt;&lt;dates&gt;&lt;year&gt;2002&lt;/year&gt;&lt;/dates&gt;&lt;isbn&gt;0891-2432&lt;/isbn&gt;&lt;urls&gt;&lt;/urls&gt;&lt;/record&gt;&lt;/Cite&gt;&lt;Cite&gt;&lt;Author&gt;Kapur&lt;/Author&gt;&lt;Year&gt;2017&lt;/Year&gt;&lt;RecNum&gt;123&lt;/RecNum&gt;&lt;record&gt;&lt;rec-number&gt;123&lt;/rec-number&gt;&lt;foreign-keys&gt;&lt;key app="EN" db-id="avffdtptns5rwyeeze75vprcw02dswtzsdt0" timestamp="1567904053"&gt;123&lt;/key&gt;&lt;/foreign-keys&gt;&lt;ref-type name="Journal Article"&gt;17&lt;/ref-type&gt;&lt;contributors&gt;&lt;authors&gt;&lt;author&gt;Kapur, Sonia&lt;/author&gt;&lt;author&gt;Zajicek, Anna&lt;/author&gt;&lt;author&gt;Hunt, Valerie &lt;/author&gt;&lt;author&gt;Policy&lt;/author&gt;&lt;/authors&gt;&lt;/contributors&gt;&lt;titles&gt;&lt;title&gt;Immigration provisions in the Violence Against Women Act: implications for Asian Indian marriage migrants&lt;/title&gt;&lt;secondary-title&gt;Journal of Women, Politics&lt;/secondary-title&gt;&lt;/titles&gt;&lt;periodical&gt;&lt;full-title&gt;Journal of Women, Politics&lt;/full-title&gt;&lt;/periodical&gt;&lt;pages&gt;456-480&lt;/pages&gt;&lt;volume&gt;38&lt;/volume&gt;&lt;number&gt;4&lt;/number&gt;&lt;dates&gt;&lt;year&gt;2017&lt;/year&gt;&lt;/dates&gt;&lt;isbn&gt;1554-477X&lt;/isbn&gt;&lt;urls&gt;&lt;/urls&gt;&lt;/record&gt;&lt;/Cite&gt;&lt;/EndNote&gt;</w:instrText>
      </w:r>
      <w:r w:rsidR="005A790C" w:rsidRPr="006A0466">
        <w:rPr>
          <w:rFonts w:ascii="Garamond" w:hAnsi="Garamond"/>
          <w:sz w:val="28"/>
          <w:szCs w:val="28"/>
          <w:highlight w:val="cyan"/>
        </w:rPr>
        <w:fldChar w:fldCharType="separate"/>
      </w:r>
      <w:r w:rsidR="00F0335B" w:rsidRPr="006A0466">
        <w:rPr>
          <w:rFonts w:ascii="Garamond" w:hAnsi="Garamond"/>
          <w:noProof/>
          <w:sz w:val="28"/>
          <w:szCs w:val="28"/>
          <w:highlight w:val="cyan"/>
        </w:rPr>
        <w:t>(Kapur, Zajicek, Hunt, &amp; Policy, 2017; Menjívar &amp; Salcido, 2002)</w:t>
      </w:r>
      <w:r w:rsidR="005A790C" w:rsidRPr="006A0466">
        <w:rPr>
          <w:rFonts w:ascii="Garamond" w:hAnsi="Garamond"/>
          <w:sz w:val="28"/>
          <w:szCs w:val="28"/>
          <w:highlight w:val="cyan"/>
        </w:rPr>
        <w:fldChar w:fldCharType="end"/>
      </w:r>
      <w:r w:rsidR="00A7387B" w:rsidRPr="006A0466">
        <w:rPr>
          <w:rFonts w:ascii="Garamond" w:hAnsi="Garamond"/>
          <w:sz w:val="28"/>
          <w:szCs w:val="28"/>
        </w:rPr>
        <w:t xml:space="preserve">. </w:t>
      </w:r>
    </w:p>
    <w:p w:rsidR="007910CD" w:rsidRPr="006A0466" w:rsidRDefault="007910CD" w:rsidP="003020E3">
      <w:pPr>
        <w:jc w:val="both"/>
        <w:rPr>
          <w:rFonts w:ascii="Garamond" w:hAnsi="Garamond"/>
          <w:sz w:val="28"/>
          <w:szCs w:val="28"/>
        </w:rPr>
      </w:pPr>
    </w:p>
    <w:p w:rsidR="007910CD" w:rsidRPr="006A0466" w:rsidRDefault="004E23F0" w:rsidP="003020E3">
      <w:pPr>
        <w:jc w:val="both"/>
        <w:rPr>
          <w:rFonts w:ascii="Garamond" w:hAnsi="Garamond"/>
          <w:sz w:val="28"/>
          <w:szCs w:val="28"/>
        </w:rPr>
      </w:pPr>
      <w:r w:rsidRPr="006A0466">
        <w:rPr>
          <w:rFonts w:ascii="Garamond" w:hAnsi="Garamond"/>
          <w:sz w:val="28"/>
          <w:szCs w:val="28"/>
          <w:highlight w:val="cyan"/>
        </w:rPr>
        <w:t>Demographically, New Zealand is a multicultural society. The 2013 population census identified at least 213 ethnic groups living in New Zealand</w:t>
      </w:r>
      <w:r w:rsidR="00AC70B2" w:rsidRPr="006A0466">
        <w:rPr>
          <w:rFonts w:ascii="Garamond" w:hAnsi="Garamond"/>
          <w:sz w:val="28"/>
          <w:szCs w:val="28"/>
          <w:highlight w:val="cyan"/>
        </w:rPr>
        <w:t xml:space="preserve">, with ethnic populations representing </w:t>
      </w:r>
      <w:r w:rsidR="000F4805" w:rsidRPr="006A0466">
        <w:rPr>
          <w:rFonts w:ascii="Garamond" w:hAnsi="Garamond"/>
          <w:sz w:val="28"/>
          <w:szCs w:val="28"/>
          <w:highlight w:val="cyan"/>
        </w:rPr>
        <w:t>almost</w:t>
      </w:r>
      <w:r w:rsidR="00AC70B2" w:rsidRPr="006A0466">
        <w:rPr>
          <w:rFonts w:ascii="Garamond" w:hAnsi="Garamond"/>
          <w:sz w:val="28"/>
          <w:szCs w:val="28"/>
          <w:highlight w:val="cyan"/>
        </w:rPr>
        <w:t xml:space="preserve"> 13% of the country’s total population</w:t>
      </w:r>
      <w:r w:rsidRPr="006A0466">
        <w:rPr>
          <w:rFonts w:ascii="Garamond" w:hAnsi="Garamond"/>
          <w:sz w:val="28"/>
          <w:szCs w:val="28"/>
          <w:highlight w:val="cyan"/>
        </w:rPr>
        <w:t>.</w:t>
      </w:r>
      <w:r w:rsidRPr="006A0466">
        <w:rPr>
          <w:rFonts w:ascii="Garamond" w:hAnsi="Garamond"/>
          <w:sz w:val="28"/>
          <w:szCs w:val="28"/>
        </w:rPr>
        <w:t xml:space="preserve"> </w:t>
      </w:r>
      <w:r w:rsidR="008F52E8" w:rsidRPr="006A0466">
        <w:rPr>
          <w:rFonts w:ascii="Garamond" w:hAnsi="Garamond"/>
          <w:sz w:val="28"/>
          <w:szCs w:val="28"/>
        </w:rPr>
        <w:t xml:space="preserve">Since the mid-1980s, the country has experienced significant migration. In fact, extant statistics show that about </w:t>
      </w:r>
      <w:proofErr w:type="gramStart"/>
      <w:r w:rsidR="008F52E8" w:rsidRPr="006A0466">
        <w:rPr>
          <w:rFonts w:ascii="Garamond" w:hAnsi="Garamond"/>
          <w:sz w:val="28"/>
          <w:szCs w:val="28"/>
        </w:rPr>
        <w:t>I</w:t>
      </w:r>
      <w:proofErr w:type="gramEnd"/>
      <w:r w:rsidR="008F52E8" w:rsidRPr="006A0466">
        <w:rPr>
          <w:rFonts w:ascii="Garamond" w:hAnsi="Garamond"/>
          <w:sz w:val="28"/>
          <w:szCs w:val="28"/>
        </w:rPr>
        <w:t xml:space="preserve"> in 4 people currently living in New Zealand was born overseas. </w:t>
      </w:r>
      <w:proofErr w:type="gramStart"/>
      <w:r w:rsidR="008F52E8" w:rsidRPr="006A0466">
        <w:rPr>
          <w:rFonts w:ascii="Garamond" w:hAnsi="Garamond"/>
          <w:sz w:val="28"/>
          <w:szCs w:val="28"/>
          <w:highlight w:val="cyan"/>
        </w:rPr>
        <w:t>With regards to</w:t>
      </w:r>
      <w:proofErr w:type="gramEnd"/>
      <w:r w:rsidR="008F52E8" w:rsidRPr="006A0466">
        <w:rPr>
          <w:rFonts w:ascii="Garamond" w:hAnsi="Garamond"/>
          <w:sz w:val="28"/>
          <w:szCs w:val="28"/>
          <w:highlight w:val="cyan"/>
        </w:rPr>
        <w:t xml:space="preserve"> ethnic minority groups, diverse ‘Asian’ groups represent the fastest growing population, doubling in size between 2001 and 2013. </w:t>
      </w:r>
      <w:r w:rsidRPr="006A0466">
        <w:rPr>
          <w:rFonts w:ascii="Garamond" w:hAnsi="Garamond"/>
          <w:sz w:val="28"/>
          <w:szCs w:val="28"/>
          <w:highlight w:val="cyan"/>
        </w:rPr>
        <w:t xml:space="preserve">Consequently, cultural and ethnic diversity is </w:t>
      </w:r>
      <w:r w:rsidR="00C773A5" w:rsidRPr="006A0466">
        <w:rPr>
          <w:rFonts w:ascii="Garamond" w:hAnsi="Garamond"/>
          <w:sz w:val="28"/>
          <w:szCs w:val="28"/>
          <w:highlight w:val="cyan"/>
        </w:rPr>
        <w:t xml:space="preserve">now </w:t>
      </w:r>
      <w:r w:rsidRPr="006A0466">
        <w:rPr>
          <w:rFonts w:ascii="Garamond" w:hAnsi="Garamond"/>
          <w:sz w:val="28"/>
          <w:szCs w:val="28"/>
          <w:highlight w:val="cyan"/>
        </w:rPr>
        <w:t xml:space="preserve">an evitable part of </w:t>
      </w:r>
      <w:r w:rsidR="00C773A5" w:rsidRPr="006A0466">
        <w:rPr>
          <w:rFonts w:ascii="Garamond" w:hAnsi="Garamond"/>
          <w:sz w:val="28"/>
          <w:szCs w:val="28"/>
          <w:highlight w:val="cyan"/>
        </w:rPr>
        <w:t>society</w:t>
      </w:r>
      <w:r w:rsidRPr="006A0466">
        <w:rPr>
          <w:rFonts w:ascii="Garamond" w:hAnsi="Garamond"/>
          <w:sz w:val="28"/>
          <w:szCs w:val="28"/>
          <w:highlight w:val="cyan"/>
        </w:rPr>
        <w:t xml:space="preserve"> and </w:t>
      </w:r>
      <w:proofErr w:type="gramStart"/>
      <w:r w:rsidRPr="006A0466">
        <w:rPr>
          <w:rFonts w:ascii="Garamond" w:hAnsi="Garamond"/>
          <w:sz w:val="28"/>
          <w:szCs w:val="28"/>
          <w:highlight w:val="cyan"/>
        </w:rPr>
        <w:t>should be considered</w:t>
      </w:r>
      <w:proofErr w:type="gramEnd"/>
      <w:r w:rsidRPr="006A0466">
        <w:rPr>
          <w:rFonts w:ascii="Garamond" w:hAnsi="Garamond"/>
          <w:sz w:val="28"/>
          <w:szCs w:val="28"/>
          <w:highlight w:val="cyan"/>
        </w:rPr>
        <w:t xml:space="preserve"> in addressing domestic violence</w:t>
      </w:r>
      <w:r w:rsidR="00003DCF" w:rsidRPr="006A0466">
        <w:rPr>
          <w:rFonts w:ascii="Garamond" w:hAnsi="Garamond"/>
          <w:sz w:val="28"/>
          <w:szCs w:val="28"/>
          <w:highlight w:val="cyan"/>
        </w:rPr>
        <w:t>. Yet</w:t>
      </w:r>
      <w:r w:rsidR="008C6BF2" w:rsidRPr="006A0466">
        <w:rPr>
          <w:rFonts w:ascii="Garamond" w:hAnsi="Garamond"/>
          <w:sz w:val="28"/>
          <w:szCs w:val="28"/>
          <w:highlight w:val="cyan"/>
        </w:rPr>
        <w:t xml:space="preserve"> there is limited research on domestic violence among migrant and refugee background communities in New Zealand</w:t>
      </w:r>
      <w:r w:rsidR="00504B93" w:rsidRPr="006A0466">
        <w:rPr>
          <w:rFonts w:ascii="Garamond" w:hAnsi="Garamond"/>
          <w:sz w:val="28"/>
          <w:szCs w:val="28"/>
          <w:highlight w:val="cyan"/>
        </w:rPr>
        <w:t xml:space="preserve"> </w:t>
      </w:r>
      <w:r w:rsidR="00504B93" w:rsidRPr="006A0466">
        <w:rPr>
          <w:rFonts w:ascii="Garamond" w:hAnsi="Garamond"/>
          <w:sz w:val="28"/>
          <w:szCs w:val="28"/>
          <w:highlight w:val="cyan"/>
        </w:rPr>
        <w:fldChar w:fldCharType="begin"/>
      </w:r>
      <w:r w:rsidR="00504B93" w:rsidRPr="006A0466">
        <w:rPr>
          <w:rFonts w:ascii="Garamond" w:hAnsi="Garamond"/>
          <w:sz w:val="28"/>
          <w:szCs w:val="28"/>
          <w:highlight w:val="cyan"/>
        </w:rPr>
        <w:instrText xml:space="preserve"> ADDIN EN.CITE &lt;EndNote&gt;&lt;Cite&gt;&lt;Author&gt;Rahmanipour&lt;/Author&gt;&lt;Year&gt;2019&lt;/Year&gt;&lt;RecNum&gt;127&lt;/RecNum&gt;&lt;DisplayText&gt;(Rahmanipour, Kumar, &amp;amp; Simon-Kumar, 2019)&lt;/DisplayText&gt;&lt;record&gt;&lt;rec-number&gt;127&lt;/rec-number&gt;&lt;foreign-keys&gt;&lt;key app="EN" db-id="avffdtptns5rwyeeze75vprcw02dswtzsdt0" timestamp="1567909379"&gt;127&lt;/key&gt;&lt;/foreign-keys&gt;&lt;ref-type name="Journal Article"&gt;17&lt;/ref-type&gt;&lt;contributors&gt;&lt;authors&gt;&lt;author&gt;Rahmanipour, Setayesh&lt;/author&gt;&lt;author&gt;Kumar, Shannon&lt;/author&gt;&lt;author&gt;Simon-Kumar, Rachel&lt;/author&gt;&lt;/authors&gt;&lt;/contributors&gt;&lt;titles&gt;&lt;title&gt;Underreporting sexual violence among ‘ethnic’1 migrant women: perspectives from Aotearoa/New Zealand&lt;/title&gt;&lt;secondary-title&gt;Culture, Health &amp;amp; Sexuality&lt;/secondary-title&gt;&lt;/titles&gt;&lt;periodical&gt;&lt;full-title&gt;Culture, Health &amp;amp; Sexuality&lt;/full-title&gt;&lt;/periodical&gt;&lt;pages&gt;837-852&lt;/pages&gt;&lt;volume&gt;21&lt;/volume&gt;&lt;number&gt;7&lt;/number&gt;&lt;dates&gt;&lt;year&gt;2019&lt;/year&gt;&lt;/dates&gt;&lt;isbn&gt;1369-1058&lt;/isbn&gt;&lt;urls&gt;&lt;/urls&gt;&lt;/record&gt;&lt;/Cite&gt;&lt;/EndNote&gt;</w:instrText>
      </w:r>
      <w:r w:rsidR="00504B93" w:rsidRPr="006A0466">
        <w:rPr>
          <w:rFonts w:ascii="Garamond" w:hAnsi="Garamond"/>
          <w:sz w:val="28"/>
          <w:szCs w:val="28"/>
          <w:highlight w:val="cyan"/>
        </w:rPr>
        <w:fldChar w:fldCharType="separate"/>
      </w:r>
      <w:r w:rsidR="00504B93" w:rsidRPr="006A0466">
        <w:rPr>
          <w:rFonts w:ascii="Garamond" w:hAnsi="Garamond"/>
          <w:noProof/>
          <w:sz w:val="28"/>
          <w:szCs w:val="28"/>
          <w:highlight w:val="cyan"/>
        </w:rPr>
        <w:t>(Rahmanipour, Kumar, &amp; Simon-Kumar, 2019)</w:t>
      </w:r>
      <w:r w:rsidR="00504B93" w:rsidRPr="006A0466">
        <w:rPr>
          <w:rFonts w:ascii="Garamond" w:hAnsi="Garamond"/>
          <w:sz w:val="28"/>
          <w:szCs w:val="28"/>
          <w:highlight w:val="cyan"/>
        </w:rPr>
        <w:fldChar w:fldCharType="end"/>
      </w:r>
      <w:r w:rsidR="00336425" w:rsidRPr="006A0466">
        <w:rPr>
          <w:rFonts w:ascii="Garamond" w:hAnsi="Garamond"/>
          <w:sz w:val="28"/>
          <w:szCs w:val="28"/>
          <w:highlight w:val="cyan"/>
        </w:rPr>
        <w:t>. This dearth of research has also been noted in other countries</w:t>
      </w:r>
      <w:r w:rsidR="006F0CB1" w:rsidRPr="006A0466">
        <w:rPr>
          <w:rFonts w:ascii="Garamond" w:hAnsi="Garamond"/>
          <w:sz w:val="28"/>
          <w:szCs w:val="28"/>
          <w:highlight w:val="cyan"/>
        </w:rPr>
        <w:t xml:space="preserve"> </w:t>
      </w:r>
      <w:r w:rsidR="006F0CB1" w:rsidRPr="006A0466">
        <w:rPr>
          <w:rFonts w:ascii="Garamond" w:hAnsi="Garamond"/>
          <w:sz w:val="28"/>
          <w:szCs w:val="28"/>
          <w:highlight w:val="cyan"/>
        </w:rPr>
        <w:fldChar w:fldCharType="begin"/>
      </w:r>
      <w:r w:rsidR="006F0CB1" w:rsidRPr="006A0466">
        <w:rPr>
          <w:rFonts w:ascii="Garamond" w:hAnsi="Garamond"/>
          <w:sz w:val="28"/>
          <w:szCs w:val="28"/>
          <w:highlight w:val="cyan"/>
        </w:rPr>
        <w:instrText xml:space="preserve"> ADDIN EN.CITE &lt;EndNote&gt;&lt;Cite&gt;&lt;Author&gt;Menjívar&lt;/Author&gt;&lt;Year&gt;2002&lt;/Year&gt;&lt;RecNum&gt;65&lt;/RecNum&gt;&lt;DisplayText&gt;(Menjívar &amp;amp; Salcido, 2002)&lt;/DisplayText&gt;&lt;record&gt;&lt;rec-number&gt;65&lt;/rec-number&gt;&lt;foreign-keys&gt;&lt;key app="EN" db-id="fdsvvwee7fd0a8e9v5sxrxtesfdtfew9ssft" timestamp="1538601212"&gt;65&lt;/key&gt;&lt;/foreign-keys&gt;&lt;ref-type name="Journal Article"&gt;17&lt;/ref-type&gt;&lt;contributors&gt;&lt;authors&gt;&lt;author&gt;Menjívar, Cecilia&lt;/author&gt;&lt;author&gt;Salcido, Olivia&lt;/author&gt;&lt;/authors&gt;&lt;/contributors&gt;&lt;titles&gt;&lt;title&gt;Immigrant women and domestic violence: Common experiences in different countries&lt;/title&gt;&lt;secondary-title&gt;Gender &amp;amp; society&lt;/secondary-title&gt;&lt;/titles&gt;&lt;periodical&gt;&lt;full-title&gt;Gender &amp;amp; society&lt;/full-title&gt;&lt;/periodical&gt;&lt;pages&gt;898-920&lt;/pages&gt;&lt;volume&gt;16&lt;/volume&gt;&lt;number&gt;6&lt;/number&gt;&lt;dates&gt;&lt;year&gt;2002&lt;/year&gt;&lt;/dates&gt;&lt;isbn&gt;0891-2432&lt;/isbn&gt;&lt;urls&gt;&lt;/urls&gt;&lt;/record&gt;&lt;/Cite&gt;&lt;/EndNote&gt;</w:instrText>
      </w:r>
      <w:r w:rsidR="006F0CB1" w:rsidRPr="006A0466">
        <w:rPr>
          <w:rFonts w:ascii="Garamond" w:hAnsi="Garamond"/>
          <w:sz w:val="28"/>
          <w:szCs w:val="28"/>
          <w:highlight w:val="cyan"/>
        </w:rPr>
        <w:fldChar w:fldCharType="separate"/>
      </w:r>
      <w:r w:rsidR="006F0CB1" w:rsidRPr="006A0466">
        <w:rPr>
          <w:rFonts w:ascii="Garamond" w:hAnsi="Garamond"/>
          <w:noProof/>
          <w:sz w:val="28"/>
          <w:szCs w:val="28"/>
          <w:highlight w:val="cyan"/>
        </w:rPr>
        <w:t>(Menjívar &amp; Salcido, 2002)</w:t>
      </w:r>
      <w:r w:rsidR="006F0CB1" w:rsidRPr="006A0466">
        <w:rPr>
          <w:rFonts w:ascii="Garamond" w:hAnsi="Garamond"/>
          <w:sz w:val="28"/>
          <w:szCs w:val="28"/>
          <w:highlight w:val="cyan"/>
        </w:rPr>
        <w:fldChar w:fldCharType="end"/>
      </w:r>
      <w:r w:rsidR="0056376E" w:rsidRPr="006A0466">
        <w:rPr>
          <w:rFonts w:ascii="Garamond" w:hAnsi="Garamond"/>
          <w:sz w:val="28"/>
          <w:szCs w:val="28"/>
          <w:highlight w:val="cyan"/>
        </w:rPr>
        <w:t>. Because of this, there are no official figures showing the prevalence of domestic violence in these communities</w:t>
      </w:r>
      <w:r w:rsidR="00FE11BC" w:rsidRPr="006A0466">
        <w:rPr>
          <w:rFonts w:ascii="Garamond" w:hAnsi="Garamond"/>
          <w:sz w:val="28"/>
          <w:szCs w:val="28"/>
          <w:highlight w:val="cyan"/>
        </w:rPr>
        <w:t xml:space="preserve"> </w:t>
      </w:r>
      <w:r w:rsidR="00FE11BC" w:rsidRPr="006A0466">
        <w:rPr>
          <w:rFonts w:ascii="Garamond" w:hAnsi="Garamond"/>
          <w:sz w:val="28"/>
          <w:szCs w:val="28"/>
          <w:highlight w:val="cyan"/>
        </w:rPr>
        <w:fldChar w:fldCharType="begin"/>
      </w:r>
      <w:r w:rsidR="00FE11BC" w:rsidRPr="006A0466">
        <w:rPr>
          <w:rFonts w:ascii="Garamond" w:hAnsi="Garamond"/>
          <w:sz w:val="28"/>
          <w:szCs w:val="28"/>
          <w:highlight w:val="cyan"/>
        </w:rPr>
        <w:instrText xml:space="preserve"> ADDIN EN.CITE &lt;EndNote&gt;&lt;Cite&gt;&lt;Author&gt;Simon-Kumar&lt;/Author&gt;&lt;Year&gt;2019&lt;/Year&gt;&lt;RecNum&gt;118&lt;/RecNum&gt;&lt;DisplayText&gt;(Simon-Kumar, 2019)&lt;/DisplayText&gt;&lt;record&gt;&lt;rec-number&gt;118&lt;/rec-number&gt;&lt;foreign-keys&gt;&lt;key app="EN" db-id="avffdtptns5rwyeeze75vprcw02dswtzsdt0" timestamp="1567825822"&gt;118&lt;/key&gt;&lt;/foreign-keys&gt;&lt;ref-type name="Book"&gt;6&lt;/ref-type&gt;&lt;contributors&gt;&lt;authors&gt;&lt;author&gt;Simon-Kumar, Rachel&lt;/author&gt;&lt;/authors&gt;&lt;/contributors&gt;&lt;titles&gt;&lt;title&gt;Ethnic perspectives on family violence in Aotearoa New Zealand&lt;/title&gt;&lt;secondary-title&gt;NZFVC Issues Paper&lt;/secondary-title&gt;&lt;/titles&gt;&lt;keywords&gt;&lt;keyword&gt;Shakti&lt;/keyword&gt;&lt;keyword&gt;Shama&lt;/keyword&gt;&lt;keyword&gt;CULTURAL ISSUES&lt;/keyword&gt;&lt;keyword&gt;ASIAN PEOPLES&lt;/keyword&gt;&lt;keyword&gt;AFRICAN PEOPLES&lt;/keyword&gt;&lt;keyword&gt;DOMESTIC VIOLENCE&lt;/keyword&gt;&lt;keyword&gt;FEMALE GENITAL MUTILATION (FGM)&lt;/keyword&gt;&lt;keyword&gt;ETHNICITY&lt;/keyword&gt;&lt;keyword&gt;FAMILY VIOLENCE&lt;/keyword&gt;&lt;keyword&gt;INTERVENTION&lt;/keyword&gt;&lt;keyword&gt;INTIMATE PARTNER VIOLENCE&lt;/keyword&gt;&lt;keyword&gt;MIGRANTS&lt;/keyword&gt;&lt;keyword&gt;REFUGEES&lt;/keyword&gt;&lt;keyword&gt;VICTIMS OF DOMESTIC VIOLENCE&lt;/keyword&gt;&lt;keyword&gt;NEW ZEALAND&lt;/keyword&gt;&lt;/keywords&gt;&lt;dates&gt;&lt;year&gt;2019&lt;/year&gt;&lt;/dates&gt;&lt;pub-location&gt;Auckland, New Zealand :&lt;/pub-location&gt;&lt;publisher&gt;New Zealand Family Violence Clearinghouse, University of Auckland&lt;/publisher&gt;&lt;urls&gt;&lt;related-urls&gt;&lt;url&gt;https://nzfvc.org.nz/issues-paper-14-ethnic-perspectives-family-violence-aotearoa-new-zealand&lt;/url&gt;&lt;/related-urls&gt;&lt;/urls&gt;&lt;/record&gt;&lt;/Cite&gt;&lt;/EndNote&gt;</w:instrText>
      </w:r>
      <w:r w:rsidR="00FE11BC" w:rsidRPr="006A0466">
        <w:rPr>
          <w:rFonts w:ascii="Garamond" w:hAnsi="Garamond"/>
          <w:sz w:val="28"/>
          <w:szCs w:val="28"/>
          <w:highlight w:val="cyan"/>
        </w:rPr>
        <w:fldChar w:fldCharType="separate"/>
      </w:r>
      <w:r w:rsidR="00FE11BC" w:rsidRPr="006A0466">
        <w:rPr>
          <w:rFonts w:ascii="Garamond" w:hAnsi="Garamond"/>
          <w:noProof/>
          <w:sz w:val="28"/>
          <w:szCs w:val="28"/>
          <w:highlight w:val="cyan"/>
        </w:rPr>
        <w:t>(Simon-Kumar, 2019)</w:t>
      </w:r>
      <w:r w:rsidR="00FE11BC" w:rsidRPr="006A0466">
        <w:rPr>
          <w:rFonts w:ascii="Garamond" w:hAnsi="Garamond"/>
          <w:sz w:val="28"/>
          <w:szCs w:val="28"/>
          <w:highlight w:val="cyan"/>
        </w:rPr>
        <w:fldChar w:fldCharType="end"/>
      </w:r>
      <w:r w:rsidR="0056376E" w:rsidRPr="006A0466">
        <w:rPr>
          <w:rFonts w:ascii="Garamond" w:hAnsi="Garamond"/>
          <w:sz w:val="28"/>
          <w:szCs w:val="28"/>
          <w:highlight w:val="cyan"/>
        </w:rPr>
        <w:t xml:space="preserve">. However, various community advocacy groups working with migrant and refugee background women have highlighted the </w:t>
      </w:r>
      <w:r w:rsidR="0056376E" w:rsidRPr="006A0466">
        <w:rPr>
          <w:rFonts w:ascii="Garamond" w:hAnsi="Garamond"/>
          <w:sz w:val="28"/>
          <w:szCs w:val="28"/>
          <w:highlight w:val="cyan"/>
        </w:rPr>
        <w:lastRenderedPageBreak/>
        <w:t xml:space="preserve">frequency and negative </w:t>
      </w:r>
      <w:r w:rsidR="00A63E33" w:rsidRPr="006A0466">
        <w:rPr>
          <w:rFonts w:ascii="Garamond" w:hAnsi="Garamond"/>
          <w:sz w:val="28"/>
          <w:szCs w:val="28"/>
          <w:highlight w:val="cyan"/>
        </w:rPr>
        <w:t>wellbeing</w:t>
      </w:r>
      <w:r w:rsidR="00346685" w:rsidRPr="006A0466">
        <w:rPr>
          <w:rFonts w:ascii="Garamond" w:hAnsi="Garamond"/>
          <w:sz w:val="28"/>
          <w:szCs w:val="28"/>
          <w:highlight w:val="cyan"/>
        </w:rPr>
        <w:t xml:space="preserve"> </w:t>
      </w:r>
      <w:r w:rsidR="0056376E" w:rsidRPr="006A0466">
        <w:rPr>
          <w:rFonts w:ascii="Garamond" w:hAnsi="Garamond"/>
          <w:sz w:val="28"/>
          <w:szCs w:val="28"/>
          <w:highlight w:val="cyan"/>
        </w:rPr>
        <w:t>impacts of domestic violence among these groups</w:t>
      </w:r>
      <w:r w:rsidR="0019346B" w:rsidRPr="006A0466">
        <w:rPr>
          <w:rFonts w:ascii="Garamond" w:hAnsi="Garamond"/>
          <w:sz w:val="28"/>
          <w:szCs w:val="28"/>
          <w:highlight w:val="cyan"/>
        </w:rPr>
        <w:t xml:space="preserve">. </w:t>
      </w:r>
      <w:r w:rsidR="00A74C54" w:rsidRPr="006A0466">
        <w:rPr>
          <w:rFonts w:ascii="Garamond" w:hAnsi="Garamond"/>
          <w:sz w:val="28"/>
          <w:szCs w:val="28"/>
          <w:highlight w:val="cyan"/>
        </w:rPr>
        <w:t xml:space="preserve"> </w:t>
      </w:r>
      <w:r w:rsidR="0019346B" w:rsidRPr="006A0466">
        <w:rPr>
          <w:rFonts w:ascii="Garamond" w:hAnsi="Garamond"/>
          <w:sz w:val="28"/>
          <w:szCs w:val="28"/>
          <w:highlight w:val="cyan"/>
        </w:rPr>
        <w:t xml:space="preserve">Domestic violence experiences of migrant and refugee background women are unique. This is primarily because their lives and experiences </w:t>
      </w:r>
      <w:proofErr w:type="gramStart"/>
      <w:r w:rsidR="0019346B" w:rsidRPr="006A0466">
        <w:rPr>
          <w:rFonts w:ascii="Garamond" w:hAnsi="Garamond"/>
          <w:sz w:val="28"/>
          <w:szCs w:val="28"/>
          <w:highlight w:val="cyan"/>
        </w:rPr>
        <w:t>are compounded</w:t>
      </w:r>
      <w:proofErr w:type="gramEnd"/>
      <w:r w:rsidR="0019346B" w:rsidRPr="006A0466">
        <w:rPr>
          <w:rFonts w:ascii="Garamond" w:hAnsi="Garamond"/>
          <w:sz w:val="28"/>
          <w:szCs w:val="28"/>
          <w:highlight w:val="cyan"/>
        </w:rPr>
        <w:t xml:space="preserve"> by intersecting factors such as ethnic minority location, immigration status, cultural norms, and economic situation. These issues increase the vulnerability of these women to domestic violence </w:t>
      </w:r>
      <w:r w:rsidR="00A74C54" w:rsidRPr="006A0466">
        <w:rPr>
          <w:rFonts w:ascii="Garamond" w:hAnsi="Garamond"/>
          <w:sz w:val="28"/>
          <w:szCs w:val="28"/>
          <w:highlight w:val="cyan"/>
        </w:rPr>
        <w:fldChar w:fldCharType="begin">
          <w:fldData xml:space="preserve">PEVuZE5vdGU+PENpdGU+PEF1dGhvcj5NYXllZGE8L0F1dGhvcj48WWVhcj4yMDE1PC9ZZWFyPjxS
ZWNOdW0+Nzk8L1JlY051bT48RGlzcGxheVRleHQ+KE1heWVkYSAmYW1wOyBWaWpheWt1bWFyLCAy
MDE1OyBTaW1vbi1LdW1hciwgMjAxOSk8L0Rpc3BsYXlUZXh0PjxyZWNvcmQ+PHJlYy1udW1iZXI+
Nzk8L3JlYy1udW1iZXI+PGZvcmVpZ24ta2V5cz48a2V5IGFwcD0iRU4iIGRiLWlkPSJmZHN2dndl
ZTdmZDBhOGU5djVzeHJ4dGVzZmR0ZmV3OXNzZnQiIHRpbWVzdGFtcD0iMTUzOTc1NjQwMSI+Nzk8
L2tleT48L2ZvcmVpZ24ta2V5cz48cmVmLXR5cGUgbmFtZT0iSm91cm5hbCBBcnRpY2xlIj4xNzwv
cmVmLXR5cGU+PGNvbnRyaWJ1dG9ycz48YXV0aG9ycz48YXV0aG9yPk1heWVkYSwgRGF2aWQgVG9r
aWhhcnU8L2F1dGhvcj48YXV0aG9yPlZpamF5a3VtYXIsIFJhYWdpbmk8L2F1dGhvcj48L2F1dGhv
cnM+PC9jb250cmlidXRvcnM+PHRpdGxlcz48dGl0bGU+SW50ZXJzZWN0aW9ucyBvZiBjdWx0dXJl
LCBtaWdyYXRpb24gYW5kIGludGltYXRlIHBhcnRuZXIgdmlvbGVuY2UgYXMgdG9sZCBieSBtaWdy
YW50IHlvdXRoPC90aXRsZT48c2Vjb25kYXJ5LXRpdGxlPkludGVybmF0aW9uYWwgSm91cm5hbCBv
ZiBDcmltaW5vbG9neSBhbmQgU29jaW9sb2d5PC9zZWNvbmRhcnktdGl0bGU+PC90aXRsZXM+PHBl
cmlvZGljYWw+PGZ1bGwtdGl0bGU+SW50ZXJuYXRpb25hbCBKb3VybmFsIG9mIENyaW1pbm9sb2d5
IGFuZCBTb2Npb2xvZ3k8L2Z1bGwtdGl0bGU+PC9wZXJpb2RpY2FsPjxwYWdlcz4yMDgtMjE5PC9w
YWdlcz48dm9sdW1lPjQ8L3ZvbHVtZT48ZGF0ZXM+PHllYXI+MjAxNTwveWVhcj48L2RhdGVzPjxp
c2JuPjE5MjktNDQwOTwvaXNibj48dXJscz48L3VybHM+PC9yZWNvcmQ+PC9DaXRlPjxDaXRlPjxB
dXRob3I+U2ltb24tS3VtYXI8L0F1dGhvcj48WWVhcj4yMDE5PC9ZZWFyPjxSZWNOdW0+MTExPC9S
ZWNOdW0+PHJlY29yZD48cmVjLW51bWJlcj4xMTE8L3JlYy1udW1iZXI+PGZvcmVpZ24ta2V5cz48
a2V5IGFwcD0iRU4iIGRiLWlkPSJmZHN2dndlZTdmZDBhOGU5djVzeHJ4dGVzZmR0ZmV3OXNzZnQi
IHRpbWVzdGFtcD0iMTU2NzgxODM2OSI+MTExPC9rZXk+PC9mb3JlaWduLWtleXM+PHJlZi10eXBl
IG5hbWU9IkJvb2siPjY8L3JlZi10eXBlPjxjb250cmlidXRvcnM+PGF1dGhvcnM+PGF1dGhvcj5T
aW1vbi1LdW1hciwgUmFjaGVsPC9hdXRob3I+PC9hdXRob3JzPjwvY29udHJpYnV0b3JzPjx0aXRs
ZXM+PHRpdGxlPkV0aG5pYyBwZXJzcGVjdGl2ZXMgb24gZmFtaWx5IHZpb2xlbmNlIGluIEFvdGVh
cm9hIE5ldyBaZWFsYW5kPC90aXRsZT48c2Vjb25kYXJ5LXRpdGxlPk5aRlZDIElzc3VlcyBQYXBl
cjwvc2Vjb25kYXJ5LXRpdGxlPjwvdGl0bGVzPjxrZXl3b3Jkcz48a2V5d29yZD5TaGFrdGk8L2tl
eXdvcmQ+PGtleXdvcmQ+U2hhbWE8L2tleXdvcmQ+PGtleXdvcmQ+Q1VMVFVSQUwgSVNTVUVTPC9r
ZXl3b3JkPjxrZXl3b3JkPkFTSUFOIFBFT1BMRVM8L2tleXdvcmQ+PGtleXdvcmQ+QUZSSUNBTiBQ
RU9QTEVTPC9rZXl3b3JkPjxrZXl3b3JkPkRPTUVTVElDIFZJT0xFTkNFPC9rZXl3b3JkPjxrZXl3
b3JkPkZFTUFMRSBHRU5JVEFMIE1VVElMQVRJT04gKEZHTSk8L2tleXdvcmQ+PGtleXdvcmQ+RVRI
TklDSVRZPC9rZXl3b3JkPjxrZXl3b3JkPkZBTUlMWSBWSU9MRU5DRTwva2V5d29yZD48a2V5d29y
ZD5JTlRFUlZFTlRJT048L2tleXdvcmQ+PGtleXdvcmQ+SU5USU1BVEUgUEFSVE5FUiBWSU9MRU5D
RTwva2V5d29yZD48a2V5d29yZD5NSUdSQU5UUzwva2V5d29yZD48a2V5d29yZD5SRUZVR0VFUzwv
a2V5d29yZD48a2V5d29yZD5WSUNUSU1TIE9GIERPTUVTVElDIFZJT0xFTkNFPC9rZXl3b3JkPjxr
ZXl3b3JkPk5FVyBaRUFMQU5EPC9rZXl3b3JkPjwva2V5d29yZHM+PGRhdGVzPjx5ZWFyPjIwMTk8
L3llYXI+PC9kYXRlcz48cHViLWxvY2F0aW9uPkF1Y2tsYW5kLCBOZXcgWmVhbGFuZCA6PC9wdWIt
bG9jYXRpb24+PHB1Ymxpc2hlcj5OZXcgWmVhbGFuZCBGYW1pbHkgVmlvbGVuY2UgQ2xlYXJpbmdo
b3VzZSwgVW5pdmVyc2l0eSBvZiBBdWNrbGFuZDwvcHVibGlzaGVyPjx1cmxzPjxyZWxhdGVkLXVy
bHM+PHVybD5odHRwczovL256ZnZjLm9yZy5uei9pc3N1ZXMtcGFwZXItMTQtZXRobmljLXBlcnNw
ZWN0aXZlcy1mYW1pbHktdmlvbGVuY2UtYW90ZWFyb2EtbmV3LXplYWxhbmQ8L3VybD48L3JlbGF0
ZWQtdXJscz48L3VybHM+PC9yZWNvcmQ+PC9DaXRlPjwvRW5kTm90ZT5=
</w:fldData>
        </w:fldChar>
      </w:r>
      <w:r w:rsidR="00A74C54" w:rsidRPr="006A0466">
        <w:rPr>
          <w:rFonts w:ascii="Garamond" w:hAnsi="Garamond"/>
          <w:sz w:val="28"/>
          <w:szCs w:val="28"/>
          <w:highlight w:val="cyan"/>
        </w:rPr>
        <w:instrText xml:space="preserve"> ADDIN EN.CITE </w:instrText>
      </w:r>
      <w:r w:rsidR="00A74C54" w:rsidRPr="006A0466">
        <w:rPr>
          <w:rFonts w:ascii="Garamond" w:hAnsi="Garamond"/>
          <w:sz w:val="28"/>
          <w:szCs w:val="28"/>
          <w:highlight w:val="cyan"/>
        </w:rPr>
        <w:fldChar w:fldCharType="begin">
          <w:fldData xml:space="preserve">PEVuZE5vdGU+PENpdGU+PEF1dGhvcj5NYXllZGE8L0F1dGhvcj48WWVhcj4yMDE1PC9ZZWFyPjxS
ZWNOdW0+Nzk8L1JlY051bT48RGlzcGxheVRleHQ+KE1heWVkYSAmYW1wOyBWaWpheWt1bWFyLCAy
MDE1OyBTaW1vbi1LdW1hciwgMjAxOSk8L0Rpc3BsYXlUZXh0PjxyZWNvcmQ+PHJlYy1udW1iZXI+
Nzk8L3JlYy1udW1iZXI+PGZvcmVpZ24ta2V5cz48a2V5IGFwcD0iRU4iIGRiLWlkPSJmZHN2dndl
ZTdmZDBhOGU5djVzeHJ4dGVzZmR0ZmV3OXNzZnQiIHRpbWVzdGFtcD0iMTUzOTc1NjQwMSI+Nzk8
L2tleT48L2ZvcmVpZ24ta2V5cz48cmVmLXR5cGUgbmFtZT0iSm91cm5hbCBBcnRpY2xlIj4xNzwv
cmVmLXR5cGU+PGNvbnRyaWJ1dG9ycz48YXV0aG9ycz48YXV0aG9yPk1heWVkYSwgRGF2aWQgVG9r
aWhhcnU8L2F1dGhvcj48YXV0aG9yPlZpamF5a3VtYXIsIFJhYWdpbmk8L2F1dGhvcj48L2F1dGhv
cnM+PC9jb250cmlidXRvcnM+PHRpdGxlcz48dGl0bGU+SW50ZXJzZWN0aW9ucyBvZiBjdWx0dXJl
LCBtaWdyYXRpb24gYW5kIGludGltYXRlIHBhcnRuZXIgdmlvbGVuY2UgYXMgdG9sZCBieSBtaWdy
YW50IHlvdXRoPC90aXRsZT48c2Vjb25kYXJ5LXRpdGxlPkludGVybmF0aW9uYWwgSm91cm5hbCBv
ZiBDcmltaW5vbG9neSBhbmQgU29jaW9sb2d5PC9zZWNvbmRhcnktdGl0bGU+PC90aXRsZXM+PHBl
cmlvZGljYWw+PGZ1bGwtdGl0bGU+SW50ZXJuYXRpb25hbCBKb3VybmFsIG9mIENyaW1pbm9sb2d5
IGFuZCBTb2Npb2xvZ3k8L2Z1bGwtdGl0bGU+PC9wZXJpb2RpY2FsPjxwYWdlcz4yMDgtMjE5PC9w
YWdlcz48dm9sdW1lPjQ8L3ZvbHVtZT48ZGF0ZXM+PHllYXI+MjAxNTwveWVhcj48L2RhdGVzPjxp
c2JuPjE5MjktNDQwOTwvaXNibj48dXJscz48L3VybHM+PC9yZWNvcmQ+PC9DaXRlPjxDaXRlPjxB
dXRob3I+U2ltb24tS3VtYXI8L0F1dGhvcj48WWVhcj4yMDE5PC9ZZWFyPjxSZWNOdW0+MTExPC9S
ZWNOdW0+PHJlY29yZD48cmVjLW51bWJlcj4xMTE8L3JlYy1udW1iZXI+PGZvcmVpZ24ta2V5cz48
a2V5IGFwcD0iRU4iIGRiLWlkPSJmZHN2dndlZTdmZDBhOGU5djVzeHJ4dGVzZmR0ZmV3OXNzZnQi
IHRpbWVzdGFtcD0iMTU2NzgxODM2OSI+MTExPC9rZXk+PC9mb3JlaWduLWtleXM+PHJlZi10eXBl
IG5hbWU9IkJvb2siPjY8L3JlZi10eXBlPjxjb250cmlidXRvcnM+PGF1dGhvcnM+PGF1dGhvcj5T
aW1vbi1LdW1hciwgUmFjaGVsPC9hdXRob3I+PC9hdXRob3JzPjwvY29udHJpYnV0b3JzPjx0aXRs
ZXM+PHRpdGxlPkV0aG5pYyBwZXJzcGVjdGl2ZXMgb24gZmFtaWx5IHZpb2xlbmNlIGluIEFvdGVh
cm9hIE5ldyBaZWFsYW5kPC90aXRsZT48c2Vjb25kYXJ5LXRpdGxlPk5aRlZDIElzc3VlcyBQYXBl
cjwvc2Vjb25kYXJ5LXRpdGxlPjwvdGl0bGVzPjxrZXl3b3Jkcz48a2V5d29yZD5TaGFrdGk8L2tl
eXdvcmQ+PGtleXdvcmQ+U2hhbWE8L2tleXdvcmQ+PGtleXdvcmQ+Q1VMVFVSQUwgSVNTVUVTPC9r
ZXl3b3JkPjxrZXl3b3JkPkFTSUFOIFBFT1BMRVM8L2tleXdvcmQ+PGtleXdvcmQ+QUZSSUNBTiBQ
RU9QTEVTPC9rZXl3b3JkPjxrZXl3b3JkPkRPTUVTVElDIFZJT0xFTkNFPC9rZXl3b3JkPjxrZXl3
b3JkPkZFTUFMRSBHRU5JVEFMIE1VVElMQVRJT04gKEZHTSk8L2tleXdvcmQ+PGtleXdvcmQ+RVRI
TklDSVRZPC9rZXl3b3JkPjxrZXl3b3JkPkZBTUlMWSBWSU9MRU5DRTwva2V5d29yZD48a2V5d29y
ZD5JTlRFUlZFTlRJT048L2tleXdvcmQ+PGtleXdvcmQ+SU5USU1BVEUgUEFSVE5FUiBWSU9MRU5D
RTwva2V5d29yZD48a2V5d29yZD5NSUdSQU5UUzwva2V5d29yZD48a2V5d29yZD5SRUZVR0VFUzwv
a2V5d29yZD48a2V5d29yZD5WSUNUSU1TIE9GIERPTUVTVElDIFZJT0xFTkNFPC9rZXl3b3JkPjxr
ZXl3b3JkPk5FVyBaRUFMQU5EPC9rZXl3b3JkPjwva2V5d29yZHM+PGRhdGVzPjx5ZWFyPjIwMTk8
L3llYXI+PC9kYXRlcz48cHViLWxvY2F0aW9uPkF1Y2tsYW5kLCBOZXcgWmVhbGFuZCA6PC9wdWIt
bG9jYXRpb24+PHB1Ymxpc2hlcj5OZXcgWmVhbGFuZCBGYW1pbHkgVmlvbGVuY2UgQ2xlYXJpbmdo
b3VzZSwgVW5pdmVyc2l0eSBvZiBBdWNrbGFuZDwvcHVibGlzaGVyPjx1cmxzPjxyZWxhdGVkLXVy
bHM+PHVybD5odHRwczovL256ZnZjLm9yZy5uei9pc3N1ZXMtcGFwZXItMTQtZXRobmljLXBlcnNw
ZWN0aXZlcy1mYW1pbHktdmlvbGVuY2UtYW90ZWFyb2EtbmV3LXplYWxhbmQ8L3VybD48L3JlbGF0
ZWQtdXJscz48L3VybHM+PC9yZWNvcmQ+PC9DaXRlPjwvRW5kTm90ZT5=
</w:fldData>
        </w:fldChar>
      </w:r>
      <w:r w:rsidR="00A74C54" w:rsidRPr="006A0466">
        <w:rPr>
          <w:rFonts w:ascii="Garamond" w:hAnsi="Garamond"/>
          <w:sz w:val="28"/>
          <w:szCs w:val="28"/>
          <w:highlight w:val="cyan"/>
        </w:rPr>
        <w:instrText xml:space="preserve"> ADDIN EN.CITE.DATA </w:instrText>
      </w:r>
      <w:r w:rsidR="00A74C54" w:rsidRPr="006A0466">
        <w:rPr>
          <w:rFonts w:ascii="Garamond" w:hAnsi="Garamond"/>
          <w:sz w:val="28"/>
          <w:szCs w:val="28"/>
          <w:highlight w:val="cyan"/>
        </w:rPr>
      </w:r>
      <w:r w:rsidR="00A74C54" w:rsidRPr="006A0466">
        <w:rPr>
          <w:rFonts w:ascii="Garamond" w:hAnsi="Garamond"/>
          <w:sz w:val="28"/>
          <w:szCs w:val="28"/>
          <w:highlight w:val="cyan"/>
        </w:rPr>
        <w:fldChar w:fldCharType="end"/>
      </w:r>
      <w:r w:rsidR="00A74C54" w:rsidRPr="006A0466">
        <w:rPr>
          <w:rFonts w:ascii="Garamond" w:hAnsi="Garamond"/>
          <w:sz w:val="28"/>
          <w:szCs w:val="28"/>
          <w:highlight w:val="cyan"/>
        </w:rPr>
      </w:r>
      <w:r w:rsidR="00A74C54" w:rsidRPr="006A0466">
        <w:rPr>
          <w:rFonts w:ascii="Garamond" w:hAnsi="Garamond"/>
          <w:sz w:val="28"/>
          <w:szCs w:val="28"/>
          <w:highlight w:val="cyan"/>
        </w:rPr>
        <w:fldChar w:fldCharType="separate"/>
      </w:r>
      <w:r w:rsidR="00A74C54" w:rsidRPr="006A0466">
        <w:rPr>
          <w:rFonts w:ascii="Garamond" w:hAnsi="Garamond"/>
          <w:noProof/>
          <w:sz w:val="28"/>
          <w:szCs w:val="28"/>
          <w:highlight w:val="cyan"/>
        </w:rPr>
        <w:t>(Mayeda &amp; Vijaykumar, 2015; Simon-Kumar, 2019)</w:t>
      </w:r>
      <w:r w:rsidR="00A74C54" w:rsidRPr="006A0466">
        <w:rPr>
          <w:rFonts w:ascii="Garamond" w:hAnsi="Garamond"/>
          <w:sz w:val="28"/>
          <w:szCs w:val="28"/>
          <w:highlight w:val="cyan"/>
        </w:rPr>
        <w:fldChar w:fldCharType="end"/>
      </w:r>
      <w:r w:rsidR="008C6BF2" w:rsidRPr="006A0466">
        <w:rPr>
          <w:rFonts w:ascii="Garamond" w:hAnsi="Garamond"/>
          <w:sz w:val="28"/>
          <w:szCs w:val="28"/>
        </w:rPr>
        <w:t>.</w:t>
      </w:r>
    </w:p>
    <w:p w:rsidR="00E81AFD" w:rsidRPr="006A0466" w:rsidRDefault="00E81AFD" w:rsidP="003020E3">
      <w:pPr>
        <w:jc w:val="both"/>
        <w:rPr>
          <w:rFonts w:ascii="Garamond" w:hAnsi="Garamond"/>
          <w:sz w:val="28"/>
          <w:szCs w:val="28"/>
        </w:rPr>
      </w:pPr>
    </w:p>
    <w:p w:rsidR="000D084D" w:rsidRPr="006A0466" w:rsidRDefault="0059101B" w:rsidP="003020E3">
      <w:pPr>
        <w:jc w:val="both"/>
        <w:rPr>
          <w:rFonts w:ascii="Garamond" w:hAnsi="Garamond"/>
          <w:sz w:val="28"/>
          <w:szCs w:val="28"/>
        </w:rPr>
      </w:pPr>
      <w:r w:rsidRPr="006A0466">
        <w:rPr>
          <w:rFonts w:ascii="Garamond" w:hAnsi="Garamond"/>
          <w:sz w:val="28"/>
          <w:szCs w:val="28"/>
          <w:highlight w:val="cyan"/>
        </w:rPr>
        <w:t xml:space="preserve">The definition and understanding of domestic violence among migrant and refugee background communities </w:t>
      </w:r>
      <w:proofErr w:type="gramStart"/>
      <w:r w:rsidRPr="006A0466">
        <w:rPr>
          <w:rFonts w:ascii="Garamond" w:hAnsi="Garamond"/>
          <w:sz w:val="28"/>
          <w:szCs w:val="28"/>
          <w:highlight w:val="cyan"/>
        </w:rPr>
        <w:t>is significantly informed</w:t>
      </w:r>
      <w:proofErr w:type="gramEnd"/>
      <w:r w:rsidRPr="006A0466">
        <w:rPr>
          <w:rFonts w:ascii="Garamond" w:hAnsi="Garamond"/>
          <w:sz w:val="28"/>
          <w:szCs w:val="28"/>
          <w:highlight w:val="cyan"/>
        </w:rPr>
        <w:t xml:space="preserve"> by their diverse cultures. For instance, while IPV has been noted to be the most common form of domestic violence experienced by indigenous and Anglo-European/white women, domestic violence against migrant and refugee background women is likely to be perpetrated by other members of the family including parents and in-laws, brothers, uncles, and sisters-in-law.</w:t>
      </w:r>
      <w:r w:rsidR="00B6534B" w:rsidRPr="006A0466">
        <w:rPr>
          <w:rFonts w:ascii="Garamond" w:hAnsi="Garamond"/>
          <w:sz w:val="28"/>
          <w:szCs w:val="28"/>
          <w:highlight w:val="cyan"/>
        </w:rPr>
        <w:t xml:space="preserve"> Older women, such as mothers-in-law, occupying</w:t>
      </w:r>
      <w:r w:rsidR="00B94123" w:rsidRPr="006A0466">
        <w:rPr>
          <w:rFonts w:ascii="Garamond" w:hAnsi="Garamond"/>
          <w:sz w:val="28"/>
          <w:szCs w:val="28"/>
          <w:highlight w:val="cyan"/>
        </w:rPr>
        <w:t xml:space="preserve"> power positions </w:t>
      </w:r>
      <w:r w:rsidR="00B6534B" w:rsidRPr="006A0466">
        <w:rPr>
          <w:rFonts w:ascii="Garamond" w:hAnsi="Garamond"/>
          <w:sz w:val="28"/>
          <w:szCs w:val="28"/>
          <w:highlight w:val="cyan"/>
        </w:rPr>
        <w:t>in the household</w:t>
      </w:r>
      <w:r w:rsidR="00B94123" w:rsidRPr="006A0466">
        <w:rPr>
          <w:rFonts w:ascii="Garamond" w:hAnsi="Garamond"/>
          <w:sz w:val="28"/>
          <w:szCs w:val="28"/>
          <w:highlight w:val="cyan"/>
        </w:rPr>
        <w:t xml:space="preserve">, can be responsible for domestic violence against younger women in the household </w:t>
      </w:r>
      <w:r w:rsidR="00EC177C" w:rsidRPr="006A0466">
        <w:rPr>
          <w:rFonts w:ascii="Garamond" w:hAnsi="Garamond"/>
          <w:sz w:val="28"/>
          <w:szCs w:val="28"/>
          <w:highlight w:val="cyan"/>
        </w:rPr>
        <w:fldChar w:fldCharType="begin">
          <w:fldData xml:space="preserve">PEVuZE5vdGU+PENpdGU+PEF1dGhvcj5TaW1vbi1LdW1hcjwvQXV0aG9yPjxZZWFyPjIwMTk8L1ll
YXI+PFJlY051bT4xMTE8L1JlY051bT48RGlzcGxheVRleHQ+KE5haXIsIDIwMTc7IFNpbW9uLUt1
bWFyLCAyMDE5OyBTaW1vbuKAkEt1bWFyLCBLdXJpYW4sIFlvdW5n4oCQU2lsY29jaywgJmFtcDsg
TmFyYXNpbWhhbiwgMjAxNyk8L0Rpc3BsYXlUZXh0PjxyZWNvcmQ+PHJlYy1udW1iZXI+MTExPC9y
ZWMtbnVtYmVyPjxmb3JlaWduLWtleXM+PGtleSBhcHA9IkVOIiBkYi1pZD0iZmRzdnZ3ZWU3ZmQw
YThlOXY1c3hyeHRlc2ZkdGZldzlzc2Z0IiB0aW1lc3RhbXA9IjE1Njc4MTgzNjkiPjExMTwva2V5
PjwvZm9yZWlnbi1rZXlzPjxyZWYtdHlwZSBuYW1lPSJCb29rIj42PC9yZWYtdHlwZT48Y29udHJp
YnV0b3JzPjxhdXRob3JzPjxhdXRob3I+U2ltb24tS3VtYXIsIFJhY2hlbDwvYXV0aG9yPjwvYXV0
aG9ycz48L2NvbnRyaWJ1dG9ycz48dGl0bGVzPjx0aXRsZT5FdGhuaWMgcGVyc3BlY3RpdmVzIG9u
IGZhbWlseSB2aW9sZW5jZSBpbiBBb3RlYXJvYSBOZXcgWmVhbGFuZDwvdGl0bGU+PHNlY29uZGFy
eS10aXRsZT5OWkZWQyBJc3N1ZXMgUGFwZXI8L3NlY29uZGFyeS10aXRsZT48L3RpdGxlcz48a2V5
d29yZHM+PGtleXdvcmQ+U2hha3RpPC9rZXl3b3JkPjxrZXl3b3JkPlNoYW1hPC9rZXl3b3JkPjxr
ZXl3b3JkPkNVTFRVUkFMIElTU1VFUzwva2V5d29yZD48a2V5d29yZD5BU0lBTiBQRU9QTEVTPC9r
ZXl3b3JkPjxrZXl3b3JkPkFGUklDQU4gUEVPUExFUzwva2V5d29yZD48a2V5d29yZD5ET01FU1RJ
QyBWSU9MRU5DRTwva2V5d29yZD48a2V5d29yZD5GRU1BTEUgR0VOSVRBTCBNVVRJTEFUSU9OIChG
R00pPC9rZXl3b3JkPjxrZXl3b3JkPkVUSE5JQ0lUWTwva2V5d29yZD48a2V5d29yZD5GQU1JTFkg
VklPTEVOQ0U8L2tleXdvcmQ+PGtleXdvcmQ+SU5URVJWRU5USU9OPC9rZXl3b3JkPjxrZXl3b3Jk
PklOVElNQVRFIFBBUlRORVIgVklPTEVOQ0U8L2tleXdvcmQ+PGtleXdvcmQ+TUlHUkFOVFM8L2tl
eXdvcmQ+PGtleXdvcmQ+UkVGVUdFRVM8L2tleXdvcmQ+PGtleXdvcmQ+VklDVElNUyBPRiBET01F
U1RJQyBWSU9MRU5DRTwva2V5d29yZD48a2V5d29yZD5ORVcgWkVBTEFORDwva2V5d29yZD48L2tl
eXdvcmRzPjxkYXRlcz48eWVhcj4yMDE5PC95ZWFyPjwvZGF0ZXM+PHB1Yi1sb2NhdGlvbj5BdWNr
bGFuZCwgTmV3IFplYWxhbmQgOjwvcHViLWxvY2F0aW9uPjxwdWJsaXNoZXI+TmV3IFplYWxhbmQg
RmFtaWx5IFZpb2xlbmNlIENsZWFyaW5naG91c2UsIFVuaXZlcnNpdHkgb2YgQXVja2xhbmQ8L3B1
Ymxpc2hlcj48dXJscz48cmVsYXRlZC11cmxzPjx1cmw+aHR0cHM6Ly9uemZ2Yy5vcmcubnovaXNz
dWVzLXBhcGVyLTE0LWV0aG5pYy1wZXJzcGVjdGl2ZXMtZmFtaWx5LXZpb2xlbmNlLWFvdGVhcm9h
LW5ldy16ZWFsYW5kPC91cmw+PC9yZWxhdGVkLXVybHM+PC91cmxzPjwvcmVjb3JkPjwvQ2l0ZT48
Q2l0ZT48QXV0aG9yPk5haXI8L0F1dGhvcj48WWVhcj4yMDE3PC9ZZWFyPjxSZWNOdW0+MTIxPC9S
ZWNOdW0+PHJlY29yZD48cmVjLW51bWJlcj4xMjE8L3JlYy1udW1iZXI+PGZvcmVpZ24ta2V5cz48
a2V5IGFwcD0iRU4iIGRiLWlkPSJhdmZmZHRwdG5zNXJ3eWVlemU3NXZwcmN3MDJkc3d0enNkdDAi
IHRpbWVzdGFtcD0iMTU2NzgzNzc4MCI+MTIxPC9rZXk+PC9mb3JlaWduLWtleXM+PHJlZi10eXBl
IG5hbWU9IlRoZXNpcyI+MzI8L3JlZi10eXBlPjxjb250cmlidXRvcnM+PGF1dGhvcnM+PGF1dGhv
cj5OYWlyLCBTaGlsYTwvYXV0aG9yPjwvYXV0aG9ycz48L2NvbnRyaWJ1dG9ycz48dGl0bGVzPjx0
aXRsZT5FbGVwaGFudCBpbiB0aGUgdGhlcmFweSByb29tOiBjb3Vuc2VsbGluZyBleHBlcmllbmNl
cyBvZiBldGhuaWMgaW1taWdyYW50IHdvbWVuIHN1cnZpdm9ycyBvZiBmYW1pbHkgdmlvbGVuY2Ug
aW4gQW90ZWFyb2EsIE5ldyBaZWFsYW5kPC90aXRsZT48L3RpdGxlcz48dm9sdW1lPk1hc3RlcuKA
mXMgRGVncmVlIGluIENvdW5zZWxsaW5nPC92b2x1bWU+PGtleXdvcmRzPjxrZXl3b3JkPkFGUklD
QU4gUEVPUExFUzwva2V5d29yZD48a2V5d29yZD5BU0lBTiBQRU9QTEVTPC9rZXl3b3JkPjxrZXl3
b3JkPkNPVU5TRUxMSU5HPC9rZXl3b3JkPjxrZXl3b3JkPkNVTFRVUkFMIElTU1VFUzwva2V5d29y
ZD48a2V5d29yZD5ET01FU1RJQyBWSU9MRU5DRTwva2V5d29yZD48a2V5d29yZD5GQU1JTFkgVklP
TEVOQ0U8L2tleXdvcmQ+PGtleXdvcmQ+SU5URVJWRU5USU9OPC9rZXl3b3JkPjxrZXl3b3JkPk1J
RERMRSBFQVNURVJOIFBFT1BMRVM8L2tleXdvcmQ+PGtleXdvcmQ+TUlHUkFOVFM8L2tleXdvcmQ+
PGtleXdvcmQ+VklDVElNUyBPRiBET01FU1RJQyBWSU9MRU5DRTwva2V5d29yZD48a2V5d29yZD5O
RVcgWkVBTEFORDwva2V5d29yZD48L2tleXdvcmRzPjxkYXRlcz48eWVhcj4yMDE3PC95ZWFyPjwv
ZGF0ZXM+PHB1Ymxpc2hlcj4gVW5pdmVyc2l0eSBvZiBBdWNrbGFuZDwvcHVibGlzaGVyPjx1cmxz
PjxyZWxhdGVkLXVybHM+PHVybD5odHRwczovL256ZnZjLm9yZy5uei9zaXRlcy9uemZ2Yy5vcmcu
bnovZmlsZXMvU2hpbGEtTmFpci1NQ09VTi1SZXNlYXJjaC1QYXBlci1EZWMtMjAxNy5wZGY8L3Vy
bD48L3JlbGF0ZWQtdXJscz48L3VybHM+PC9yZWNvcmQ+PC9DaXRlPjxDaXRlPjxBdXRob3I+U2lt
b27igJBLdW1hcjwvQXV0aG9yPjxZZWFyPjIwMTc8L1llYXI+PFJlY051bT4xMjQ8L1JlY051bT48
cmVjb3JkPjxyZWMtbnVtYmVyPjEyNDwvcmVjLW51bWJlcj48Zm9yZWlnbi1rZXlzPjxrZXkgYXBw
PSJFTiIgZGItaWQ9ImF2ZmZkdHB0bnM1cnd5ZWV6ZTc1dnByY3cwMmRzd3R6c2R0MCIgdGltZXN0
YW1wPSIxNTY3OTA1OTg1Ij4xMjQ8L2tleT48L2ZvcmVpZ24ta2V5cz48cmVmLXR5cGUgbmFtZT0i
Sm91cm5hbCBBcnRpY2xlIj4xNzwvcmVmLXR5cGU+PGNvbnRyaWJ1dG9ycz48YXV0aG9ycz48YXV0
aG9yPlNpbW9u4oCQS3VtYXIsIFJhY2hlbDwvYXV0aG9yPjxhdXRob3I+S3VyaWFuLCBQcml5YSBB
PC9hdXRob3I+PGF1dGhvcj5Zb3VuZ+KAkFNpbGNvY2ssIEZhaXRoPC9hdXRob3I+PGF1dGhvcj5O
YXJhc2ltaGFuLCBOaXJtYWxhPC9hdXRob3I+PC9hdXRob3JzPjwvY29udHJpYnV0b3JzPjx0aXRs
ZXM+PHRpdGxlPk1vYmlsaXNpbmcgY3VsdHVyZSBhZ2FpbnN0IGRvbWVzdGljIHZpb2xlbmNlIGlu
IG1pZ3JhbnQgYW5kIGV0aG5pYyBjb21tdW5pdGllczogcHJhY3RpdGlvbmVyIHBlcnNwZWN0aXZl
cyBmcm9tIEFvdGVhcm9hL05ldyBaZWFsYW5kPC90aXRsZT48c2Vjb25kYXJ5LXRpdGxlPkhlYWx0
aCBzb2NpYWwgY2FyZSBpbiB0aGUgY29tbXVuaXR5PC9zZWNvbmRhcnktdGl0bGU+PC90aXRsZXM+
PHBlcmlvZGljYWw+PGZ1bGwtdGl0bGU+SGVhbHRoIHNvY2lhbCBjYXJlIGluIHRoZSBjb21tdW5p
dHk8L2Z1bGwtdGl0bGU+PC9wZXJpb2RpY2FsPjxwYWdlcz4xMzg3LTEzOTU8L3BhZ2VzPjx2b2x1
bWU+MjU8L3ZvbHVtZT48bnVtYmVyPjQ8L251bWJlcj48ZGF0ZXM+PHllYXI+MjAxNzwveWVhcj48
L2RhdGVzPjxpc2JuPjA5NjYtMDQxMDwvaXNibj48dXJscz48L3VybHM+PC9yZWNvcmQ+PC9DaXRl
PjwvRW5kTm90ZT5=
</w:fldData>
        </w:fldChar>
      </w:r>
      <w:r w:rsidR="003A6ADE" w:rsidRPr="006A0466">
        <w:rPr>
          <w:rFonts w:ascii="Garamond" w:hAnsi="Garamond"/>
          <w:sz w:val="28"/>
          <w:szCs w:val="28"/>
          <w:highlight w:val="cyan"/>
        </w:rPr>
        <w:instrText xml:space="preserve"> ADDIN EN.CITE </w:instrText>
      </w:r>
      <w:r w:rsidR="003A6ADE" w:rsidRPr="006A0466">
        <w:rPr>
          <w:rFonts w:ascii="Garamond" w:hAnsi="Garamond"/>
          <w:sz w:val="28"/>
          <w:szCs w:val="28"/>
          <w:highlight w:val="cyan"/>
        </w:rPr>
        <w:fldChar w:fldCharType="begin">
          <w:fldData xml:space="preserve">PEVuZE5vdGU+PENpdGU+PEF1dGhvcj5TaW1vbi1LdW1hcjwvQXV0aG9yPjxZZWFyPjIwMTk8L1ll
YXI+PFJlY051bT4xMTE8L1JlY051bT48RGlzcGxheVRleHQ+KE5haXIsIDIwMTc7IFNpbW9uLUt1
bWFyLCAyMDE5OyBTaW1vbuKAkEt1bWFyLCBLdXJpYW4sIFlvdW5n4oCQU2lsY29jaywgJmFtcDsg
TmFyYXNpbWhhbiwgMjAxNyk8L0Rpc3BsYXlUZXh0PjxyZWNvcmQ+PHJlYy1udW1iZXI+MTExPC9y
ZWMtbnVtYmVyPjxmb3JlaWduLWtleXM+PGtleSBhcHA9IkVOIiBkYi1pZD0iZmRzdnZ3ZWU3ZmQw
YThlOXY1c3hyeHRlc2ZkdGZldzlzc2Z0IiB0aW1lc3RhbXA9IjE1Njc4MTgzNjkiPjExMTwva2V5
PjwvZm9yZWlnbi1rZXlzPjxyZWYtdHlwZSBuYW1lPSJCb29rIj42PC9yZWYtdHlwZT48Y29udHJp
YnV0b3JzPjxhdXRob3JzPjxhdXRob3I+U2ltb24tS3VtYXIsIFJhY2hlbDwvYXV0aG9yPjwvYXV0
aG9ycz48L2NvbnRyaWJ1dG9ycz48dGl0bGVzPjx0aXRsZT5FdGhuaWMgcGVyc3BlY3RpdmVzIG9u
IGZhbWlseSB2aW9sZW5jZSBpbiBBb3RlYXJvYSBOZXcgWmVhbGFuZDwvdGl0bGU+PHNlY29uZGFy
eS10aXRsZT5OWkZWQyBJc3N1ZXMgUGFwZXI8L3NlY29uZGFyeS10aXRsZT48L3RpdGxlcz48a2V5
d29yZHM+PGtleXdvcmQ+U2hha3RpPC9rZXl3b3JkPjxrZXl3b3JkPlNoYW1hPC9rZXl3b3JkPjxr
ZXl3b3JkPkNVTFRVUkFMIElTU1VFUzwva2V5d29yZD48a2V5d29yZD5BU0lBTiBQRU9QTEVTPC9r
ZXl3b3JkPjxrZXl3b3JkPkFGUklDQU4gUEVPUExFUzwva2V5d29yZD48a2V5d29yZD5ET01FU1RJ
QyBWSU9MRU5DRTwva2V5d29yZD48a2V5d29yZD5GRU1BTEUgR0VOSVRBTCBNVVRJTEFUSU9OIChG
R00pPC9rZXl3b3JkPjxrZXl3b3JkPkVUSE5JQ0lUWTwva2V5d29yZD48a2V5d29yZD5GQU1JTFkg
VklPTEVOQ0U8L2tleXdvcmQ+PGtleXdvcmQ+SU5URVJWRU5USU9OPC9rZXl3b3JkPjxrZXl3b3Jk
PklOVElNQVRFIFBBUlRORVIgVklPTEVOQ0U8L2tleXdvcmQ+PGtleXdvcmQ+TUlHUkFOVFM8L2tl
eXdvcmQ+PGtleXdvcmQ+UkVGVUdFRVM8L2tleXdvcmQ+PGtleXdvcmQ+VklDVElNUyBPRiBET01F
U1RJQyBWSU9MRU5DRTwva2V5d29yZD48a2V5d29yZD5ORVcgWkVBTEFORDwva2V5d29yZD48L2tl
eXdvcmRzPjxkYXRlcz48eWVhcj4yMDE5PC95ZWFyPjwvZGF0ZXM+PHB1Yi1sb2NhdGlvbj5BdWNr
bGFuZCwgTmV3IFplYWxhbmQgOjwvcHViLWxvY2F0aW9uPjxwdWJsaXNoZXI+TmV3IFplYWxhbmQg
RmFtaWx5IFZpb2xlbmNlIENsZWFyaW5naG91c2UsIFVuaXZlcnNpdHkgb2YgQXVja2xhbmQ8L3B1
Ymxpc2hlcj48dXJscz48cmVsYXRlZC11cmxzPjx1cmw+aHR0cHM6Ly9uemZ2Yy5vcmcubnovaXNz
dWVzLXBhcGVyLTE0LWV0aG5pYy1wZXJzcGVjdGl2ZXMtZmFtaWx5LXZpb2xlbmNlLWFvdGVhcm9h
LW5ldy16ZWFsYW5kPC91cmw+PC9yZWxhdGVkLXVybHM+PC91cmxzPjwvcmVjb3JkPjwvQ2l0ZT48
Q2l0ZT48QXV0aG9yPk5haXI8L0F1dGhvcj48WWVhcj4yMDE3PC9ZZWFyPjxSZWNOdW0+MTIxPC9S
ZWNOdW0+PHJlY29yZD48cmVjLW51bWJlcj4xMjE8L3JlYy1udW1iZXI+PGZvcmVpZ24ta2V5cz48
a2V5IGFwcD0iRU4iIGRiLWlkPSJhdmZmZHRwdG5zNXJ3eWVlemU3NXZwcmN3MDJkc3d0enNkdDAi
IHRpbWVzdGFtcD0iMTU2NzgzNzc4MCI+MTIxPC9rZXk+PC9mb3JlaWduLWtleXM+PHJlZi10eXBl
IG5hbWU9IlRoZXNpcyI+MzI8L3JlZi10eXBlPjxjb250cmlidXRvcnM+PGF1dGhvcnM+PGF1dGhv
cj5OYWlyLCBTaGlsYTwvYXV0aG9yPjwvYXV0aG9ycz48L2NvbnRyaWJ1dG9ycz48dGl0bGVzPjx0
aXRsZT5FbGVwaGFudCBpbiB0aGUgdGhlcmFweSByb29tOiBjb3Vuc2VsbGluZyBleHBlcmllbmNl
cyBvZiBldGhuaWMgaW1taWdyYW50IHdvbWVuIHN1cnZpdm9ycyBvZiBmYW1pbHkgdmlvbGVuY2Ug
aW4gQW90ZWFyb2EsIE5ldyBaZWFsYW5kPC90aXRsZT48L3RpdGxlcz48dm9sdW1lPk1hc3RlcuKA
mXMgRGVncmVlIGluIENvdW5zZWxsaW5nPC92b2x1bWU+PGtleXdvcmRzPjxrZXl3b3JkPkFGUklD
QU4gUEVPUExFUzwva2V5d29yZD48a2V5d29yZD5BU0lBTiBQRU9QTEVTPC9rZXl3b3JkPjxrZXl3
b3JkPkNPVU5TRUxMSU5HPC9rZXl3b3JkPjxrZXl3b3JkPkNVTFRVUkFMIElTU1VFUzwva2V5d29y
ZD48a2V5d29yZD5ET01FU1RJQyBWSU9MRU5DRTwva2V5d29yZD48a2V5d29yZD5GQU1JTFkgVklP
TEVOQ0U8L2tleXdvcmQ+PGtleXdvcmQ+SU5URVJWRU5USU9OPC9rZXl3b3JkPjxrZXl3b3JkPk1J
RERMRSBFQVNURVJOIFBFT1BMRVM8L2tleXdvcmQ+PGtleXdvcmQ+TUlHUkFOVFM8L2tleXdvcmQ+
PGtleXdvcmQ+VklDVElNUyBPRiBET01FU1RJQyBWSU9MRU5DRTwva2V5d29yZD48a2V5d29yZD5O
RVcgWkVBTEFORDwva2V5d29yZD48L2tleXdvcmRzPjxkYXRlcz48eWVhcj4yMDE3PC95ZWFyPjwv
ZGF0ZXM+PHB1Ymxpc2hlcj4gVW5pdmVyc2l0eSBvZiBBdWNrbGFuZDwvcHVibGlzaGVyPjx1cmxz
PjxyZWxhdGVkLXVybHM+PHVybD5odHRwczovL256ZnZjLm9yZy5uei9zaXRlcy9uemZ2Yy5vcmcu
bnovZmlsZXMvU2hpbGEtTmFpci1NQ09VTi1SZXNlYXJjaC1QYXBlci1EZWMtMjAxNy5wZGY8L3Vy
bD48L3JlbGF0ZWQtdXJscz48L3VybHM+PC9yZWNvcmQ+PC9DaXRlPjxDaXRlPjxBdXRob3I+U2lt
b27igJBLdW1hcjwvQXV0aG9yPjxZZWFyPjIwMTc8L1llYXI+PFJlY051bT4xMjQ8L1JlY051bT48
cmVjb3JkPjxyZWMtbnVtYmVyPjEyNDwvcmVjLW51bWJlcj48Zm9yZWlnbi1rZXlzPjxrZXkgYXBw
PSJFTiIgZGItaWQ9ImF2ZmZkdHB0bnM1cnd5ZWV6ZTc1dnByY3cwMmRzd3R6c2R0MCIgdGltZXN0
YW1wPSIxNTY3OTA1OTg1Ij4xMjQ8L2tleT48L2ZvcmVpZ24ta2V5cz48cmVmLXR5cGUgbmFtZT0i
Sm91cm5hbCBBcnRpY2xlIj4xNzwvcmVmLXR5cGU+PGNvbnRyaWJ1dG9ycz48YXV0aG9ycz48YXV0
aG9yPlNpbW9u4oCQS3VtYXIsIFJhY2hlbDwvYXV0aG9yPjxhdXRob3I+S3VyaWFuLCBQcml5YSBB
PC9hdXRob3I+PGF1dGhvcj5Zb3VuZ+KAkFNpbGNvY2ssIEZhaXRoPC9hdXRob3I+PGF1dGhvcj5O
YXJhc2ltaGFuLCBOaXJtYWxhPC9hdXRob3I+PC9hdXRob3JzPjwvY29udHJpYnV0b3JzPjx0aXRs
ZXM+PHRpdGxlPk1vYmlsaXNpbmcgY3VsdHVyZSBhZ2FpbnN0IGRvbWVzdGljIHZpb2xlbmNlIGlu
IG1pZ3JhbnQgYW5kIGV0aG5pYyBjb21tdW5pdGllczogcHJhY3RpdGlvbmVyIHBlcnNwZWN0aXZl
cyBmcm9tIEFvdGVhcm9hL05ldyBaZWFsYW5kPC90aXRsZT48c2Vjb25kYXJ5LXRpdGxlPkhlYWx0
aCBzb2NpYWwgY2FyZSBpbiB0aGUgY29tbXVuaXR5PC9zZWNvbmRhcnktdGl0bGU+PC90aXRsZXM+
PHBlcmlvZGljYWw+PGZ1bGwtdGl0bGU+SGVhbHRoIHNvY2lhbCBjYXJlIGluIHRoZSBjb21tdW5p
dHk8L2Z1bGwtdGl0bGU+PC9wZXJpb2RpY2FsPjxwYWdlcz4xMzg3LTEzOTU8L3BhZ2VzPjx2b2x1
bWU+MjU8L3ZvbHVtZT48bnVtYmVyPjQ8L251bWJlcj48ZGF0ZXM+PHllYXI+MjAxNzwveWVhcj48
L2RhdGVzPjxpc2JuPjA5NjYtMDQxMDwvaXNibj48dXJscz48L3VybHM+PC9yZWNvcmQ+PC9DaXRl
PjwvRW5kTm90ZT5=
</w:fldData>
        </w:fldChar>
      </w:r>
      <w:r w:rsidR="003A6ADE" w:rsidRPr="006A0466">
        <w:rPr>
          <w:rFonts w:ascii="Garamond" w:hAnsi="Garamond"/>
          <w:sz w:val="28"/>
          <w:szCs w:val="28"/>
          <w:highlight w:val="cyan"/>
        </w:rPr>
        <w:instrText xml:space="preserve"> ADDIN EN.CITE.DATA </w:instrText>
      </w:r>
      <w:r w:rsidR="003A6ADE" w:rsidRPr="006A0466">
        <w:rPr>
          <w:rFonts w:ascii="Garamond" w:hAnsi="Garamond"/>
          <w:sz w:val="28"/>
          <w:szCs w:val="28"/>
          <w:highlight w:val="cyan"/>
        </w:rPr>
      </w:r>
      <w:r w:rsidR="003A6ADE" w:rsidRPr="006A0466">
        <w:rPr>
          <w:rFonts w:ascii="Garamond" w:hAnsi="Garamond"/>
          <w:sz w:val="28"/>
          <w:szCs w:val="28"/>
          <w:highlight w:val="cyan"/>
        </w:rPr>
        <w:fldChar w:fldCharType="end"/>
      </w:r>
      <w:r w:rsidR="00EC177C" w:rsidRPr="006A0466">
        <w:rPr>
          <w:rFonts w:ascii="Garamond" w:hAnsi="Garamond"/>
          <w:sz w:val="28"/>
          <w:szCs w:val="28"/>
          <w:highlight w:val="cyan"/>
        </w:rPr>
      </w:r>
      <w:r w:rsidR="00EC177C" w:rsidRPr="006A0466">
        <w:rPr>
          <w:rFonts w:ascii="Garamond" w:hAnsi="Garamond"/>
          <w:sz w:val="28"/>
          <w:szCs w:val="28"/>
          <w:highlight w:val="cyan"/>
        </w:rPr>
        <w:fldChar w:fldCharType="separate"/>
      </w:r>
      <w:r w:rsidR="003A6ADE" w:rsidRPr="006A0466">
        <w:rPr>
          <w:rFonts w:ascii="Garamond" w:hAnsi="Garamond"/>
          <w:noProof/>
          <w:sz w:val="28"/>
          <w:szCs w:val="28"/>
          <w:highlight w:val="cyan"/>
        </w:rPr>
        <w:t>(Nair, 2017; Simon-Kumar, 2019; Simon</w:t>
      </w:r>
      <w:r w:rsidR="003A6ADE" w:rsidRPr="006A0466">
        <w:rPr>
          <w:rFonts w:cs="Times New Roman"/>
          <w:noProof/>
          <w:sz w:val="28"/>
          <w:szCs w:val="28"/>
          <w:highlight w:val="cyan"/>
        </w:rPr>
        <w:t>‐</w:t>
      </w:r>
      <w:r w:rsidR="003A6ADE" w:rsidRPr="006A0466">
        <w:rPr>
          <w:rFonts w:ascii="Garamond" w:hAnsi="Garamond"/>
          <w:noProof/>
          <w:sz w:val="28"/>
          <w:szCs w:val="28"/>
          <w:highlight w:val="cyan"/>
        </w:rPr>
        <w:t>Kumar, Kurian, Young</w:t>
      </w:r>
      <w:r w:rsidR="003A6ADE" w:rsidRPr="006A0466">
        <w:rPr>
          <w:rFonts w:cs="Times New Roman"/>
          <w:noProof/>
          <w:sz w:val="28"/>
          <w:szCs w:val="28"/>
          <w:highlight w:val="cyan"/>
        </w:rPr>
        <w:t>‐</w:t>
      </w:r>
      <w:r w:rsidR="003A6ADE" w:rsidRPr="006A0466">
        <w:rPr>
          <w:rFonts w:ascii="Garamond" w:hAnsi="Garamond"/>
          <w:noProof/>
          <w:sz w:val="28"/>
          <w:szCs w:val="28"/>
          <w:highlight w:val="cyan"/>
        </w:rPr>
        <w:t>Silcock, &amp; Narasimhan, 2017)</w:t>
      </w:r>
      <w:r w:rsidR="00EC177C" w:rsidRPr="006A0466">
        <w:rPr>
          <w:rFonts w:ascii="Garamond" w:hAnsi="Garamond"/>
          <w:sz w:val="28"/>
          <w:szCs w:val="28"/>
          <w:highlight w:val="cyan"/>
        </w:rPr>
        <w:fldChar w:fldCharType="end"/>
      </w:r>
      <w:r w:rsidR="00B94123" w:rsidRPr="006A0466">
        <w:rPr>
          <w:rFonts w:ascii="Garamond" w:hAnsi="Garamond"/>
          <w:sz w:val="28"/>
          <w:szCs w:val="28"/>
          <w:highlight w:val="cyan"/>
        </w:rPr>
        <w:t>.</w:t>
      </w:r>
      <w:r w:rsidR="00B94123" w:rsidRPr="006A0466">
        <w:rPr>
          <w:rFonts w:ascii="Garamond" w:hAnsi="Garamond"/>
          <w:sz w:val="28"/>
          <w:szCs w:val="28"/>
        </w:rPr>
        <w:t xml:space="preserve"> </w:t>
      </w:r>
      <w:r w:rsidR="00CF0B04" w:rsidRPr="006A0466">
        <w:rPr>
          <w:rFonts w:ascii="Garamond" w:hAnsi="Garamond"/>
          <w:sz w:val="28"/>
          <w:szCs w:val="28"/>
        </w:rPr>
        <w:t>A</w:t>
      </w:r>
      <w:r w:rsidR="00B94123" w:rsidRPr="006A0466">
        <w:rPr>
          <w:rFonts w:ascii="Garamond" w:hAnsi="Garamond"/>
          <w:sz w:val="28"/>
          <w:szCs w:val="28"/>
        </w:rPr>
        <w:t>mendments to the definition of domestic violence in the D</w:t>
      </w:r>
      <w:r w:rsidR="00CF0B04" w:rsidRPr="006A0466">
        <w:rPr>
          <w:rFonts w:ascii="Garamond" w:hAnsi="Garamond"/>
          <w:sz w:val="28"/>
          <w:szCs w:val="28"/>
        </w:rPr>
        <w:t xml:space="preserve">omestic </w:t>
      </w:r>
      <w:r w:rsidR="00B94123" w:rsidRPr="006A0466">
        <w:rPr>
          <w:rFonts w:ascii="Garamond" w:hAnsi="Garamond"/>
          <w:sz w:val="28"/>
          <w:szCs w:val="28"/>
        </w:rPr>
        <w:t>V</w:t>
      </w:r>
      <w:r w:rsidR="00CF0B04" w:rsidRPr="006A0466">
        <w:rPr>
          <w:rFonts w:ascii="Garamond" w:hAnsi="Garamond"/>
          <w:sz w:val="28"/>
          <w:szCs w:val="28"/>
        </w:rPr>
        <w:t>iolence</w:t>
      </w:r>
      <w:r w:rsidR="00B94123" w:rsidRPr="006A0466">
        <w:rPr>
          <w:rFonts w:ascii="Garamond" w:hAnsi="Garamond"/>
          <w:sz w:val="28"/>
          <w:szCs w:val="28"/>
        </w:rPr>
        <w:t xml:space="preserve"> Act</w:t>
      </w:r>
      <w:r w:rsidR="00CF0B04" w:rsidRPr="006A0466">
        <w:rPr>
          <w:rFonts w:ascii="Garamond" w:hAnsi="Garamond"/>
          <w:sz w:val="28"/>
          <w:szCs w:val="28"/>
        </w:rPr>
        <w:t xml:space="preserve"> (1995)</w:t>
      </w:r>
      <w:r w:rsidR="00687945" w:rsidRPr="006A0466">
        <w:rPr>
          <w:rFonts w:ascii="Garamond" w:hAnsi="Garamond"/>
          <w:sz w:val="28"/>
          <w:szCs w:val="28"/>
        </w:rPr>
        <w:t xml:space="preserve"> recognises this </w:t>
      </w:r>
      <w:r w:rsidR="00502D58" w:rsidRPr="006A0466">
        <w:rPr>
          <w:rFonts w:ascii="Garamond" w:hAnsi="Garamond"/>
          <w:sz w:val="28"/>
          <w:szCs w:val="28"/>
        </w:rPr>
        <w:t xml:space="preserve">lived </w:t>
      </w:r>
      <w:r w:rsidR="00632484" w:rsidRPr="006A0466">
        <w:rPr>
          <w:rFonts w:ascii="Garamond" w:hAnsi="Garamond"/>
          <w:sz w:val="28"/>
          <w:szCs w:val="28"/>
        </w:rPr>
        <w:t>reality</w:t>
      </w:r>
      <w:r w:rsidR="00CF0B04" w:rsidRPr="006A0466">
        <w:rPr>
          <w:rFonts w:ascii="Garamond" w:hAnsi="Garamond"/>
          <w:sz w:val="28"/>
          <w:szCs w:val="28"/>
        </w:rPr>
        <w:t xml:space="preserve"> </w:t>
      </w:r>
      <w:r w:rsidR="00CF0B04" w:rsidRPr="006A0466">
        <w:rPr>
          <w:rFonts w:ascii="Garamond" w:hAnsi="Garamond"/>
          <w:sz w:val="28"/>
          <w:szCs w:val="28"/>
        </w:rPr>
        <w:fldChar w:fldCharType="begin"/>
      </w:r>
      <w:r w:rsidR="00CF0B04" w:rsidRPr="006A0466">
        <w:rPr>
          <w:rFonts w:ascii="Garamond" w:hAnsi="Garamond"/>
          <w:sz w:val="28"/>
          <w:szCs w:val="28"/>
        </w:rPr>
        <w:instrText xml:space="preserve"> ADDIN EN.CITE &lt;EndNote&gt;&lt;Cite&gt;&lt;Author&gt;Swarbrick&lt;/Author&gt;&lt;Year&gt;2018&lt;/Year&gt;&lt;RecNum&gt;77&lt;/RecNum&gt;&lt;DisplayText&gt;(Swarbrick, 2018)&lt;/DisplayText&gt;&lt;record&gt;&lt;rec-number&gt;77&lt;/rec-number&gt;&lt;foreign-keys&gt;&lt;key app="EN" db-id="fdsvvwee7fd0a8e9v5sxrxtesfdtfew9ssft" timestamp="1539323039"&gt;77&lt;/key&gt;&lt;/foreign-keys&gt;&lt;ref-type name="Web Page"&gt;12&lt;/ref-type&gt;&lt;contributors&gt;&lt;authors&gt;&lt;author&gt;Swarbrick, Nancy&lt;/author&gt;&lt;/authors&gt;&lt;/contributors&gt;&lt;titles&gt;&lt;title&gt;Domestic Violence&lt;/title&gt;&lt;/titles&gt;&lt;volume&gt;2018&lt;/volume&gt;&lt;number&gt;3 October &lt;/number&gt;&lt;dates&gt;&lt;year&gt;2018&lt;/year&gt;&lt;/dates&gt;&lt;publisher&gt;Te Ara - the Encyclopedia of New Zealand &lt;/publisher&gt;&lt;urls&gt;&lt;related-urls&gt;&lt;url&gt;http://www.TeAra.govt.nz/endomestic-violence/print&lt;/url&gt;&lt;/related-urls&gt;&lt;/urls&gt;&lt;/record&gt;&lt;/Cite&gt;&lt;/EndNote&gt;</w:instrText>
      </w:r>
      <w:r w:rsidR="00CF0B04" w:rsidRPr="006A0466">
        <w:rPr>
          <w:rFonts w:ascii="Garamond" w:hAnsi="Garamond"/>
          <w:sz w:val="28"/>
          <w:szCs w:val="28"/>
        </w:rPr>
        <w:fldChar w:fldCharType="separate"/>
      </w:r>
      <w:r w:rsidR="00CF0B04" w:rsidRPr="006A0466">
        <w:rPr>
          <w:rFonts w:ascii="Garamond" w:hAnsi="Garamond"/>
          <w:noProof/>
          <w:sz w:val="28"/>
          <w:szCs w:val="28"/>
        </w:rPr>
        <w:t>(Swarbrick, 2018)</w:t>
      </w:r>
      <w:r w:rsidR="00CF0B04" w:rsidRPr="006A0466">
        <w:rPr>
          <w:rFonts w:ascii="Garamond" w:hAnsi="Garamond"/>
          <w:sz w:val="28"/>
          <w:szCs w:val="28"/>
        </w:rPr>
        <w:fldChar w:fldCharType="end"/>
      </w:r>
      <w:r w:rsidR="00B94123" w:rsidRPr="006A0466">
        <w:rPr>
          <w:rFonts w:ascii="Garamond" w:hAnsi="Garamond"/>
          <w:sz w:val="28"/>
          <w:szCs w:val="28"/>
        </w:rPr>
        <w:t>.</w:t>
      </w:r>
      <w:r w:rsidR="00FF69C4" w:rsidRPr="006A0466">
        <w:rPr>
          <w:rFonts w:ascii="Garamond" w:hAnsi="Garamond"/>
          <w:sz w:val="28"/>
          <w:szCs w:val="28"/>
        </w:rPr>
        <w:t xml:space="preserve"> </w:t>
      </w:r>
      <w:r w:rsidR="00FF69C4" w:rsidRPr="006A0466">
        <w:rPr>
          <w:rFonts w:ascii="Garamond" w:hAnsi="Garamond"/>
          <w:sz w:val="28"/>
          <w:szCs w:val="28"/>
          <w:highlight w:val="cyan"/>
        </w:rPr>
        <w:t>Domestic violence can also take other cultural forms, including forced and arranged marriages, dowry and honour related violence</w:t>
      </w:r>
      <w:r w:rsidR="00FF69C4" w:rsidRPr="006A0466">
        <w:rPr>
          <w:rFonts w:ascii="Garamond" w:hAnsi="Garamond"/>
          <w:sz w:val="28"/>
          <w:szCs w:val="28"/>
        </w:rPr>
        <w:t xml:space="preserve"> </w:t>
      </w:r>
      <w:r w:rsidR="00FF69C4" w:rsidRPr="006A0466">
        <w:rPr>
          <w:rFonts w:ascii="Garamond" w:hAnsi="Garamond"/>
          <w:sz w:val="28"/>
          <w:szCs w:val="28"/>
        </w:rPr>
        <w:fldChar w:fldCharType="begin"/>
      </w:r>
      <w:r w:rsidR="00B451EC" w:rsidRPr="006A0466">
        <w:rPr>
          <w:rFonts w:ascii="Garamond" w:hAnsi="Garamond"/>
          <w:sz w:val="28"/>
          <w:szCs w:val="28"/>
        </w:rPr>
        <w:instrText xml:space="preserve"> ADDIN EN.CITE &lt;EndNote&gt;&lt;Cite&gt;&lt;Author&gt;Akpinar&lt;/Author&gt;&lt;Year&gt;2003&lt;/Year&gt;&lt;RecNum&gt;119&lt;/RecNum&gt;&lt;DisplayText&gt;(Akpinar, 2003; Iskander, 2015)&lt;/DisplayText&gt;&lt;record&gt;&lt;rec-number&gt;119&lt;/rec-number&gt;&lt;foreign-keys&gt;&lt;key app="EN" db-id="avffdtptns5rwyeeze75vprcw02dswtzsdt0" timestamp="1567825864"&gt;119&lt;/key&gt;&lt;/foreign-keys&gt;&lt;ref-type name="Conference Proceedings"&gt;10&lt;/ref-type&gt;&lt;contributors&gt;&lt;authors&gt;&lt;author&gt;Akpinar, Aylin&lt;/author&gt;&lt;/authors&gt;&lt;/contributors&gt;&lt;titles&gt;&lt;title&gt;The honour/shame complex revisited: Violence against women in the migration context&lt;/title&gt;&lt;secondary-title&gt;Women&amp;apos;s studies international forum&lt;/secondary-title&gt;&lt;/titles&gt;&lt;pages&gt;425-442&lt;/pages&gt;&lt;volume&gt;26&lt;/volume&gt;&lt;number&gt;5&lt;/number&gt;&lt;dates&gt;&lt;year&gt;2003&lt;/year&gt;&lt;/dates&gt;&lt;publisher&gt;Elsevier&lt;/publisher&gt;&lt;isbn&gt;0277-5395&lt;/isbn&gt;&lt;urls&gt;&lt;/urls&gt;&lt;/record&gt;&lt;/Cite&gt;&lt;Cite&gt;&lt;Author&gt;Iskander&lt;/Author&gt;&lt;Year&gt;2015&lt;/Year&gt;&lt;RecNum&gt;120&lt;/RecNum&gt;&lt;record&gt;&lt;rec-number&gt;120&lt;/rec-number&gt;&lt;foreign-keys&gt;&lt;key app="EN" db-id="avffdtptns5rwyeeze75vprcw02dswtzsdt0" timestamp="1567826151"&gt;120&lt;/key&gt;&lt;/foreign-keys&gt;&lt;ref-type name="Journal Article"&gt;17&lt;/ref-type&gt;&lt;contributors&gt;&lt;authors&gt;&lt;author&gt;Iskander, Sandra&lt;/author&gt;&lt;/authors&gt;&lt;/contributors&gt;&lt;titles&gt;&lt;title&gt;Dealing with allegations of violence against women in a multicultural environment: Consideration of approach (es) and procedure (s) with regards to abuse allegations of women of an Asian, African and Middle Eastern origin in New Zealand&lt;/title&gt;&lt;secondary-title&gt;International Journal for Intersectional Feminist Studies&lt;/secondary-title&gt;&lt;/titles&gt;&lt;periodical&gt;&lt;full-title&gt;International Journal for Intersectional Feminist Studies&lt;/full-title&gt;&lt;/periodical&gt;&lt;pages&gt;40-57&lt;/pages&gt;&lt;volume&gt;1&lt;/volume&gt;&lt;dates&gt;&lt;year&gt;2015&lt;/year&gt;&lt;/dates&gt;&lt;isbn&gt;2463-2945&lt;/isbn&gt;&lt;urls&gt;&lt;/urls&gt;&lt;/record&gt;&lt;/Cite&gt;&lt;/EndNote&gt;</w:instrText>
      </w:r>
      <w:r w:rsidR="00FF69C4" w:rsidRPr="006A0466">
        <w:rPr>
          <w:rFonts w:ascii="Garamond" w:hAnsi="Garamond"/>
          <w:sz w:val="28"/>
          <w:szCs w:val="28"/>
        </w:rPr>
        <w:fldChar w:fldCharType="separate"/>
      </w:r>
      <w:r w:rsidR="00B451EC" w:rsidRPr="006A0466">
        <w:rPr>
          <w:rFonts w:ascii="Garamond" w:hAnsi="Garamond"/>
          <w:noProof/>
          <w:sz w:val="28"/>
          <w:szCs w:val="28"/>
        </w:rPr>
        <w:t>(Akpinar, 2003; Iskander, 2015)</w:t>
      </w:r>
      <w:r w:rsidR="00FF69C4" w:rsidRPr="006A0466">
        <w:rPr>
          <w:rFonts w:ascii="Garamond" w:hAnsi="Garamond"/>
          <w:sz w:val="28"/>
          <w:szCs w:val="28"/>
        </w:rPr>
        <w:fldChar w:fldCharType="end"/>
      </w:r>
      <w:r w:rsidR="00FF69C4" w:rsidRPr="006A0466">
        <w:rPr>
          <w:rFonts w:ascii="Garamond" w:hAnsi="Garamond"/>
          <w:sz w:val="28"/>
          <w:szCs w:val="28"/>
        </w:rPr>
        <w:t>.</w:t>
      </w:r>
    </w:p>
    <w:p w:rsidR="000D084D" w:rsidRPr="006A0466" w:rsidRDefault="000D084D" w:rsidP="003020E3">
      <w:pPr>
        <w:jc w:val="both"/>
        <w:rPr>
          <w:rFonts w:ascii="Garamond" w:hAnsi="Garamond"/>
          <w:sz w:val="28"/>
          <w:szCs w:val="28"/>
        </w:rPr>
      </w:pPr>
    </w:p>
    <w:p w:rsidR="0010031E" w:rsidRPr="006A0466" w:rsidRDefault="000D084D" w:rsidP="000D084D">
      <w:pPr>
        <w:jc w:val="both"/>
        <w:rPr>
          <w:rFonts w:ascii="Garamond" w:hAnsi="Garamond"/>
          <w:sz w:val="28"/>
          <w:szCs w:val="28"/>
        </w:rPr>
      </w:pPr>
      <w:r w:rsidRPr="006A0466">
        <w:rPr>
          <w:rFonts w:ascii="Garamond" w:hAnsi="Garamond"/>
          <w:sz w:val="28"/>
          <w:szCs w:val="28"/>
        </w:rPr>
        <w:t xml:space="preserve">Domestic violence </w:t>
      </w:r>
      <w:proofErr w:type="gramStart"/>
      <w:r w:rsidRPr="006A0466">
        <w:rPr>
          <w:rFonts w:ascii="Garamond" w:hAnsi="Garamond"/>
          <w:sz w:val="28"/>
          <w:szCs w:val="28"/>
        </w:rPr>
        <w:t>is perceived</w:t>
      </w:r>
      <w:proofErr w:type="gramEnd"/>
      <w:r w:rsidRPr="006A0466">
        <w:rPr>
          <w:rFonts w:ascii="Garamond" w:hAnsi="Garamond"/>
          <w:sz w:val="28"/>
          <w:szCs w:val="28"/>
        </w:rPr>
        <w:t xml:space="preserve"> against societal structures of gender inequality. In particular, women </w:t>
      </w:r>
      <w:proofErr w:type="gramStart"/>
      <w:r w:rsidRPr="006A0466">
        <w:rPr>
          <w:rFonts w:ascii="Garamond" w:hAnsi="Garamond"/>
          <w:sz w:val="28"/>
          <w:szCs w:val="28"/>
        </w:rPr>
        <w:t>are traditionally constructed</w:t>
      </w:r>
      <w:proofErr w:type="gramEnd"/>
      <w:r w:rsidRPr="006A0466">
        <w:rPr>
          <w:rFonts w:ascii="Garamond" w:hAnsi="Garamond"/>
          <w:sz w:val="28"/>
          <w:szCs w:val="28"/>
        </w:rPr>
        <w:t xml:space="preserve"> as inferior to men and men as the head of households and communities. Consequently, absolute obedience </w:t>
      </w:r>
      <w:proofErr w:type="gramStart"/>
      <w:r w:rsidRPr="006A0466">
        <w:rPr>
          <w:rFonts w:ascii="Garamond" w:hAnsi="Garamond"/>
          <w:sz w:val="28"/>
          <w:szCs w:val="28"/>
        </w:rPr>
        <w:t>is expected</w:t>
      </w:r>
      <w:proofErr w:type="gramEnd"/>
      <w:r w:rsidRPr="006A0466">
        <w:rPr>
          <w:rFonts w:ascii="Garamond" w:hAnsi="Garamond"/>
          <w:sz w:val="28"/>
          <w:szCs w:val="28"/>
        </w:rPr>
        <w:t xml:space="preserve"> from women. Failure to obey or uphold these cultural expectations can lead to violence. As Simon-Kumar (2019) observes </w:t>
      </w:r>
      <w:proofErr w:type="gramStart"/>
      <w:r w:rsidRPr="006A0466">
        <w:rPr>
          <w:rFonts w:ascii="Garamond" w:hAnsi="Garamond"/>
          <w:sz w:val="28"/>
          <w:szCs w:val="28"/>
        </w:rPr>
        <w:t>that</w:t>
      </w:r>
      <w:proofErr w:type="gramEnd"/>
      <w:r w:rsidRPr="006A0466">
        <w:rPr>
          <w:rFonts w:ascii="Garamond" w:hAnsi="Garamond"/>
          <w:sz w:val="28"/>
          <w:szCs w:val="28"/>
        </w:rPr>
        <w:t xml:space="preserve"> these cultural expectations may </w:t>
      </w:r>
      <w:r w:rsidRPr="006A0466">
        <w:rPr>
          <w:rFonts w:ascii="Garamond" w:hAnsi="Garamond"/>
          <w:sz w:val="28"/>
          <w:szCs w:val="28"/>
          <w:highlight w:val="cyan"/>
        </w:rPr>
        <w:t>even be stronger upon resettlement as communities try very hard to maintain their ‘cultural identity’</w:t>
      </w:r>
      <w:r w:rsidRPr="006A0466">
        <w:rPr>
          <w:rFonts w:ascii="Garamond" w:hAnsi="Garamond"/>
          <w:sz w:val="28"/>
          <w:szCs w:val="28"/>
        </w:rPr>
        <w:t xml:space="preserve">. </w:t>
      </w:r>
      <w:r w:rsidRPr="006A0466">
        <w:rPr>
          <w:rFonts w:ascii="Garamond" w:hAnsi="Garamond"/>
          <w:sz w:val="28"/>
          <w:szCs w:val="28"/>
          <w:highlight w:val="cyan"/>
        </w:rPr>
        <w:t>However,</w:t>
      </w:r>
      <w:r w:rsidR="00D02720" w:rsidRPr="006A0466">
        <w:rPr>
          <w:rFonts w:ascii="Garamond" w:hAnsi="Garamond"/>
          <w:sz w:val="28"/>
          <w:szCs w:val="28"/>
          <w:highlight w:val="cyan"/>
        </w:rPr>
        <w:t xml:space="preserve"> the tendency to stereotype domestic violence among migrant and refugee background communities </w:t>
      </w:r>
      <w:r w:rsidR="00DB1769" w:rsidRPr="006A0466">
        <w:rPr>
          <w:rFonts w:ascii="Garamond" w:hAnsi="Garamond"/>
          <w:sz w:val="28"/>
          <w:szCs w:val="28"/>
          <w:highlight w:val="cyan"/>
        </w:rPr>
        <w:t xml:space="preserve">as an inherent part of culture has also </w:t>
      </w:r>
      <w:r w:rsidR="00DB1769" w:rsidRPr="006A0466">
        <w:rPr>
          <w:rFonts w:ascii="Garamond" w:hAnsi="Garamond"/>
          <w:sz w:val="28"/>
          <w:szCs w:val="28"/>
          <w:highlight w:val="cyan"/>
        </w:rPr>
        <w:lastRenderedPageBreak/>
        <w:t>been noted</w:t>
      </w:r>
      <w:r w:rsidR="00294913" w:rsidRPr="006A0466">
        <w:rPr>
          <w:rFonts w:ascii="Garamond" w:hAnsi="Garamond"/>
          <w:sz w:val="28"/>
          <w:szCs w:val="28"/>
          <w:highlight w:val="cyan"/>
        </w:rPr>
        <w:t xml:space="preserve"> </w:t>
      </w:r>
      <w:r w:rsidR="00294913" w:rsidRPr="006A0466">
        <w:rPr>
          <w:rFonts w:ascii="Garamond" w:hAnsi="Garamond"/>
          <w:sz w:val="28"/>
          <w:szCs w:val="28"/>
          <w:highlight w:val="cyan"/>
        </w:rPr>
        <w:fldChar w:fldCharType="begin"/>
      </w:r>
      <w:r w:rsidR="00294913" w:rsidRPr="006A0466">
        <w:rPr>
          <w:rFonts w:ascii="Garamond" w:hAnsi="Garamond"/>
          <w:sz w:val="28"/>
          <w:szCs w:val="28"/>
          <w:highlight w:val="cyan"/>
        </w:rPr>
        <w:instrText xml:space="preserve"> ADDIN EN.CITE &lt;EndNote&gt;&lt;Cite&gt;&lt;Author&gt;Erez&lt;/Author&gt;&lt;Year&gt;2009&lt;/Year&gt;&lt;RecNum&gt;122&lt;/RecNum&gt;&lt;DisplayText&gt;(Erez, Adelman, &amp;amp; Gregory, 2009)&lt;/DisplayText&gt;&lt;record&gt;&lt;rec-number&gt;122&lt;/rec-number&gt;&lt;foreign-keys&gt;&lt;key app="EN" db-id="avffdtptns5rwyeeze75vprcw02dswtzsdt0" timestamp="1567903240"&gt;122&lt;/key&gt;&lt;/foreign-keys&gt;&lt;ref-type name="Journal Article"&gt;17&lt;/ref-type&gt;&lt;contributors&gt;&lt;authors&gt;&lt;author&gt;Erez, Edna&lt;/author&gt;&lt;author&gt;Adelman, Madelaine&lt;/author&gt;&lt;author&gt;Gregory, Carol&lt;/author&gt;&lt;/authors&gt;&lt;/contributors&gt;&lt;titles&gt;&lt;title&gt;Intersections of immigration and domestic violence: Voices of battered immigrant women&lt;/title&gt;&lt;secondary-title&gt; Feminist criminology&lt;/secondary-title&gt;&lt;/titles&gt;&lt;pages&gt;32-56&lt;/pages&gt;&lt;volume&gt;4&lt;/volume&gt;&lt;number&gt;1&lt;/number&gt;&lt;dates&gt;&lt;year&gt;2009&lt;/year&gt;&lt;/dates&gt;&lt;isbn&gt;1557-0851&lt;/isbn&gt;&lt;urls&gt;&lt;/urls&gt;&lt;/record&gt;&lt;/Cite&gt;&lt;/EndNote&gt;</w:instrText>
      </w:r>
      <w:r w:rsidR="00294913" w:rsidRPr="006A0466">
        <w:rPr>
          <w:rFonts w:ascii="Garamond" w:hAnsi="Garamond"/>
          <w:sz w:val="28"/>
          <w:szCs w:val="28"/>
          <w:highlight w:val="cyan"/>
        </w:rPr>
        <w:fldChar w:fldCharType="separate"/>
      </w:r>
      <w:r w:rsidR="00294913" w:rsidRPr="006A0466">
        <w:rPr>
          <w:rFonts w:ascii="Garamond" w:hAnsi="Garamond"/>
          <w:noProof/>
          <w:sz w:val="28"/>
          <w:szCs w:val="28"/>
          <w:highlight w:val="cyan"/>
        </w:rPr>
        <w:t>(Erez, Adelman, &amp; Gregory, 2009)</w:t>
      </w:r>
      <w:r w:rsidR="00294913" w:rsidRPr="006A0466">
        <w:rPr>
          <w:rFonts w:ascii="Garamond" w:hAnsi="Garamond"/>
          <w:sz w:val="28"/>
          <w:szCs w:val="28"/>
          <w:highlight w:val="cyan"/>
        </w:rPr>
        <w:fldChar w:fldCharType="end"/>
      </w:r>
      <w:r w:rsidR="009D1B0A" w:rsidRPr="006A0466">
        <w:rPr>
          <w:rFonts w:ascii="Garamond" w:hAnsi="Garamond"/>
          <w:sz w:val="28"/>
          <w:szCs w:val="28"/>
          <w:highlight w:val="cyan"/>
        </w:rPr>
        <w:t xml:space="preserve">. This perspective reinforces the notion that domestic violence does not require professional intervention because it is a ‘way of life for these people’, and therefore nothing </w:t>
      </w:r>
      <w:proofErr w:type="gramStart"/>
      <w:r w:rsidR="009D1B0A" w:rsidRPr="006A0466">
        <w:rPr>
          <w:rFonts w:ascii="Garamond" w:hAnsi="Garamond"/>
          <w:sz w:val="28"/>
          <w:szCs w:val="28"/>
          <w:highlight w:val="cyan"/>
        </w:rPr>
        <w:t>can be done</w:t>
      </w:r>
      <w:proofErr w:type="gramEnd"/>
      <w:r w:rsidR="009D1B0A" w:rsidRPr="006A0466">
        <w:rPr>
          <w:rFonts w:ascii="Garamond" w:hAnsi="Garamond"/>
          <w:sz w:val="28"/>
          <w:szCs w:val="28"/>
          <w:highlight w:val="cyan"/>
        </w:rPr>
        <w:t xml:space="preserve"> about it</w:t>
      </w:r>
      <w:r w:rsidR="003646B6" w:rsidRPr="006A0466">
        <w:rPr>
          <w:rFonts w:ascii="Garamond" w:hAnsi="Garamond"/>
          <w:sz w:val="28"/>
          <w:szCs w:val="28"/>
          <w:highlight w:val="cyan"/>
        </w:rPr>
        <w:t>. This view not only minimizes the seriousness of domestic violence, but also portray migrant and refugee background communities in a manner suggesting that they are pathologically prone to violence</w:t>
      </w:r>
      <w:r w:rsidR="00DB1769" w:rsidRPr="006A0466">
        <w:rPr>
          <w:rFonts w:ascii="Garamond" w:hAnsi="Garamond"/>
          <w:sz w:val="28"/>
          <w:szCs w:val="28"/>
          <w:highlight w:val="cyan"/>
        </w:rPr>
        <w:t xml:space="preserve"> </w:t>
      </w:r>
      <w:r w:rsidR="00DA437C" w:rsidRPr="006A0466">
        <w:rPr>
          <w:rFonts w:ascii="Garamond" w:hAnsi="Garamond"/>
          <w:sz w:val="28"/>
          <w:szCs w:val="28"/>
          <w:highlight w:val="cyan"/>
        </w:rPr>
        <w:fldChar w:fldCharType="begin"/>
      </w:r>
      <w:r w:rsidR="00DA437C" w:rsidRPr="006A0466">
        <w:rPr>
          <w:rFonts w:ascii="Garamond" w:hAnsi="Garamond"/>
          <w:sz w:val="28"/>
          <w:szCs w:val="28"/>
          <w:highlight w:val="cyan"/>
        </w:rPr>
        <w:instrText xml:space="preserve"> ADDIN EN.CITE &lt;EndNote&gt;&lt;Cite&gt;&lt;Author&gt;Menjívar&lt;/Author&gt;&lt;Year&gt;2002&lt;/Year&gt;&lt;RecNum&gt;65&lt;/RecNum&gt;&lt;DisplayText&gt;(Menjívar &amp;amp; Salcido, 2002)&lt;/DisplayText&gt;&lt;record&gt;&lt;rec-number&gt;65&lt;/rec-number&gt;&lt;foreign-keys&gt;&lt;key app="EN" db-id="fdsvvwee7fd0a8e9v5sxrxtesfdtfew9ssft" timestamp="1538601212"&gt;65&lt;/key&gt;&lt;/foreign-keys&gt;&lt;ref-type name="Journal Article"&gt;17&lt;/ref-type&gt;&lt;contributors&gt;&lt;authors&gt;&lt;author&gt;Menjívar, Cecilia&lt;/author&gt;&lt;author&gt;Salcido, Olivia&lt;/author&gt;&lt;/authors&gt;&lt;/contributors&gt;&lt;titles&gt;&lt;title&gt;Immigrant women and domestic violence: Common experiences in different countries&lt;/title&gt;&lt;secondary-title&gt;Gender &amp;amp; society&lt;/secondary-title&gt;&lt;/titles&gt;&lt;periodical&gt;&lt;full-title&gt;Gender &amp;amp; society&lt;/full-title&gt;&lt;/periodical&gt;&lt;pages&gt;898-920&lt;/pages&gt;&lt;volume&gt;16&lt;/volume&gt;&lt;number&gt;6&lt;/number&gt;&lt;dates&gt;&lt;year&gt;2002&lt;/year&gt;&lt;/dates&gt;&lt;isbn&gt;0891-2432&lt;/isbn&gt;&lt;urls&gt;&lt;/urls&gt;&lt;/record&gt;&lt;/Cite&gt;&lt;/EndNote&gt;</w:instrText>
      </w:r>
      <w:r w:rsidR="00DA437C" w:rsidRPr="006A0466">
        <w:rPr>
          <w:rFonts w:ascii="Garamond" w:hAnsi="Garamond"/>
          <w:sz w:val="28"/>
          <w:szCs w:val="28"/>
          <w:highlight w:val="cyan"/>
        </w:rPr>
        <w:fldChar w:fldCharType="separate"/>
      </w:r>
      <w:r w:rsidR="00DA437C" w:rsidRPr="006A0466">
        <w:rPr>
          <w:rFonts w:ascii="Garamond" w:hAnsi="Garamond"/>
          <w:noProof/>
          <w:sz w:val="28"/>
          <w:szCs w:val="28"/>
          <w:highlight w:val="cyan"/>
        </w:rPr>
        <w:t>(Menjívar &amp; Salcido, 2002)</w:t>
      </w:r>
      <w:r w:rsidR="00DA437C" w:rsidRPr="006A0466">
        <w:rPr>
          <w:rFonts w:ascii="Garamond" w:hAnsi="Garamond"/>
          <w:sz w:val="28"/>
          <w:szCs w:val="28"/>
          <w:highlight w:val="cyan"/>
        </w:rPr>
        <w:fldChar w:fldCharType="end"/>
      </w:r>
      <w:r w:rsidR="00DB1769" w:rsidRPr="006A0466">
        <w:rPr>
          <w:rFonts w:ascii="Garamond" w:hAnsi="Garamond"/>
          <w:sz w:val="28"/>
          <w:szCs w:val="28"/>
          <w:highlight w:val="cyan"/>
        </w:rPr>
        <w:t>.</w:t>
      </w:r>
    </w:p>
    <w:p w:rsidR="0010031E" w:rsidRPr="006A0466" w:rsidRDefault="0010031E" w:rsidP="000D084D">
      <w:pPr>
        <w:jc w:val="both"/>
        <w:rPr>
          <w:rFonts w:ascii="Garamond" w:hAnsi="Garamond"/>
          <w:sz w:val="28"/>
          <w:szCs w:val="28"/>
        </w:rPr>
      </w:pPr>
    </w:p>
    <w:p w:rsidR="00A90DA8" w:rsidRPr="006A0466" w:rsidRDefault="0010031E" w:rsidP="000D084D">
      <w:pPr>
        <w:jc w:val="both"/>
        <w:rPr>
          <w:rFonts w:ascii="Garamond" w:hAnsi="Garamond"/>
          <w:sz w:val="28"/>
          <w:szCs w:val="28"/>
        </w:rPr>
      </w:pPr>
      <w:r w:rsidRPr="006A0466">
        <w:rPr>
          <w:rFonts w:ascii="Garamond" w:hAnsi="Garamond"/>
          <w:sz w:val="28"/>
          <w:szCs w:val="28"/>
        </w:rPr>
        <w:t xml:space="preserve">A number of other factors associated with domestic violence experiences among migrant and refugee background communities </w:t>
      </w:r>
      <w:proofErr w:type="gramStart"/>
      <w:r w:rsidRPr="006A0466">
        <w:rPr>
          <w:rFonts w:ascii="Garamond" w:hAnsi="Garamond"/>
          <w:sz w:val="28"/>
          <w:szCs w:val="28"/>
        </w:rPr>
        <w:t>have been identified</w:t>
      </w:r>
      <w:proofErr w:type="gramEnd"/>
      <w:r w:rsidRPr="006A0466">
        <w:rPr>
          <w:rFonts w:ascii="Garamond" w:hAnsi="Garamond"/>
          <w:sz w:val="28"/>
          <w:szCs w:val="28"/>
        </w:rPr>
        <w:t xml:space="preserve"> in research and literature. </w:t>
      </w:r>
      <w:r w:rsidR="00ED6DC3" w:rsidRPr="006A0466">
        <w:rPr>
          <w:rFonts w:ascii="Garamond" w:hAnsi="Garamond"/>
          <w:sz w:val="28"/>
          <w:szCs w:val="28"/>
        </w:rPr>
        <w:t>The first of these is language</w:t>
      </w:r>
      <w:r w:rsidR="00C336F1" w:rsidRPr="006A0466">
        <w:rPr>
          <w:rFonts w:ascii="Garamond" w:hAnsi="Garamond"/>
          <w:sz w:val="28"/>
          <w:szCs w:val="28"/>
        </w:rPr>
        <w:t>, whi</w:t>
      </w:r>
      <w:r w:rsidR="00497F9C" w:rsidRPr="006A0466">
        <w:rPr>
          <w:rFonts w:ascii="Garamond" w:hAnsi="Garamond"/>
          <w:sz w:val="28"/>
          <w:szCs w:val="28"/>
        </w:rPr>
        <w:t xml:space="preserve">ch </w:t>
      </w:r>
      <w:proofErr w:type="gramStart"/>
      <w:r w:rsidR="00497F9C" w:rsidRPr="006A0466">
        <w:rPr>
          <w:rFonts w:ascii="Garamond" w:hAnsi="Garamond"/>
          <w:sz w:val="28"/>
          <w:szCs w:val="28"/>
        </w:rPr>
        <w:t>has been shown</w:t>
      </w:r>
      <w:proofErr w:type="gramEnd"/>
      <w:r w:rsidR="00497F9C" w:rsidRPr="006A0466">
        <w:rPr>
          <w:rFonts w:ascii="Garamond" w:hAnsi="Garamond"/>
          <w:sz w:val="28"/>
          <w:szCs w:val="28"/>
        </w:rPr>
        <w:t xml:space="preserve"> to hinder </w:t>
      </w:r>
      <w:r w:rsidR="00C336F1" w:rsidRPr="006A0466">
        <w:rPr>
          <w:rFonts w:ascii="Garamond" w:hAnsi="Garamond"/>
          <w:sz w:val="28"/>
          <w:szCs w:val="28"/>
        </w:rPr>
        <w:t>women’s lea</w:t>
      </w:r>
      <w:r w:rsidR="00497F9C" w:rsidRPr="006A0466">
        <w:rPr>
          <w:rFonts w:ascii="Garamond" w:hAnsi="Garamond"/>
          <w:sz w:val="28"/>
          <w:szCs w:val="28"/>
        </w:rPr>
        <w:t>r</w:t>
      </w:r>
      <w:r w:rsidR="00C336F1" w:rsidRPr="006A0466">
        <w:rPr>
          <w:rFonts w:ascii="Garamond" w:hAnsi="Garamond"/>
          <w:sz w:val="28"/>
          <w:szCs w:val="28"/>
        </w:rPr>
        <w:t>ning and accessing social and support services in host communities</w:t>
      </w:r>
      <w:r w:rsidR="00DE16A9" w:rsidRPr="006A0466">
        <w:rPr>
          <w:rFonts w:ascii="Garamond" w:hAnsi="Garamond"/>
          <w:sz w:val="28"/>
          <w:szCs w:val="28"/>
        </w:rPr>
        <w:t>.</w:t>
      </w:r>
      <w:r w:rsidR="00B21CFA" w:rsidRPr="006A0466">
        <w:rPr>
          <w:rFonts w:ascii="Garamond" w:hAnsi="Garamond"/>
          <w:sz w:val="28"/>
          <w:szCs w:val="28"/>
        </w:rPr>
        <w:t xml:space="preserve"> Women who are already fluent in the official language(s) of the receiving communities may be an exception.</w:t>
      </w:r>
      <w:r w:rsidR="00EF0FE3" w:rsidRPr="006A0466">
        <w:rPr>
          <w:rFonts w:ascii="Garamond" w:hAnsi="Garamond"/>
          <w:sz w:val="28"/>
          <w:szCs w:val="28"/>
        </w:rPr>
        <w:t xml:space="preserve"> Those who lack language skills tend to live in communities with coethnics, and are likely </w:t>
      </w:r>
      <w:r w:rsidR="00E668EE" w:rsidRPr="006A0466">
        <w:rPr>
          <w:rFonts w:ascii="Garamond" w:hAnsi="Garamond"/>
          <w:sz w:val="28"/>
          <w:szCs w:val="28"/>
        </w:rPr>
        <w:t>to access services that cater for their n</w:t>
      </w:r>
      <w:r w:rsidR="00BF264E" w:rsidRPr="006A0466">
        <w:rPr>
          <w:rFonts w:ascii="Garamond" w:hAnsi="Garamond"/>
          <w:sz w:val="28"/>
          <w:szCs w:val="28"/>
        </w:rPr>
        <w:t xml:space="preserve">eeds in their native languages. This factor, language, </w:t>
      </w:r>
      <w:r w:rsidR="00BF264E" w:rsidRPr="006A0466">
        <w:rPr>
          <w:rFonts w:ascii="Garamond" w:hAnsi="Garamond"/>
          <w:sz w:val="28"/>
          <w:szCs w:val="28"/>
          <w:highlight w:val="cyan"/>
        </w:rPr>
        <w:t>exert greater influence when combined with other factors such as employment</w:t>
      </w:r>
      <w:r w:rsidR="00115566" w:rsidRPr="006A0466">
        <w:rPr>
          <w:rFonts w:ascii="Garamond" w:hAnsi="Garamond"/>
          <w:sz w:val="28"/>
          <w:szCs w:val="28"/>
          <w:highlight w:val="cyan"/>
        </w:rPr>
        <w:t>, isolation, and immigration status</w:t>
      </w:r>
      <w:r w:rsidR="00BF264E" w:rsidRPr="006A0466">
        <w:rPr>
          <w:rFonts w:ascii="Garamond" w:hAnsi="Garamond"/>
          <w:sz w:val="28"/>
          <w:szCs w:val="28"/>
          <w:highlight w:val="cyan"/>
        </w:rPr>
        <w:t>.</w:t>
      </w:r>
      <w:r w:rsidR="00BF264E" w:rsidRPr="006A0466">
        <w:rPr>
          <w:rFonts w:ascii="Garamond" w:hAnsi="Garamond"/>
          <w:sz w:val="28"/>
          <w:szCs w:val="28"/>
        </w:rPr>
        <w:t xml:space="preserve"> </w:t>
      </w:r>
      <w:r w:rsidR="00BF264E" w:rsidRPr="006A0466">
        <w:rPr>
          <w:rFonts w:ascii="Garamond" w:hAnsi="Garamond"/>
          <w:sz w:val="28"/>
          <w:szCs w:val="28"/>
          <w:highlight w:val="cyan"/>
        </w:rPr>
        <w:t>Without language skills people of refugee and migrant background are only</w:t>
      </w:r>
      <w:r w:rsidR="00497F9C" w:rsidRPr="006A0466">
        <w:rPr>
          <w:rFonts w:ascii="Garamond" w:hAnsi="Garamond"/>
          <w:sz w:val="28"/>
          <w:szCs w:val="28"/>
          <w:highlight w:val="cyan"/>
        </w:rPr>
        <w:t xml:space="preserve"> able</w:t>
      </w:r>
      <w:r w:rsidR="00BF264E" w:rsidRPr="006A0466">
        <w:rPr>
          <w:rFonts w:ascii="Garamond" w:hAnsi="Garamond"/>
          <w:sz w:val="28"/>
          <w:szCs w:val="28"/>
          <w:highlight w:val="cyan"/>
        </w:rPr>
        <w:t xml:space="preserve"> to find employment in the lower levels of the economy</w:t>
      </w:r>
      <w:r w:rsidR="004505C9" w:rsidRPr="006A0466">
        <w:rPr>
          <w:rFonts w:ascii="Garamond" w:hAnsi="Garamond"/>
          <w:sz w:val="28"/>
          <w:szCs w:val="28"/>
          <w:highlight w:val="cyan"/>
        </w:rPr>
        <w:t xml:space="preserve"> </w:t>
      </w:r>
      <w:r w:rsidR="004505C9" w:rsidRPr="006A0466">
        <w:rPr>
          <w:rFonts w:ascii="Garamond" w:hAnsi="Garamond"/>
          <w:sz w:val="28"/>
          <w:szCs w:val="28"/>
          <w:highlight w:val="cyan"/>
        </w:rPr>
        <w:fldChar w:fldCharType="begin"/>
      </w:r>
      <w:r w:rsidR="004505C9" w:rsidRPr="006A0466">
        <w:rPr>
          <w:rFonts w:ascii="Garamond" w:hAnsi="Garamond"/>
          <w:sz w:val="28"/>
          <w:szCs w:val="28"/>
          <w:highlight w:val="cyan"/>
        </w:rPr>
        <w:instrText xml:space="preserve"> ADDIN EN.CITE &lt;EndNote&gt;&lt;Cite&gt;&lt;Author&gt;Menjívar&lt;/Author&gt;&lt;Year&gt;2002&lt;/Year&gt;&lt;RecNum&gt;65&lt;/RecNum&gt;&lt;DisplayText&gt;(Menjívar &amp;amp; Salcido, 2002)&lt;/DisplayText&gt;&lt;record&gt;&lt;rec-number&gt;65&lt;/rec-number&gt;&lt;foreign-keys&gt;&lt;key app="EN" db-id="fdsvvwee7fd0a8e9v5sxrxtesfdtfew9ssft" timestamp="1538601212"&gt;65&lt;/key&gt;&lt;/foreign-keys&gt;&lt;ref-type name="Journal Article"&gt;17&lt;/ref-type&gt;&lt;contributors&gt;&lt;authors&gt;&lt;author&gt;Menjívar, Cecilia&lt;/author&gt;&lt;author&gt;Salcido, Olivia&lt;/author&gt;&lt;/authors&gt;&lt;/contributors&gt;&lt;titles&gt;&lt;title&gt;Immigrant women and domestic violence: Common experiences in different countries&lt;/title&gt;&lt;secondary-title&gt;Gender &amp;amp; society&lt;/secondary-title&gt;&lt;/titles&gt;&lt;periodical&gt;&lt;full-title&gt;Gender &amp;amp; society&lt;/full-title&gt;&lt;/periodical&gt;&lt;pages&gt;898-920&lt;/pages&gt;&lt;volume&gt;16&lt;/volume&gt;&lt;number&gt;6&lt;/number&gt;&lt;dates&gt;&lt;year&gt;2002&lt;/year&gt;&lt;/dates&gt;&lt;isbn&gt;0891-2432&lt;/isbn&gt;&lt;urls&gt;&lt;/urls&gt;&lt;/record&gt;&lt;/Cite&gt;&lt;/EndNote&gt;</w:instrText>
      </w:r>
      <w:r w:rsidR="004505C9" w:rsidRPr="006A0466">
        <w:rPr>
          <w:rFonts w:ascii="Garamond" w:hAnsi="Garamond"/>
          <w:sz w:val="28"/>
          <w:szCs w:val="28"/>
          <w:highlight w:val="cyan"/>
        </w:rPr>
        <w:fldChar w:fldCharType="separate"/>
      </w:r>
      <w:r w:rsidR="004505C9" w:rsidRPr="006A0466">
        <w:rPr>
          <w:rFonts w:ascii="Garamond" w:hAnsi="Garamond"/>
          <w:noProof/>
          <w:sz w:val="28"/>
          <w:szCs w:val="28"/>
          <w:highlight w:val="cyan"/>
        </w:rPr>
        <w:t>(Menjívar &amp; Salcido, 2002)</w:t>
      </w:r>
      <w:r w:rsidR="004505C9" w:rsidRPr="006A0466">
        <w:rPr>
          <w:rFonts w:ascii="Garamond" w:hAnsi="Garamond"/>
          <w:sz w:val="28"/>
          <w:szCs w:val="28"/>
          <w:highlight w:val="cyan"/>
        </w:rPr>
        <w:fldChar w:fldCharType="end"/>
      </w:r>
      <w:r w:rsidR="00BF264E" w:rsidRPr="006A0466">
        <w:rPr>
          <w:rFonts w:ascii="Garamond" w:hAnsi="Garamond"/>
          <w:sz w:val="28"/>
          <w:szCs w:val="28"/>
          <w:highlight w:val="cyan"/>
        </w:rPr>
        <w:t xml:space="preserve">. Accordingly, lack of employment or underemployment has been found to be </w:t>
      </w:r>
      <w:r w:rsidR="00A82681" w:rsidRPr="006A0466">
        <w:rPr>
          <w:rFonts w:ascii="Garamond" w:hAnsi="Garamond"/>
          <w:sz w:val="28"/>
          <w:szCs w:val="28"/>
          <w:highlight w:val="cyan"/>
        </w:rPr>
        <w:t xml:space="preserve">associated with men’s perpetration </w:t>
      </w:r>
      <w:r w:rsidR="00F23C60" w:rsidRPr="006A0466">
        <w:rPr>
          <w:rFonts w:ascii="Garamond" w:hAnsi="Garamond"/>
          <w:sz w:val="28"/>
          <w:szCs w:val="28"/>
          <w:highlight w:val="cyan"/>
        </w:rPr>
        <w:t xml:space="preserve">of domestic violence </w:t>
      </w:r>
      <w:r w:rsidR="00F23C60" w:rsidRPr="006A0466">
        <w:rPr>
          <w:rFonts w:ascii="Garamond" w:hAnsi="Garamond"/>
          <w:sz w:val="28"/>
          <w:szCs w:val="28"/>
          <w:highlight w:val="cyan"/>
        </w:rPr>
        <w:fldChar w:fldCharType="begin"/>
      </w:r>
      <w:r w:rsidR="00F23C60" w:rsidRPr="006A0466">
        <w:rPr>
          <w:rFonts w:ascii="Garamond" w:hAnsi="Garamond"/>
          <w:sz w:val="28"/>
          <w:szCs w:val="28"/>
          <w:highlight w:val="cyan"/>
        </w:rPr>
        <w:instrText xml:space="preserve"> ADDIN EN.CITE &lt;EndNote&gt;&lt;Cite&gt;&lt;Author&gt;Nair&lt;/Author&gt;&lt;Year&gt;2017&lt;/Year&gt;&lt;RecNum&gt;121&lt;/RecNum&gt;&lt;DisplayText&gt;(Nair, 2017)&lt;/DisplayText&gt;&lt;record&gt;&lt;rec-number&gt;121&lt;/rec-number&gt;&lt;foreign-keys&gt;&lt;key app="EN" db-id="avffdtptns5rwyeeze75vprcw02dswtzsdt0" timestamp="1567837780"&gt;121&lt;/key&gt;&lt;/foreign-keys&gt;&lt;ref-type name="Thesis"&gt;32&lt;/ref-type&gt;&lt;contributors&gt;&lt;authors&gt;&lt;author&gt;Nair, Shila&lt;/author&gt;&lt;/authors&gt;&lt;/contributors&gt;&lt;titles&gt;&lt;title&gt;Elephant in the therapy room: counselling experiences of ethnic immigrant women survivors of family violence in Aotearoa, New Zealand&lt;/title&gt;&lt;/titles&gt;&lt;volume&gt;Master’s Degree in Counselling&lt;/volume&gt;&lt;keywords&gt;&lt;keyword&gt;AFRICAN PEOPLES&lt;/keyword&gt;&lt;keyword&gt;ASIAN PEOPLES&lt;/keyword&gt;&lt;keyword&gt;COUNSELLING&lt;/keyword&gt;&lt;keyword&gt;CULTURAL ISSUES&lt;/keyword&gt;&lt;keyword&gt;DOMESTIC VIOLENCE&lt;/keyword&gt;&lt;keyword&gt;FAMILY VIOLENCE&lt;/keyword&gt;&lt;keyword&gt;INTERVENTION&lt;/keyword&gt;&lt;keyword&gt;MIDDLE EASTERN PEOPLES&lt;/keyword&gt;&lt;keyword&gt;MIGRANTS&lt;/keyword&gt;&lt;keyword&gt;VICTIMS OF DOMESTIC VIOLENCE&lt;/keyword&gt;&lt;keyword&gt;NEW ZEALAND&lt;/keyword&gt;&lt;/keywords&gt;&lt;dates&gt;&lt;year&gt;2017&lt;/year&gt;&lt;/dates&gt;&lt;publisher&gt; University of Auckland&lt;/publisher&gt;&lt;urls&gt;&lt;related-urls&gt;&lt;url&gt;https://nzfvc.org.nz/sites/nzfvc.org.nz/files/Shila-Nair-MCOUN-Research-Paper-Dec-2017.pdf&lt;/url&gt;&lt;/related-urls&gt;&lt;/urls&gt;&lt;/record&gt;&lt;/Cite&gt;&lt;/EndNote&gt;</w:instrText>
      </w:r>
      <w:r w:rsidR="00F23C60" w:rsidRPr="006A0466">
        <w:rPr>
          <w:rFonts w:ascii="Garamond" w:hAnsi="Garamond"/>
          <w:sz w:val="28"/>
          <w:szCs w:val="28"/>
          <w:highlight w:val="cyan"/>
        </w:rPr>
        <w:fldChar w:fldCharType="separate"/>
      </w:r>
      <w:r w:rsidR="00F23C60" w:rsidRPr="006A0466">
        <w:rPr>
          <w:rFonts w:ascii="Garamond" w:hAnsi="Garamond"/>
          <w:noProof/>
          <w:sz w:val="28"/>
          <w:szCs w:val="28"/>
          <w:highlight w:val="cyan"/>
        </w:rPr>
        <w:t>(Nair, 2017)</w:t>
      </w:r>
      <w:r w:rsidR="00F23C60" w:rsidRPr="006A0466">
        <w:rPr>
          <w:rFonts w:ascii="Garamond" w:hAnsi="Garamond"/>
          <w:sz w:val="28"/>
          <w:szCs w:val="28"/>
          <w:highlight w:val="cyan"/>
        </w:rPr>
        <w:fldChar w:fldCharType="end"/>
      </w:r>
      <w:r w:rsidR="00A82681" w:rsidRPr="006A0466">
        <w:rPr>
          <w:rFonts w:ascii="Garamond" w:hAnsi="Garamond"/>
          <w:sz w:val="28"/>
          <w:szCs w:val="28"/>
          <w:highlight w:val="cyan"/>
        </w:rPr>
        <w:t>.</w:t>
      </w:r>
      <w:r w:rsidR="00AB4ED3" w:rsidRPr="006A0466">
        <w:rPr>
          <w:rFonts w:ascii="Garamond" w:hAnsi="Garamond"/>
          <w:sz w:val="28"/>
          <w:szCs w:val="28"/>
          <w:highlight w:val="cyan"/>
        </w:rPr>
        <w:t xml:space="preserve"> For the women who gain employment, this may increase their bargaining power. However, it can also make them more vulnerable to abuse by their partners if it perceived as a </w:t>
      </w:r>
      <w:r w:rsidR="009E7D75" w:rsidRPr="006A0466">
        <w:rPr>
          <w:rFonts w:ascii="Garamond" w:hAnsi="Garamond"/>
          <w:sz w:val="28"/>
          <w:szCs w:val="28"/>
          <w:highlight w:val="cyan"/>
        </w:rPr>
        <w:t>threat</w:t>
      </w:r>
      <w:r w:rsidR="00AB4ED3" w:rsidRPr="006A0466">
        <w:rPr>
          <w:rFonts w:ascii="Garamond" w:hAnsi="Garamond"/>
          <w:sz w:val="28"/>
          <w:szCs w:val="28"/>
          <w:highlight w:val="cyan"/>
        </w:rPr>
        <w:t xml:space="preserve"> to the man’s authority</w:t>
      </w:r>
      <w:r w:rsidR="009E7D75" w:rsidRPr="006A0466">
        <w:rPr>
          <w:rFonts w:ascii="Garamond" w:hAnsi="Garamond"/>
          <w:sz w:val="28"/>
          <w:szCs w:val="28"/>
          <w:highlight w:val="cyan"/>
        </w:rPr>
        <w:t xml:space="preserve"> </w:t>
      </w:r>
      <w:r w:rsidR="009E7D75" w:rsidRPr="006A0466">
        <w:rPr>
          <w:rFonts w:ascii="Garamond" w:hAnsi="Garamond"/>
          <w:sz w:val="28"/>
          <w:szCs w:val="28"/>
          <w:highlight w:val="cyan"/>
        </w:rPr>
        <w:fldChar w:fldCharType="begin"/>
      </w:r>
      <w:r w:rsidR="009E7D75" w:rsidRPr="006A0466">
        <w:rPr>
          <w:rFonts w:ascii="Garamond" w:hAnsi="Garamond"/>
          <w:sz w:val="28"/>
          <w:szCs w:val="28"/>
          <w:highlight w:val="cyan"/>
        </w:rPr>
        <w:instrText xml:space="preserve"> ADDIN EN.CITE &lt;EndNote&gt;&lt;Cite&gt;&lt;Author&gt;Menjívar&lt;/Author&gt;&lt;Year&gt;2002&lt;/Year&gt;&lt;RecNum&gt;65&lt;/RecNum&gt;&lt;DisplayText&gt;(Menjívar &amp;amp; Salcido, 2002)&lt;/DisplayText&gt;&lt;record&gt;&lt;rec-number&gt;65&lt;/rec-number&gt;&lt;foreign-keys&gt;&lt;key app="EN" db-id="fdsvvwee7fd0a8e9v5sxrxtesfdtfew9ssft" timestamp="1538601212"&gt;65&lt;/key&gt;&lt;/foreign-keys&gt;&lt;ref-type name="Journal Article"&gt;17&lt;/ref-type&gt;&lt;contributors&gt;&lt;authors&gt;&lt;author&gt;Menjívar, Cecilia&lt;/author&gt;&lt;author&gt;Salcido, Olivia&lt;/author&gt;&lt;/authors&gt;&lt;/contributors&gt;&lt;titles&gt;&lt;title&gt;Immigrant women and domestic violence: Common experiences in different countries&lt;/title&gt;&lt;secondary-title&gt;Gender &amp;amp; society&lt;/secondary-title&gt;&lt;/titles&gt;&lt;periodical&gt;&lt;full-title&gt;Gender &amp;amp; society&lt;/full-title&gt;&lt;/periodical&gt;&lt;pages&gt;898-920&lt;/pages&gt;&lt;volume&gt;16&lt;/volume&gt;&lt;number&gt;6&lt;/number&gt;&lt;dates&gt;&lt;year&gt;2002&lt;/year&gt;&lt;/dates&gt;&lt;isbn&gt;0891-2432&lt;/isbn&gt;&lt;urls&gt;&lt;/urls&gt;&lt;/record&gt;&lt;/Cite&gt;&lt;/EndNote&gt;</w:instrText>
      </w:r>
      <w:r w:rsidR="009E7D75" w:rsidRPr="006A0466">
        <w:rPr>
          <w:rFonts w:ascii="Garamond" w:hAnsi="Garamond"/>
          <w:sz w:val="28"/>
          <w:szCs w:val="28"/>
          <w:highlight w:val="cyan"/>
        </w:rPr>
        <w:fldChar w:fldCharType="separate"/>
      </w:r>
      <w:r w:rsidR="009E7D75" w:rsidRPr="006A0466">
        <w:rPr>
          <w:rFonts w:ascii="Garamond" w:hAnsi="Garamond"/>
          <w:noProof/>
          <w:sz w:val="28"/>
          <w:szCs w:val="28"/>
          <w:highlight w:val="cyan"/>
        </w:rPr>
        <w:t>(Menjívar &amp; Salcido, 2002)</w:t>
      </w:r>
      <w:r w:rsidR="009E7D75" w:rsidRPr="006A0466">
        <w:rPr>
          <w:rFonts w:ascii="Garamond" w:hAnsi="Garamond"/>
          <w:sz w:val="28"/>
          <w:szCs w:val="28"/>
          <w:highlight w:val="cyan"/>
        </w:rPr>
        <w:fldChar w:fldCharType="end"/>
      </w:r>
      <w:r w:rsidR="00AB4ED3" w:rsidRPr="006A0466">
        <w:rPr>
          <w:rFonts w:ascii="Garamond" w:hAnsi="Garamond"/>
          <w:sz w:val="28"/>
          <w:szCs w:val="28"/>
          <w:highlight w:val="cyan"/>
        </w:rPr>
        <w:t>.</w:t>
      </w:r>
      <w:r w:rsidR="00DD1399" w:rsidRPr="006A0466">
        <w:rPr>
          <w:rFonts w:ascii="Garamond" w:hAnsi="Garamond"/>
          <w:sz w:val="28"/>
          <w:szCs w:val="28"/>
        </w:rPr>
        <w:t xml:space="preserve"> </w:t>
      </w:r>
    </w:p>
    <w:p w:rsidR="00A90DA8" w:rsidRPr="006A0466" w:rsidRDefault="00A90DA8" w:rsidP="000D084D">
      <w:pPr>
        <w:jc w:val="both"/>
        <w:rPr>
          <w:rFonts w:ascii="Garamond" w:hAnsi="Garamond"/>
          <w:sz w:val="28"/>
          <w:szCs w:val="28"/>
        </w:rPr>
      </w:pPr>
    </w:p>
    <w:p w:rsidR="000D084D" w:rsidRPr="006A0466" w:rsidRDefault="00DD1399" w:rsidP="000D084D">
      <w:pPr>
        <w:jc w:val="both"/>
        <w:rPr>
          <w:rFonts w:ascii="Garamond" w:hAnsi="Garamond"/>
          <w:sz w:val="28"/>
          <w:szCs w:val="28"/>
        </w:rPr>
      </w:pPr>
      <w:r w:rsidRPr="006A0466">
        <w:rPr>
          <w:rFonts w:ascii="Garamond" w:hAnsi="Garamond"/>
          <w:sz w:val="28"/>
          <w:szCs w:val="28"/>
          <w:highlight w:val="cyan"/>
        </w:rPr>
        <w:t>In additi</w:t>
      </w:r>
      <w:r w:rsidR="00770143" w:rsidRPr="006A0466">
        <w:rPr>
          <w:rFonts w:ascii="Garamond" w:hAnsi="Garamond"/>
          <w:sz w:val="28"/>
          <w:szCs w:val="28"/>
          <w:highlight w:val="cyan"/>
        </w:rPr>
        <w:t xml:space="preserve">on to isolation experienced </w:t>
      </w:r>
      <w:proofErr w:type="gramStart"/>
      <w:r w:rsidR="00770143" w:rsidRPr="006A0466">
        <w:rPr>
          <w:rFonts w:ascii="Garamond" w:hAnsi="Garamond"/>
          <w:sz w:val="28"/>
          <w:szCs w:val="28"/>
          <w:highlight w:val="cyan"/>
        </w:rPr>
        <w:t>as a result</w:t>
      </w:r>
      <w:proofErr w:type="gramEnd"/>
      <w:r w:rsidR="00770143" w:rsidRPr="006A0466">
        <w:rPr>
          <w:rFonts w:ascii="Garamond" w:hAnsi="Garamond"/>
          <w:sz w:val="28"/>
          <w:szCs w:val="28"/>
          <w:highlight w:val="cyan"/>
        </w:rPr>
        <w:t xml:space="preserve"> of leaving behind family and loved ones, lack of or limited language skills</w:t>
      </w:r>
      <w:r w:rsidR="00E64B1C" w:rsidRPr="006A0466">
        <w:rPr>
          <w:rFonts w:ascii="Garamond" w:hAnsi="Garamond"/>
          <w:sz w:val="28"/>
          <w:szCs w:val="28"/>
          <w:highlight w:val="cyan"/>
        </w:rPr>
        <w:t xml:space="preserve"> and employment</w:t>
      </w:r>
      <w:r w:rsidR="00770143" w:rsidRPr="006A0466">
        <w:rPr>
          <w:rFonts w:ascii="Garamond" w:hAnsi="Garamond"/>
          <w:sz w:val="28"/>
          <w:szCs w:val="28"/>
          <w:highlight w:val="cyan"/>
        </w:rPr>
        <w:t xml:space="preserve"> may </w:t>
      </w:r>
      <w:r w:rsidR="00640D11" w:rsidRPr="006A0466">
        <w:rPr>
          <w:rFonts w:ascii="Garamond" w:hAnsi="Garamond"/>
          <w:sz w:val="28"/>
          <w:szCs w:val="28"/>
          <w:highlight w:val="cyan"/>
        </w:rPr>
        <w:t xml:space="preserve">further </w:t>
      </w:r>
      <w:r w:rsidR="00770143" w:rsidRPr="006A0466">
        <w:rPr>
          <w:rFonts w:ascii="Garamond" w:hAnsi="Garamond"/>
          <w:sz w:val="28"/>
          <w:szCs w:val="28"/>
          <w:highlight w:val="cyan"/>
        </w:rPr>
        <w:t xml:space="preserve">isolate </w:t>
      </w:r>
      <w:r w:rsidR="00640D11" w:rsidRPr="006A0466">
        <w:rPr>
          <w:rFonts w:ascii="Garamond" w:hAnsi="Garamond"/>
          <w:sz w:val="28"/>
          <w:szCs w:val="28"/>
          <w:highlight w:val="cyan"/>
        </w:rPr>
        <w:t>the women</w:t>
      </w:r>
      <w:r w:rsidR="00770143" w:rsidRPr="006A0466">
        <w:rPr>
          <w:rFonts w:ascii="Garamond" w:hAnsi="Garamond"/>
          <w:sz w:val="28"/>
          <w:szCs w:val="28"/>
          <w:highlight w:val="cyan"/>
        </w:rPr>
        <w:t>, making them dependent on the abuser for social support.</w:t>
      </w:r>
      <w:r w:rsidR="00BF264E" w:rsidRPr="006A0466">
        <w:rPr>
          <w:rFonts w:ascii="Garamond" w:hAnsi="Garamond"/>
          <w:sz w:val="28"/>
          <w:szCs w:val="28"/>
          <w:highlight w:val="cyan"/>
        </w:rPr>
        <w:t xml:space="preserve"> </w:t>
      </w:r>
      <w:r w:rsidR="00296238" w:rsidRPr="006A0466">
        <w:rPr>
          <w:rFonts w:ascii="Garamond" w:hAnsi="Garamond"/>
          <w:sz w:val="28"/>
          <w:szCs w:val="28"/>
          <w:highlight w:val="cyan"/>
        </w:rPr>
        <w:t>This gives the abuser the opportunity to control the woman both emotionally and physically.</w:t>
      </w:r>
      <w:r w:rsidR="00A06E66" w:rsidRPr="006A0466">
        <w:rPr>
          <w:rFonts w:ascii="Garamond" w:hAnsi="Garamond"/>
          <w:sz w:val="28"/>
          <w:szCs w:val="28"/>
          <w:highlight w:val="cyan"/>
        </w:rPr>
        <w:t xml:space="preserve"> Leaving the relation and/or disclosing abuse may result in further isolation from </w:t>
      </w:r>
      <w:r w:rsidR="00A06E66" w:rsidRPr="006A0466">
        <w:rPr>
          <w:rFonts w:ascii="Garamond" w:hAnsi="Garamond"/>
          <w:sz w:val="28"/>
          <w:szCs w:val="28"/>
          <w:highlight w:val="cyan"/>
        </w:rPr>
        <w:lastRenderedPageBreak/>
        <w:t>their family and ethnic communities</w:t>
      </w:r>
      <w:r w:rsidR="00D95CB8" w:rsidRPr="006A0466">
        <w:rPr>
          <w:rFonts w:ascii="Garamond" w:hAnsi="Garamond"/>
          <w:sz w:val="28"/>
          <w:szCs w:val="28"/>
          <w:highlight w:val="cyan"/>
        </w:rPr>
        <w:t xml:space="preserve"> </w:t>
      </w:r>
      <w:r w:rsidR="00D95CB8" w:rsidRPr="006A0466">
        <w:rPr>
          <w:rFonts w:ascii="Garamond" w:hAnsi="Garamond"/>
          <w:sz w:val="28"/>
          <w:szCs w:val="28"/>
          <w:highlight w:val="cyan"/>
        </w:rPr>
        <w:fldChar w:fldCharType="begin"/>
      </w:r>
      <w:r w:rsidR="00D95CB8" w:rsidRPr="006A0466">
        <w:rPr>
          <w:rFonts w:ascii="Garamond" w:hAnsi="Garamond"/>
          <w:sz w:val="28"/>
          <w:szCs w:val="28"/>
          <w:highlight w:val="cyan"/>
        </w:rPr>
        <w:instrText xml:space="preserve"> ADDIN EN.CITE &lt;EndNote&gt;&lt;Cite&gt;&lt;Author&gt;Mayeda&lt;/Author&gt;&lt;Year&gt;2015&lt;/Year&gt;&lt;RecNum&gt;79&lt;/RecNum&gt;&lt;DisplayText&gt;(Mayeda &amp;amp; Vijaykumar, 2015)&lt;/DisplayText&gt;&lt;record&gt;&lt;rec-number&gt;79&lt;/rec-number&gt;&lt;foreign-keys&gt;&lt;key app="EN" db-id="fdsvvwee7fd0a8e9v5sxrxtesfdtfew9ssft" timestamp="1539756401"&gt;79&lt;/key&gt;&lt;/foreign-keys&gt;&lt;ref-type name="Journal Article"&gt;17&lt;/ref-type&gt;&lt;contributors&gt;&lt;authors&gt;&lt;author&gt;Mayeda, David Tokiharu&lt;/author&gt;&lt;author&gt;Vijaykumar, Raagini&lt;/author&gt;&lt;/authors&gt;&lt;/contributors&gt;&lt;titles&gt;&lt;title&gt;Intersections of culture, migration and intimate partner violence as told by migrant youth&lt;/title&gt;&lt;secondary-title&gt;International Journal of Criminology and Sociology&lt;/secondary-title&gt;&lt;/titles&gt;&lt;periodical&gt;&lt;full-title&gt;International Journal of Criminology and Sociology&lt;/full-title&gt;&lt;/periodical&gt;&lt;pages&gt;208-219&lt;/pages&gt;&lt;volume&gt;4&lt;/volume&gt;&lt;dates&gt;&lt;year&gt;2015&lt;/year&gt;&lt;/dates&gt;&lt;isbn&gt;1929-4409&lt;/isbn&gt;&lt;urls&gt;&lt;/urls&gt;&lt;/record&gt;&lt;/Cite&gt;&lt;/EndNote&gt;</w:instrText>
      </w:r>
      <w:r w:rsidR="00D95CB8" w:rsidRPr="006A0466">
        <w:rPr>
          <w:rFonts w:ascii="Garamond" w:hAnsi="Garamond"/>
          <w:sz w:val="28"/>
          <w:szCs w:val="28"/>
          <w:highlight w:val="cyan"/>
        </w:rPr>
        <w:fldChar w:fldCharType="separate"/>
      </w:r>
      <w:r w:rsidR="00D95CB8" w:rsidRPr="006A0466">
        <w:rPr>
          <w:rFonts w:ascii="Garamond" w:hAnsi="Garamond"/>
          <w:noProof/>
          <w:sz w:val="28"/>
          <w:szCs w:val="28"/>
          <w:highlight w:val="cyan"/>
        </w:rPr>
        <w:t>(Mayeda &amp; Vijaykumar, 2015)</w:t>
      </w:r>
      <w:r w:rsidR="00D95CB8" w:rsidRPr="006A0466">
        <w:rPr>
          <w:rFonts w:ascii="Garamond" w:hAnsi="Garamond"/>
          <w:sz w:val="28"/>
          <w:szCs w:val="28"/>
          <w:highlight w:val="cyan"/>
        </w:rPr>
        <w:fldChar w:fldCharType="end"/>
      </w:r>
      <w:r w:rsidR="00A06E66" w:rsidRPr="006A0466">
        <w:rPr>
          <w:rFonts w:ascii="Garamond" w:hAnsi="Garamond"/>
          <w:sz w:val="28"/>
          <w:szCs w:val="28"/>
          <w:highlight w:val="cyan"/>
        </w:rPr>
        <w:t>.</w:t>
      </w:r>
      <w:r w:rsidR="00196E6C" w:rsidRPr="006A0466">
        <w:rPr>
          <w:rFonts w:ascii="Garamond" w:hAnsi="Garamond"/>
          <w:sz w:val="28"/>
          <w:szCs w:val="28"/>
        </w:rPr>
        <w:t xml:space="preserve"> </w:t>
      </w:r>
      <w:r w:rsidR="00196E6C" w:rsidRPr="006A0466">
        <w:rPr>
          <w:rFonts w:ascii="Garamond" w:hAnsi="Garamond"/>
          <w:noProof/>
          <w:sz w:val="28"/>
          <w:szCs w:val="28"/>
        </w:rPr>
        <w:t>Menjívar and Salcido (2002) also observed that migrant and refugee background women often use their country of origin as a frame of reference when deciding whether or not to seek help and/or disclose domestic violence experiences.</w:t>
      </w:r>
      <w:r w:rsidR="00E97B27" w:rsidRPr="006A0466">
        <w:rPr>
          <w:rFonts w:ascii="Garamond" w:hAnsi="Garamond"/>
          <w:noProof/>
          <w:sz w:val="28"/>
          <w:szCs w:val="28"/>
        </w:rPr>
        <w:t xml:space="preserve"> The majority arrive from countries where domestice violence is ‘normalised’ and/or women in such situations lack legal protection.</w:t>
      </w:r>
      <w:r w:rsidR="00D03CDE" w:rsidRPr="006A0466">
        <w:rPr>
          <w:rFonts w:ascii="Garamond" w:hAnsi="Garamond"/>
          <w:noProof/>
          <w:sz w:val="28"/>
          <w:szCs w:val="28"/>
        </w:rPr>
        <w:t xml:space="preserve"> This may leave the women to assume initiatilly that the same applies in the host country. </w:t>
      </w:r>
      <w:r w:rsidR="00E97B27" w:rsidRPr="006A0466">
        <w:rPr>
          <w:rFonts w:ascii="Garamond" w:hAnsi="Garamond"/>
          <w:noProof/>
          <w:sz w:val="28"/>
          <w:szCs w:val="28"/>
        </w:rPr>
        <w:t xml:space="preserve"> </w:t>
      </w:r>
      <w:r w:rsidR="00196E6C" w:rsidRPr="006A0466">
        <w:rPr>
          <w:rFonts w:ascii="Garamond" w:hAnsi="Garamond"/>
          <w:noProof/>
          <w:sz w:val="28"/>
          <w:szCs w:val="28"/>
        </w:rPr>
        <w:t xml:space="preserve"> </w:t>
      </w:r>
    </w:p>
    <w:p w:rsidR="00435EC3" w:rsidRPr="006A0466" w:rsidRDefault="0059101B" w:rsidP="003020E3">
      <w:pPr>
        <w:jc w:val="both"/>
        <w:rPr>
          <w:rFonts w:ascii="Garamond" w:hAnsi="Garamond"/>
          <w:sz w:val="28"/>
          <w:szCs w:val="28"/>
        </w:rPr>
      </w:pPr>
      <w:r w:rsidRPr="006A0466">
        <w:rPr>
          <w:rFonts w:ascii="Garamond" w:hAnsi="Garamond"/>
          <w:sz w:val="28"/>
          <w:szCs w:val="28"/>
        </w:rPr>
        <w:t xml:space="preserve"> </w:t>
      </w:r>
    </w:p>
    <w:p w:rsidR="003C77C2" w:rsidRPr="006A0466" w:rsidRDefault="00435EC3" w:rsidP="003020E3">
      <w:pPr>
        <w:jc w:val="both"/>
        <w:rPr>
          <w:rFonts w:ascii="Garamond" w:hAnsi="Garamond"/>
          <w:sz w:val="28"/>
          <w:szCs w:val="28"/>
        </w:rPr>
      </w:pPr>
      <w:r w:rsidRPr="006A0466">
        <w:rPr>
          <w:rFonts w:ascii="Garamond" w:hAnsi="Garamond"/>
          <w:sz w:val="28"/>
          <w:szCs w:val="28"/>
          <w:highlight w:val="cyan"/>
        </w:rPr>
        <w:t>Women from refugee and migrant background in New Zealand hold different legal status, including as citizens, asylum seekers, permanent residents, humanitarian protection (mainly people of refugee background), temporary and seasonal work visas, and student visas</w:t>
      </w:r>
      <w:r w:rsidR="007307F5" w:rsidRPr="006A0466">
        <w:rPr>
          <w:rFonts w:ascii="Garamond" w:hAnsi="Garamond"/>
          <w:sz w:val="28"/>
          <w:szCs w:val="28"/>
          <w:highlight w:val="cyan"/>
        </w:rPr>
        <w:t xml:space="preserve"> </w:t>
      </w:r>
      <w:r w:rsidR="007307F5" w:rsidRPr="006A0466">
        <w:rPr>
          <w:rFonts w:ascii="Garamond" w:hAnsi="Garamond"/>
          <w:sz w:val="28"/>
          <w:szCs w:val="28"/>
          <w:highlight w:val="cyan"/>
        </w:rPr>
        <w:fldChar w:fldCharType="begin"/>
      </w:r>
      <w:r w:rsidR="007307F5" w:rsidRPr="006A0466">
        <w:rPr>
          <w:rFonts w:ascii="Garamond" w:hAnsi="Garamond"/>
          <w:sz w:val="28"/>
          <w:szCs w:val="28"/>
          <w:highlight w:val="cyan"/>
        </w:rPr>
        <w:instrText xml:space="preserve"> ADDIN EN.CITE &lt;EndNote&gt;&lt;Cite&gt;&lt;Author&gt;Simon-Kumar&lt;/Author&gt;&lt;Year&gt;2019&lt;/Year&gt;&lt;RecNum&gt;111&lt;/RecNum&gt;&lt;DisplayText&gt;(Simon-Kumar, 2019)&lt;/DisplayText&gt;&lt;record&gt;&lt;rec-number&gt;111&lt;/rec-number&gt;&lt;foreign-keys&gt;&lt;key app="EN" db-id="fdsvvwee7fd0a8e9v5sxrxtesfdtfew9ssft" timestamp="1567818369"&gt;111&lt;/key&gt;&lt;/foreign-keys&gt;&lt;ref-type name="Book"&gt;6&lt;/ref-type&gt;&lt;contributors&gt;&lt;authors&gt;&lt;author&gt;Simon-Kumar, Rachel&lt;/author&gt;&lt;/authors&gt;&lt;/contributors&gt;&lt;titles&gt;&lt;title&gt;Ethnic perspectives on family violence in Aotearoa New Zealand&lt;/title&gt;&lt;secondary-title&gt;NZFVC Issues Paper&lt;/secondary-title&gt;&lt;/titles&gt;&lt;keywords&gt;&lt;keyword&gt;Shakti&lt;/keyword&gt;&lt;keyword&gt;Shama&lt;/keyword&gt;&lt;keyword&gt;CULTURAL ISSUES&lt;/keyword&gt;&lt;keyword&gt;ASIAN PEOPLES&lt;/keyword&gt;&lt;keyword&gt;AFRICAN PEOPLES&lt;/keyword&gt;&lt;keyword&gt;DOMESTIC VIOLENCE&lt;/keyword&gt;&lt;keyword&gt;FEMALE GENITAL MUTILATION (FGM)&lt;/keyword&gt;&lt;keyword&gt;ETHNICITY&lt;/keyword&gt;&lt;keyword&gt;FAMILY VIOLENCE&lt;/keyword&gt;&lt;keyword&gt;INTERVENTION&lt;/keyword&gt;&lt;keyword&gt;INTIMATE PARTNER VIOLENCE&lt;/keyword&gt;&lt;keyword&gt;MIGRANTS&lt;/keyword&gt;&lt;keyword&gt;REFUGEES&lt;/keyword&gt;&lt;keyword&gt;VICTIMS OF DOMESTIC VIOLENCE&lt;/keyword&gt;&lt;keyword&gt;NEW ZEALAND&lt;/keyword&gt;&lt;/keywords&gt;&lt;dates&gt;&lt;year&gt;2019&lt;/year&gt;&lt;/dates&gt;&lt;pub-location&gt;Auckland, New Zealand :&lt;/pub-location&gt;&lt;publisher&gt;New Zealand Family Violence Clearinghouse, University of Auckland&lt;/publisher&gt;&lt;urls&gt;&lt;related-urls&gt;&lt;url&gt;https://nzfvc.org.nz/issues-paper-14-ethnic-perspectives-family-violence-aotearoa-new-zealand&lt;/url&gt;&lt;/related-urls&gt;&lt;/urls&gt;&lt;/record&gt;&lt;/Cite&gt;&lt;/EndNote&gt;</w:instrText>
      </w:r>
      <w:r w:rsidR="007307F5" w:rsidRPr="006A0466">
        <w:rPr>
          <w:rFonts w:ascii="Garamond" w:hAnsi="Garamond"/>
          <w:sz w:val="28"/>
          <w:szCs w:val="28"/>
          <w:highlight w:val="cyan"/>
        </w:rPr>
        <w:fldChar w:fldCharType="separate"/>
      </w:r>
      <w:r w:rsidR="007307F5" w:rsidRPr="006A0466">
        <w:rPr>
          <w:rFonts w:ascii="Garamond" w:hAnsi="Garamond"/>
          <w:noProof/>
          <w:sz w:val="28"/>
          <w:szCs w:val="28"/>
          <w:highlight w:val="cyan"/>
        </w:rPr>
        <w:t>(Simon-Kumar, 2019)</w:t>
      </w:r>
      <w:r w:rsidR="007307F5" w:rsidRPr="006A0466">
        <w:rPr>
          <w:rFonts w:ascii="Garamond" w:hAnsi="Garamond"/>
          <w:sz w:val="28"/>
          <w:szCs w:val="28"/>
          <w:highlight w:val="cyan"/>
        </w:rPr>
        <w:fldChar w:fldCharType="end"/>
      </w:r>
      <w:r w:rsidR="007A14EF" w:rsidRPr="006A0466">
        <w:rPr>
          <w:rFonts w:ascii="Garamond" w:hAnsi="Garamond"/>
          <w:sz w:val="28"/>
          <w:szCs w:val="28"/>
          <w:highlight w:val="cyan"/>
        </w:rPr>
        <w:t>. Immigration status is noted to be a key risk factor</w:t>
      </w:r>
      <w:r w:rsidR="00606C46" w:rsidRPr="006A0466">
        <w:rPr>
          <w:rFonts w:ascii="Garamond" w:hAnsi="Garamond"/>
          <w:sz w:val="28"/>
          <w:szCs w:val="28"/>
          <w:highlight w:val="cyan"/>
        </w:rPr>
        <w:t xml:space="preserve"> </w:t>
      </w:r>
      <w:r w:rsidR="00606C46" w:rsidRPr="006A0466">
        <w:rPr>
          <w:rFonts w:ascii="Garamond" w:hAnsi="Garamond"/>
          <w:sz w:val="28"/>
          <w:szCs w:val="28"/>
          <w:highlight w:val="cyan"/>
        </w:rPr>
        <w:fldChar w:fldCharType="begin"/>
      </w:r>
      <w:r w:rsidR="00294913" w:rsidRPr="006A0466">
        <w:rPr>
          <w:rFonts w:ascii="Garamond" w:hAnsi="Garamond"/>
          <w:sz w:val="28"/>
          <w:szCs w:val="28"/>
          <w:highlight w:val="cyan"/>
        </w:rPr>
        <w:instrText xml:space="preserve"> ADDIN EN.CITE &lt;EndNote&gt;&lt;Cite&gt;&lt;Author&gt;Erez&lt;/Author&gt;&lt;Year&gt;2009&lt;/Year&gt;&lt;RecNum&gt;122&lt;/RecNum&gt;&lt;DisplayText&gt;(Erez et al., 2009)&lt;/DisplayText&gt;&lt;record&gt;&lt;rec-number&gt;122&lt;/rec-number&gt;&lt;foreign-keys&gt;&lt;key app="EN" db-id="avffdtptns5rwyeeze75vprcw02dswtzsdt0" timestamp="1567903240"&gt;122&lt;/key&gt;&lt;/foreign-keys&gt;&lt;ref-type name="Journal Article"&gt;17&lt;/ref-type&gt;&lt;contributors&gt;&lt;authors&gt;&lt;author&gt;Erez, Edna&lt;/author&gt;&lt;author&gt;Adelman, Madelaine&lt;/author&gt;&lt;author&gt;Gregory, Carol&lt;/author&gt;&lt;/authors&gt;&lt;/contributors&gt;&lt;titles&gt;&lt;title&gt;Intersections of immigration and domestic violence: Voices of battered immigrant women&lt;/title&gt;&lt;secondary-title&gt; Feminist criminology&lt;/secondary-title&gt;&lt;/titles&gt;&lt;pages&gt;32-56&lt;/pages&gt;&lt;volume&gt;4&lt;/volume&gt;&lt;number&gt;1&lt;/number&gt;&lt;dates&gt;&lt;year&gt;2009&lt;/year&gt;&lt;/dates&gt;&lt;isbn&gt;1557-0851&lt;/isbn&gt;&lt;urls&gt;&lt;/urls&gt;&lt;/record&gt;&lt;/Cite&gt;&lt;/EndNote&gt;</w:instrText>
      </w:r>
      <w:r w:rsidR="00606C46" w:rsidRPr="006A0466">
        <w:rPr>
          <w:rFonts w:ascii="Garamond" w:hAnsi="Garamond"/>
          <w:sz w:val="28"/>
          <w:szCs w:val="28"/>
          <w:highlight w:val="cyan"/>
        </w:rPr>
        <w:fldChar w:fldCharType="separate"/>
      </w:r>
      <w:r w:rsidR="00294913" w:rsidRPr="006A0466">
        <w:rPr>
          <w:rFonts w:ascii="Garamond" w:hAnsi="Garamond"/>
          <w:noProof/>
          <w:sz w:val="28"/>
          <w:szCs w:val="28"/>
          <w:highlight w:val="cyan"/>
        </w:rPr>
        <w:t>(Erez et al., 2009)</w:t>
      </w:r>
      <w:r w:rsidR="00606C46" w:rsidRPr="006A0466">
        <w:rPr>
          <w:rFonts w:ascii="Garamond" w:hAnsi="Garamond"/>
          <w:sz w:val="28"/>
          <w:szCs w:val="28"/>
          <w:highlight w:val="cyan"/>
        </w:rPr>
        <w:fldChar w:fldCharType="end"/>
      </w:r>
      <w:r w:rsidR="003C77C2" w:rsidRPr="006A0466">
        <w:rPr>
          <w:rFonts w:ascii="Garamond" w:hAnsi="Garamond"/>
          <w:sz w:val="28"/>
          <w:szCs w:val="28"/>
          <w:highlight w:val="cyan"/>
        </w:rPr>
        <w:t>.</w:t>
      </w:r>
      <w:r w:rsidR="003C77C2" w:rsidRPr="006A0466">
        <w:rPr>
          <w:rFonts w:ascii="Garamond" w:hAnsi="Garamond"/>
          <w:sz w:val="28"/>
          <w:szCs w:val="28"/>
        </w:rPr>
        <w:t xml:space="preserve"> </w:t>
      </w:r>
      <w:r w:rsidR="007A14EF" w:rsidRPr="006A0466">
        <w:rPr>
          <w:rFonts w:ascii="Garamond" w:hAnsi="Garamond"/>
          <w:sz w:val="28"/>
          <w:szCs w:val="28"/>
        </w:rPr>
        <w:t xml:space="preserve">Globally, violence against women has been a subject of debate particularly </w:t>
      </w:r>
      <w:proofErr w:type="gramStart"/>
      <w:r w:rsidR="007A14EF" w:rsidRPr="006A0466">
        <w:rPr>
          <w:rFonts w:ascii="Garamond" w:hAnsi="Garamond"/>
          <w:sz w:val="28"/>
          <w:szCs w:val="28"/>
        </w:rPr>
        <w:t>with regards to</w:t>
      </w:r>
      <w:proofErr w:type="gramEnd"/>
      <w:r w:rsidR="007A14EF" w:rsidRPr="006A0466">
        <w:rPr>
          <w:rFonts w:ascii="Garamond" w:hAnsi="Garamond"/>
          <w:sz w:val="28"/>
          <w:szCs w:val="28"/>
        </w:rPr>
        <w:t xml:space="preserve"> </w:t>
      </w:r>
      <w:r w:rsidR="003230C0" w:rsidRPr="006A0466">
        <w:rPr>
          <w:rFonts w:ascii="Garamond" w:hAnsi="Garamond"/>
          <w:sz w:val="28"/>
          <w:szCs w:val="28"/>
        </w:rPr>
        <w:t>the making of</w:t>
      </w:r>
      <w:r w:rsidR="007A14EF" w:rsidRPr="006A0466">
        <w:rPr>
          <w:rFonts w:ascii="Garamond" w:hAnsi="Garamond"/>
          <w:sz w:val="28"/>
          <w:szCs w:val="28"/>
        </w:rPr>
        <w:t xml:space="preserve"> laws and policies. </w:t>
      </w:r>
      <w:r w:rsidR="00FB4404" w:rsidRPr="006A0466">
        <w:rPr>
          <w:rFonts w:ascii="Garamond" w:hAnsi="Garamond"/>
          <w:sz w:val="28"/>
          <w:szCs w:val="28"/>
        </w:rPr>
        <w:t>In seeking to prevent, eradicate, and punish violence against women, most countries have drafted specific laws and national policies and/or ratified certain international conventions</w:t>
      </w:r>
      <w:r w:rsidR="00CA2373" w:rsidRPr="006A0466">
        <w:rPr>
          <w:rFonts w:ascii="Garamond" w:hAnsi="Garamond"/>
          <w:sz w:val="28"/>
          <w:szCs w:val="28"/>
        </w:rPr>
        <w:t xml:space="preserve">. </w:t>
      </w:r>
      <w:r w:rsidR="00CA2373" w:rsidRPr="006A0466">
        <w:rPr>
          <w:rFonts w:ascii="Garamond" w:hAnsi="Garamond"/>
          <w:sz w:val="28"/>
          <w:szCs w:val="28"/>
          <w:highlight w:val="cyan"/>
        </w:rPr>
        <w:t>The effectiveness of these laws and policies should be measured by their ability to address important factors associated with domestic violence against women, and reduce personal and social consequences of domestic violence</w:t>
      </w:r>
      <w:r w:rsidR="00FB4404" w:rsidRPr="006A0466">
        <w:rPr>
          <w:rFonts w:ascii="Garamond" w:hAnsi="Garamond"/>
          <w:sz w:val="28"/>
          <w:szCs w:val="28"/>
        </w:rPr>
        <w:t xml:space="preserve"> </w:t>
      </w:r>
      <w:r w:rsidR="00145A80" w:rsidRPr="006A0466">
        <w:rPr>
          <w:rFonts w:ascii="Garamond" w:hAnsi="Garamond"/>
          <w:sz w:val="28"/>
          <w:szCs w:val="28"/>
        </w:rPr>
        <w:fldChar w:fldCharType="begin"/>
      </w:r>
      <w:r w:rsidR="00145A80" w:rsidRPr="006A0466">
        <w:rPr>
          <w:rFonts w:ascii="Garamond" w:hAnsi="Garamond"/>
          <w:sz w:val="28"/>
          <w:szCs w:val="28"/>
        </w:rPr>
        <w:instrText xml:space="preserve"> ADDIN EN.CITE &lt;EndNote&gt;&lt;Cite&gt;&lt;Author&gt;Dugan&lt;/Author&gt;&lt;Year&gt;2003&lt;/Year&gt;&lt;RecNum&gt;71&lt;/RecNum&gt;&lt;DisplayText&gt;(Dugan, 2003; Sifaki, 2017)&lt;/DisplayText&gt;&lt;record&gt;&lt;rec-number&gt;71&lt;/rec-number&gt;&lt;foreign-keys&gt;&lt;key app="EN" db-id="fdsvvwee7fd0a8e9v5sxrxtesfdtfew9ssft" timestamp="1539302690"&gt;71&lt;/key&gt;&lt;/foreign-keys&gt;&lt;ref-type name="Journal Article"&gt;17&lt;/ref-type&gt;&lt;contributors&gt;&lt;authors&gt;&lt;author&gt;Dugan, Laura&lt;/author&gt;&lt;/authors&gt;&lt;/contributors&gt;&lt;titles&gt;&lt;title&gt;Domestic violence legislation: Exploring its impact on the likelihood of domestic violence, police involvement, and arrest&lt;/title&gt;&lt;secondary-title&gt;Criminology &amp;amp; Public Policy&lt;/secondary-title&gt;&lt;/titles&gt;&lt;periodical&gt;&lt;full-title&gt;Criminology &amp;amp; Public Policy&lt;/full-title&gt;&lt;/periodical&gt;&lt;pages&gt;283-312&lt;/pages&gt;&lt;volume&gt;2&lt;/volume&gt;&lt;number&gt;2&lt;/number&gt;&lt;dates&gt;&lt;year&gt;2003&lt;/year&gt;&lt;/dates&gt;&lt;isbn&gt;1538-6473&lt;/isbn&gt;&lt;urls&gt;&lt;/urls&gt;&lt;/record&gt;&lt;/Cite&gt;&lt;Cite&gt;&lt;Author&gt;Sifaki&lt;/Author&gt;&lt;Year&gt;2017&lt;/Year&gt;&lt;RecNum&gt;78&lt;/RecNum&gt;&lt;record&gt;&lt;rec-number&gt;78&lt;/rec-number&gt;&lt;foreign-keys&gt;&lt;key app="EN" db-id="fdsvvwee7fd0a8e9v5sxrxtesfdtfew9ssft" timestamp="1539755942"&gt;78&lt;/key&gt;&lt;/foreign-keys&gt;&lt;ref-type name="Web Page"&gt;12&lt;/ref-type&gt;&lt;contributors&gt;&lt;authors&gt;&lt;author&gt;Sifaki, Eleni&lt;/author&gt;&lt;/authors&gt;&lt;/contributors&gt;&lt;titles&gt;&lt;title&gt;&amp;#xD;What political dynamics lead to domestic violence legislation being implemented?&lt;/title&gt;&lt;/titles&gt;&lt;volume&gt;2018&lt;/volume&gt;&lt;number&gt;October 10&lt;/number&gt;&lt;dates&gt;&lt;year&gt;2017&lt;/year&gt;&lt;/dates&gt;&lt;urls&gt;&lt;related-urls&gt;&lt;url&gt;https://newint.org/blog/2017/03/08/what-political-dynamics-lead-to-domestic-violence-legislation&lt;/url&gt;&lt;/related-urls&gt;&lt;/urls&gt;&lt;/record&gt;&lt;/Cite&gt;&lt;/EndNote&gt;</w:instrText>
      </w:r>
      <w:r w:rsidR="00145A80" w:rsidRPr="006A0466">
        <w:rPr>
          <w:rFonts w:ascii="Garamond" w:hAnsi="Garamond"/>
          <w:sz w:val="28"/>
          <w:szCs w:val="28"/>
        </w:rPr>
        <w:fldChar w:fldCharType="separate"/>
      </w:r>
      <w:r w:rsidR="00145A80" w:rsidRPr="006A0466">
        <w:rPr>
          <w:rFonts w:ascii="Garamond" w:hAnsi="Garamond"/>
          <w:noProof/>
          <w:sz w:val="28"/>
          <w:szCs w:val="28"/>
        </w:rPr>
        <w:t>(Dugan, 2003; Sifaki, 2017)</w:t>
      </w:r>
      <w:r w:rsidR="00145A80" w:rsidRPr="006A0466">
        <w:rPr>
          <w:rFonts w:ascii="Garamond" w:hAnsi="Garamond"/>
          <w:sz w:val="28"/>
          <w:szCs w:val="28"/>
        </w:rPr>
        <w:fldChar w:fldCharType="end"/>
      </w:r>
      <w:r w:rsidR="00392E4B" w:rsidRPr="006A0466">
        <w:rPr>
          <w:rFonts w:ascii="Garamond" w:hAnsi="Garamond"/>
          <w:sz w:val="28"/>
          <w:szCs w:val="28"/>
        </w:rPr>
        <w:t>.</w:t>
      </w:r>
      <w:r w:rsidR="00212FE3" w:rsidRPr="006A0466">
        <w:rPr>
          <w:rFonts w:ascii="Garamond" w:hAnsi="Garamond"/>
          <w:sz w:val="28"/>
          <w:szCs w:val="28"/>
        </w:rPr>
        <w:t xml:space="preserve"> A study investigating domestic violence in a number of countries found that out of the 173 countries covered, 127 countries passed specific domestic violence laws.</w:t>
      </w:r>
      <w:r w:rsidR="00145A80" w:rsidRPr="006A0466">
        <w:rPr>
          <w:rFonts w:ascii="Garamond" w:hAnsi="Garamond"/>
          <w:sz w:val="28"/>
          <w:szCs w:val="28"/>
        </w:rPr>
        <w:t xml:space="preserve"> </w:t>
      </w:r>
      <w:r w:rsidR="00113A27" w:rsidRPr="006A0466">
        <w:rPr>
          <w:rFonts w:ascii="Garamond" w:hAnsi="Garamond"/>
          <w:sz w:val="28"/>
          <w:szCs w:val="28"/>
        </w:rPr>
        <w:t xml:space="preserve">Countries that had not passed specific laws </w:t>
      </w:r>
      <w:proofErr w:type="gramStart"/>
      <w:r w:rsidR="00113A27" w:rsidRPr="006A0466">
        <w:rPr>
          <w:rFonts w:ascii="Garamond" w:hAnsi="Garamond"/>
          <w:sz w:val="28"/>
          <w:szCs w:val="28"/>
        </w:rPr>
        <w:t>were found</w:t>
      </w:r>
      <w:proofErr w:type="gramEnd"/>
      <w:r w:rsidR="00113A27" w:rsidRPr="006A0466">
        <w:rPr>
          <w:rFonts w:ascii="Garamond" w:hAnsi="Garamond"/>
          <w:sz w:val="28"/>
          <w:szCs w:val="28"/>
        </w:rPr>
        <w:t xml:space="preserve"> to still offer some form of increased protection for people experiencing domestic violence. However, the majority of these legislations were found to be incomplete or weak in implementation</w:t>
      </w:r>
      <w:r w:rsidR="00F54382" w:rsidRPr="006A0466">
        <w:rPr>
          <w:rFonts w:ascii="Garamond" w:hAnsi="Garamond"/>
          <w:sz w:val="28"/>
          <w:szCs w:val="28"/>
        </w:rPr>
        <w:t xml:space="preserve"> </w:t>
      </w:r>
      <w:r w:rsidR="00F54382" w:rsidRPr="006A0466">
        <w:rPr>
          <w:rFonts w:ascii="Garamond" w:hAnsi="Garamond"/>
          <w:sz w:val="28"/>
          <w:szCs w:val="28"/>
          <w:highlight w:val="cyan"/>
        </w:rPr>
        <w:fldChar w:fldCharType="begin"/>
      </w:r>
      <w:r w:rsidR="00F54382" w:rsidRPr="006A0466">
        <w:rPr>
          <w:rFonts w:ascii="Garamond" w:hAnsi="Garamond"/>
          <w:sz w:val="28"/>
          <w:szCs w:val="28"/>
          <w:highlight w:val="cyan"/>
        </w:rPr>
        <w:instrText xml:space="preserve"> ADDIN EN.CITE &lt;EndNote&gt;&lt;Cite&gt;&lt;Author&gt;Sifaki&lt;/Author&gt;&lt;Year&gt;2017&lt;/Year&gt;&lt;RecNum&gt;78&lt;/RecNum&gt;&lt;DisplayText&gt;(Sifaki, 2017)&lt;/DisplayText&gt;&lt;record&gt;&lt;rec-number&gt;78&lt;/rec-number&gt;&lt;foreign-keys&gt;&lt;key app="EN" db-id="fdsvvwee7fd0a8e9v5sxrxtesfdtfew9ssft" timestamp="1539755942"&gt;78&lt;/key&gt;&lt;/foreign-keys&gt;&lt;ref-type name="Web Page"&gt;12&lt;/ref-type&gt;&lt;contributors&gt;&lt;authors&gt;&lt;author&gt;Sifaki, Eleni&lt;/author&gt;&lt;/authors&gt;&lt;/contributors&gt;&lt;titles&gt;&lt;title&gt;&amp;#xD;What political dynamics lead to domestic violence legislation being implemented?&lt;/title&gt;&lt;/titles&gt;&lt;volume&gt;2018&lt;/volume&gt;&lt;number&gt;October 10&lt;/number&gt;&lt;dates&gt;&lt;year&gt;2017&lt;/year&gt;&lt;/dates&gt;&lt;urls&gt;&lt;related-urls&gt;&lt;url&gt;https://newint.org/blog/2017/03/08/what-political-dynamics-lead-to-domestic-violence-legislation&lt;/url&gt;&lt;/related-urls&gt;&lt;/urls&gt;&lt;/record&gt;&lt;/Cite&gt;&lt;/EndNote&gt;</w:instrText>
      </w:r>
      <w:r w:rsidR="00F54382" w:rsidRPr="006A0466">
        <w:rPr>
          <w:rFonts w:ascii="Garamond" w:hAnsi="Garamond"/>
          <w:sz w:val="28"/>
          <w:szCs w:val="28"/>
          <w:highlight w:val="cyan"/>
        </w:rPr>
        <w:fldChar w:fldCharType="separate"/>
      </w:r>
      <w:r w:rsidR="00F54382" w:rsidRPr="006A0466">
        <w:rPr>
          <w:rFonts w:ascii="Garamond" w:hAnsi="Garamond"/>
          <w:noProof/>
          <w:sz w:val="28"/>
          <w:szCs w:val="28"/>
          <w:highlight w:val="cyan"/>
        </w:rPr>
        <w:t>(Sifaki, 2017)</w:t>
      </w:r>
      <w:r w:rsidR="00F54382" w:rsidRPr="006A0466">
        <w:rPr>
          <w:rFonts w:ascii="Garamond" w:hAnsi="Garamond"/>
          <w:sz w:val="28"/>
          <w:szCs w:val="28"/>
          <w:highlight w:val="cyan"/>
        </w:rPr>
        <w:fldChar w:fldCharType="end"/>
      </w:r>
      <w:r w:rsidR="00113A27" w:rsidRPr="006A0466">
        <w:rPr>
          <w:rFonts w:ascii="Garamond" w:hAnsi="Garamond"/>
          <w:sz w:val="28"/>
          <w:szCs w:val="28"/>
          <w:highlight w:val="cyan"/>
        </w:rPr>
        <w:t>.</w:t>
      </w:r>
      <w:r w:rsidR="00854686" w:rsidRPr="006A0466">
        <w:rPr>
          <w:rFonts w:ascii="Garamond" w:hAnsi="Garamond"/>
          <w:sz w:val="28"/>
          <w:szCs w:val="28"/>
          <w:highlight w:val="cyan"/>
        </w:rPr>
        <w:t xml:space="preserve"> In New Zealand, the Domestic Violence Act 1995, which replaced the Domestic Protection Act 1982, exists for this purpose</w:t>
      </w:r>
      <w:r w:rsidR="003F65AF" w:rsidRPr="006A0466">
        <w:rPr>
          <w:rFonts w:ascii="Garamond" w:hAnsi="Garamond"/>
          <w:sz w:val="28"/>
          <w:szCs w:val="28"/>
          <w:highlight w:val="cyan"/>
        </w:rPr>
        <w:t xml:space="preserve"> </w:t>
      </w:r>
      <w:r w:rsidR="003F65AF" w:rsidRPr="006A0466">
        <w:rPr>
          <w:rFonts w:ascii="Garamond" w:hAnsi="Garamond"/>
          <w:sz w:val="28"/>
          <w:szCs w:val="28"/>
          <w:highlight w:val="cyan"/>
        </w:rPr>
        <w:fldChar w:fldCharType="begin"/>
      </w:r>
      <w:r w:rsidR="003F65AF" w:rsidRPr="006A0466">
        <w:rPr>
          <w:rFonts w:ascii="Garamond" w:hAnsi="Garamond"/>
          <w:sz w:val="28"/>
          <w:szCs w:val="28"/>
          <w:highlight w:val="cyan"/>
        </w:rPr>
        <w:instrText xml:space="preserve"> ADDIN EN.CITE &lt;EndNote&gt;&lt;Cite&gt;&lt;Author&gt;Swarbrick&lt;/Author&gt;&lt;Year&gt;2018&lt;/Year&gt;&lt;RecNum&gt;77&lt;/RecNum&gt;&lt;DisplayText&gt;(Swarbrick, 2018)&lt;/DisplayText&gt;&lt;record&gt;&lt;rec-number&gt;77&lt;/rec-number&gt;&lt;foreign-keys&gt;&lt;key app="EN" db-id="fdsvvwee7fd0a8e9v5sxrxtesfdtfew9ssft" timestamp="1539323039"&gt;77&lt;/key&gt;&lt;/foreign-keys&gt;&lt;ref-type name="Web Page"&gt;12&lt;/ref-type&gt;&lt;contributors&gt;&lt;authors&gt;&lt;author&gt;Swarbrick, Nancy&lt;/author&gt;&lt;/authors&gt;&lt;/contributors&gt;&lt;titles&gt;&lt;title&gt;Domestic Violence&lt;/title&gt;&lt;/titles&gt;&lt;volume&gt;2018&lt;/volume&gt;&lt;number&gt;3 October &lt;/number&gt;&lt;dates&gt;&lt;year&gt;2018&lt;/year&gt;&lt;/dates&gt;&lt;publisher&gt;Te Ara - the Encyclopedia of New Zealand &lt;/publisher&gt;&lt;urls&gt;&lt;related-urls&gt;&lt;url&gt;http://www.TeAra.govt.nz/endomestic-violence/print&lt;/url&gt;&lt;/related-urls&gt;&lt;/urls&gt;&lt;/record&gt;&lt;/Cite&gt;&lt;/EndNote&gt;</w:instrText>
      </w:r>
      <w:r w:rsidR="003F65AF" w:rsidRPr="006A0466">
        <w:rPr>
          <w:rFonts w:ascii="Garamond" w:hAnsi="Garamond"/>
          <w:sz w:val="28"/>
          <w:szCs w:val="28"/>
          <w:highlight w:val="cyan"/>
        </w:rPr>
        <w:fldChar w:fldCharType="separate"/>
      </w:r>
      <w:r w:rsidR="003F65AF" w:rsidRPr="006A0466">
        <w:rPr>
          <w:rFonts w:ascii="Garamond" w:hAnsi="Garamond"/>
          <w:noProof/>
          <w:sz w:val="28"/>
          <w:szCs w:val="28"/>
          <w:highlight w:val="cyan"/>
        </w:rPr>
        <w:t>(Swarbrick, 2018)</w:t>
      </w:r>
      <w:r w:rsidR="003F65AF" w:rsidRPr="006A0466">
        <w:rPr>
          <w:rFonts w:ascii="Garamond" w:hAnsi="Garamond"/>
          <w:sz w:val="28"/>
          <w:szCs w:val="28"/>
          <w:highlight w:val="cyan"/>
        </w:rPr>
        <w:fldChar w:fldCharType="end"/>
      </w:r>
      <w:r w:rsidR="00854686" w:rsidRPr="006A0466">
        <w:rPr>
          <w:rFonts w:ascii="Garamond" w:hAnsi="Garamond"/>
          <w:sz w:val="28"/>
          <w:szCs w:val="28"/>
          <w:highlight w:val="cyan"/>
        </w:rPr>
        <w:t>.</w:t>
      </w:r>
      <w:r w:rsidR="003A54D6" w:rsidRPr="006A0466">
        <w:rPr>
          <w:rFonts w:ascii="Garamond" w:hAnsi="Garamond"/>
          <w:sz w:val="28"/>
          <w:szCs w:val="28"/>
          <w:highlight w:val="cyan"/>
        </w:rPr>
        <w:t xml:space="preserve"> In addition to this Act, New Zealand has also sought to address domestic violence </w:t>
      </w:r>
      <w:proofErr w:type="gramStart"/>
      <w:r w:rsidR="003A54D6" w:rsidRPr="006A0466">
        <w:rPr>
          <w:rFonts w:ascii="Garamond" w:hAnsi="Garamond"/>
          <w:sz w:val="28"/>
          <w:szCs w:val="28"/>
          <w:highlight w:val="cyan"/>
        </w:rPr>
        <w:t>among migrant and refugee background communities through changes in immigration policy (included in the Immigration Act 2009)</w:t>
      </w:r>
      <w:proofErr w:type="gramEnd"/>
      <w:r w:rsidR="00C71684" w:rsidRPr="006A0466">
        <w:rPr>
          <w:rFonts w:ascii="Garamond" w:hAnsi="Garamond"/>
          <w:sz w:val="28"/>
          <w:szCs w:val="28"/>
          <w:highlight w:val="cyan"/>
        </w:rPr>
        <w:t>.</w:t>
      </w:r>
      <w:r w:rsidR="00C71684" w:rsidRPr="006A0466">
        <w:rPr>
          <w:rFonts w:ascii="Garamond" w:hAnsi="Garamond"/>
          <w:sz w:val="28"/>
          <w:szCs w:val="28"/>
        </w:rPr>
        <w:t xml:space="preserve"> </w:t>
      </w:r>
      <w:r w:rsidR="00C71684" w:rsidRPr="006A0466">
        <w:rPr>
          <w:rFonts w:ascii="Garamond" w:hAnsi="Garamond"/>
          <w:sz w:val="28"/>
          <w:szCs w:val="28"/>
          <w:highlight w:val="cyan"/>
        </w:rPr>
        <w:t xml:space="preserve">In particular, </w:t>
      </w:r>
      <w:r w:rsidR="00C71684" w:rsidRPr="006A0466">
        <w:rPr>
          <w:rFonts w:ascii="Garamond" w:hAnsi="Garamond"/>
          <w:sz w:val="28"/>
          <w:szCs w:val="28"/>
          <w:highlight w:val="cyan"/>
        </w:rPr>
        <w:lastRenderedPageBreak/>
        <w:t>section 23 (1a)</w:t>
      </w:r>
      <w:r w:rsidR="008E2C2E" w:rsidRPr="006A0466">
        <w:rPr>
          <w:rFonts w:ascii="Garamond" w:hAnsi="Garamond"/>
          <w:sz w:val="28"/>
          <w:szCs w:val="28"/>
          <w:highlight w:val="cyan"/>
        </w:rPr>
        <w:t xml:space="preserve"> of the Act on ‘residence instructions’ deals with the provision of work or residence visas for some women experiencing domestic violence. The details of such provisions are further specified in the Immigration New Zealand Operational Manual S4.5</w:t>
      </w:r>
      <w:r w:rsidR="00C71684" w:rsidRPr="006A0466">
        <w:rPr>
          <w:rFonts w:ascii="Garamond" w:hAnsi="Garamond"/>
          <w:sz w:val="28"/>
          <w:szCs w:val="28"/>
          <w:highlight w:val="cyan"/>
        </w:rPr>
        <w:t xml:space="preserve"> </w:t>
      </w:r>
      <w:r w:rsidR="00C71684" w:rsidRPr="006A0466">
        <w:rPr>
          <w:rFonts w:ascii="Garamond" w:hAnsi="Garamond"/>
          <w:sz w:val="28"/>
          <w:szCs w:val="28"/>
          <w:highlight w:val="cyan"/>
        </w:rPr>
        <w:fldChar w:fldCharType="begin"/>
      </w:r>
      <w:r w:rsidR="00C71684" w:rsidRPr="006A0466">
        <w:rPr>
          <w:rFonts w:ascii="Garamond" w:hAnsi="Garamond"/>
          <w:sz w:val="28"/>
          <w:szCs w:val="28"/>
          <w:highlight w:val="cyan"/>
        </w:rPr>
        <w:instrText xml:space="preserve"> ADDIN EN.CITE &lt;EndNote&gt;&lt;Cite&gt;&lt;Author&gt;New Zealand Immigration&lt;/Author&gt;&lt;Year&gt;2018&lt;/Year&gt;&lt;RecNum&gt;97&lt;/RecNum&gt;&lt;DisplayText&gt;(New Zealand Immigration, 2018)&lt;/DisplayText&gt;&lt;record&gt;&lt;rec-number&gt;97&lt;/rec-number&gt;&lt;foreign-keys&gt;&lt;key app="EN" db-id="fdsvvwee7fd0a8e9v5sxrxtesfdtfew9ssft" timestamp="1548712274"&gt;97&lt;/key&gt;&lt;/foreign-keys&gt;&lt;ref-type name="Web Page"&gt;12&lt;/ref-type&gt;&lt;contributors&gt;&lt;authors&gt;&lt;author&gt;New Zealand Immigration,&lt;/author&gt;&lt;/authors&gt;&lt;/contributors&gt;&lt;titles&gt;&lt;title&gt;New Zealand Immigration Operational Manual&lt;/title&gt;&lt;/titles&gt;&lt;volume&gt;2019&lt;/volume&gt;&lt;number&gt;January 27th &lt;/number&gt;&lt;dates&gt;&lt;year&gt;2018&lt;/year&gt;&lt;/dates&gt;&lt;publisher&gt;New Zealand Immigration &lt;/publisher&gt;&lt;urls&gt;&lt;related-urls&gt;&lt;url&gt;https://www.immigration.govt.nz/opsmanual/#35439.htm&lt;/url&gt;&lt;/related-urls&gt;&lt;/urls&gt;&lt;/record&gt;&lt;/Cite&gt;&lt;/EndNote&gt;</w:instrText>
      </w:r>
      <w:r w:rsidR="00C71684" w:rsidRPr="006A0466">
        <w:rPr>
          <w:rFonts w:ascii="Garamond" w:hAnsi="Garamond"/>
          <w:sz w:val="28"/>
          <w:szCs w:val="28"/>
          <w:highlight w:val="cyan"/>
        </w:rPr>
        <w:fldChar w:fldCharType="separate"/>
      </w:r>
      <w:r w:rsidR="00C71684" w:rsidRPr="006A0466">
        <w:rPr>
          <w:rFonts w:ascii="Garamond" w:hAnsi="Garamond"/>
          <w:noProof/>
          <w:sz w:val="28"/>
          <w:szCs w:val="28"/>
          <w:highlight w:val="cyan"/>
        </w:rPr>
        <w:t>(New Zealand Immigration, 2018)</w:t>
      </w:r>
      <w:r w:rsidR="00C71684" w:rsidRPr="006A0466">
        <w:rPr>
          <w:rFonts w:ascii="Garamond" w:hAnsi="Garamond"/>
          <w:sz w:val="28"/>
          <w:szCs w:val="28"/>
          <w:highlight w:val="cyan"/>
        </w:rPr>
        <w:fldChar w:fldCharType="end"/>
      </w:r>
      <w:r w:rsidR="00C71684" w:rsidRPr="006A0466">
        <w:rPr>
          <w:rFonts w:ascii="Garamond" w:hAnsi="Garamond"/>
          <w:sz w:val="28"/>
          <w:szCs w:val="28"/>
          <w:highlight w:val="cyan"/>
        </w:rPr>
        <w:t>.</w:t>
      </w:r>
    </w:p>
    <w:p w:rsidR="003C77C2" w:rsidRPr="006A0466" w:rsidRDefault="003C77C2" w:rsidP="003020E3">
      <w:pPr>
        <w:jc w:val="both"/>
        <w:rPr>
          <w:rFonts w:ascii="Garamond" w:hAnsi="Garamond"/>
          <w:sz w:val="28"/>
          <w:szCs w:val="28"/>
        </w:rPr>
      </w:pPr>
    </w:p>
    <w:p w:rsidR="00BD031F" w:rsidRPr="006A0466" w:rsidRDefault="00CD1961" w:rsidP="003020E3">
      <w:pPr>
        <w:jc w:val="both"/>
        <w:rPr>
          <w:rFonts w:ascii="Garamond" w:hAnsi="Garamond"/>
          <w:sz w:val="28"/>
          <w:szCs w:val="28"/>
        </w:rPr>
      </w:pPr>
      <w:r w:rsidRPr="006A0466">
        <w:rPr>
          <w:rFonts w:ascii="Garamond" w:hAnsi="Garamond"/>
          <w:sz w:val="28"/>
          <w:szCs w:val="28"/>
        </w:rPr>
        <w:t xml:space="preserve">A number of research, mainly originating from the USA, Canada, and Australia, establish that immigration </w:t>
      </w:r>
      <w:r w:rsidR="003C77C2" w:rsidRPr="006A0466">
        <w:rPr>
          <w:rFonts w:ascii="Garamond" w:hAnsi="Garamond"/>
          <w:sz w:val="28"/>
          <w:szCs w:val="28"/>
        </w:rPr>
        <w:t>status increases w</w:t>
      </w:r>
      <w:r w:rsidRPr="006A0466">
        <w:rPr>
          <w:rFonts w:ascii="Garamond" w:hAnsi="Garamond"/>
          <w:sz w:val="28"/>
          <w:szCs w:val="28"/>
        </w:rPr>
        <w:t>omen’s vulnerability to domestic violence</w:t>
      </w:r>
      <w:r w:rsidR="003A5FD4" w:rsidRPr="006A0466">
        <w:rPr>
          <w:rFonts w:ascii="Garamond" w:hAnsi="Garamond"/>
          <w:sz w:val="28"/>
          <w:szCs w:val="28"/>
        </w:rPr>
        <w:t xml:space="preserve"> </w:t>
      </w:r>
      <w:r w:rsidR="003A5FD4" w:rsidRPr="006A0466">
        <w:rPr>
          <w:rFonts w:ascii="Garamond" w:hAnsi="Garamond"/>
          <w:sz w:val="28"/>
          <w:szCs w:val="28"/>
        </w:rPr>
        <w:fldChar w:fldCharType="begin"/>
      </w:r>
      <w:r w:rsidR="00D8684B" w:rsidRPr="006A0466">
        <w:rPr>
          <w:rFonts w:ascii="Garamond" w:hAnsi="Garamond"/>
          <w:sz w:val="28"/>
          <w:szCs w:val="28"/>
        </w:rPr>
        <w:instrText xml:space="preserve"> ADDIN EN.CITE &lt;EndNote&gt;&lt;Cite&gt;&lt;Author&gt;Harzig&lt;/Author&gt;&lt;Year&gt;2003&lt;/Year&gt;&lt;RecNum&gt;83&lt;/RecNum&gt;&lt;DisplayText&gt;(Harzig, 2003; Kapur et al., 2017)&lt;/DisplayText&gt;&lt;record&gt;&lt;rec-number&gt;83&lt;/rec-number&gt;&lt;foreign-keys&gt;&lt;key app="EN" db-id="fdsvvwee7fd0a8e9v5sxrxtesfdtfew9ssft" timestamp="1539764988"&gt;83&lt;/key&gt;&lt;/foreign-keys&gt;&lt;ref-type name="Book Section"&gt;5&lt;/ref-type&gt;&lt;contributors&gt;&lt;authors&gt;&lt;author&gt;Harzig, Christiane&lt;/author&gt;&lt;/authors&gt;&lt;/contributors&gt;&lt;titles&gt;&lt;title&gt;Immigration policies: a gendered historical comparison&lt;/title&gt;&lt;secondary-title&gt;Crossing Borders and Shifting Boundaries&lt;/secondary-title&gt;&lt;/titles&gt;&lt;pages&gt;35-58&lt;/pages&gt;&lt;dates&gt;&lt;year&gt;2003&lt;/year&gt;&lt;/dates&gt;&lt;publisher&gt;Springer&lt;/publisher&gt;&lt;urls&gt;&lt;/urls&gt;&lt;/record&gt;&lt;/Cite&gt;&lt;Cite&gt;&lt;Author&gt;Kapur&lt;/Author&gt;&lt;Year&gt;2017&lt;/Year&gt;&lt;RecNum&gt;123&lt;/RecNum&gt;&lt;record&gt;&lt;rec-number&gt;123&lt;/rec-number&gt;&lt;foreign-keys&gt;&lt;key app="EN" db-id="avffdtptns5rwyeeze75vprcw02dswtzsdt0" timestamp="1567904053"&gt;123&lt;/key&gt;&lt;/foreign-keys&gt;&lt;ref-type name="Journal Article"&gt;17&lt;/ref-type&gt;&lt;contributors&gt;&lt;authors&gt;&lt;author&gt;Kapur, Sonia&lt;/author&gt;&lt;author&gt;Zajicek, Anna&lt;/author&gt;&lt;author&gt;Hunt, Valerie &lt;/author&gt;&lt;author&gt;Policy&lt;/author&gt;&lt;/authors&gt;&lt;/contributors&gt;&lt;titles&gt;&lt;title&gt;Immigration provisions in the Violence Against Women Act: implications for Asian Indian marriage migrants&lt;/title&gt;&lt;secondary-title&gt;Journal of Women, Politics&lt;/secondary-title&gt;&lt;/titles&gt;&lt;periodical&gt;&lt;full-title&gt;Journal of Women, Politics&lt;/full-title&gt;&lt;/periodical&gt;&lt;pages&gt;456-480&lt;/pages&gt;&lt;volume&gt;38&lt;/volume&gt;&lt;number&gt;4&lt;/number&gt;&lt;dates&gt;&lt;year&gt;2017&lt;/year&gt;&lt;/dates&gt;&lt;isbn&gt;1554-477X&lt;/isbn&gt;&lt;urls&gt;&lt;/urls&gt;&lt;/record&gt;&lt;/Cite&gt;&lt;/EndNote&gt;</w:instrText>
      </w:r>
      <w:r w:rsidR="003A5FD4" w:rsidRPr="006A0466">
        <w:rPr>
          <w:rFonts w:ascii="Garamond" w:hAnsi="Garamond"/>
          <w:sz w:val="28"/>
          <w:szCs w:val="28"/>
        </w:rPr>
        <w:fldChar w:fldCharType="separate"/>
      </w:r>
      <w:r w:rsidR="00D8684B" w:rsidRPr="006A0466">
        <w:rPr>
          <w:rFonts w:ascii="Garamond" w:hAnsi="Garamond"/>
          <w:noProof/>
          <w:sz w:val="28"/>
          <w:szCs w:val="28"/>
        </w:rPr>
        <w:t>(Harzig, 2003; Kapur et al., 2017)</w:t>
      </w:r>
      <w:r w:rsidR="003A5FD4" w:rsidRPr="006A0466">
        <w:rPr>
          <w:rFonts w:ascii="Garamond" w:hAnsi="Garamond"/>
          <w:sz w:val="28"/>
          <w:szCs w:val="28"/>
        </w:rPr>
        <w:fldChar w:fldCharType="end"/>
      </w:r>
      <w:r w:rsidRPr="006A0466">
        <w:rPr>
          <w:rFonts w:ascii="Garamond" w:hAnsi="Garamond"/>
          <w:sz w:val="28"/>
          <w:szCs w:val="28"/>
        </w:rPr>
        <w:t>.</w:t>
      </w:r>
      <w:r w:rsidR="00373DB7" w:rsidRPr="006A0466">
        <w:rPr>
          <w:rFonts w:ascii="Garamond" w:hAnsi="Garamond"/>
          <w:sz w:val="28"/>
          <w:szCs w:val="28"/>
        </w:rPr>
        <w:t xml:space="preserve"> </w:t>
      </w:r>
      <w:r w:rsidR="00373DB7" w:rsidRPr="006A0466">
        <w:rPr>
          <w:rFonts w:ascii="Garamond" w:hAnsi="Garamond"/>
          <w:sz w:val="28"/>
          <w:szCs w:val="28"/>
          <w:highlight w:val="cyan"/>
        </w:rPr>
        <w:t>In New Zealand,</w:t>
      </w:r>
      <w:r w:rsidR="00D5211E" w:rsidRPr="006A0466">
        <w:rPr>
          <w:rFonts w:ascii="Garamond" w:hAnsi="Garamond"/>
          <w:sz w:val="28"/>
          <w:szCs w:val="28"/>
          <w:highlight w:val="cyan"/>
        </w:rPr>
        <w:t xml:space="preserve"> the risk heightens if the woman relies on their abusive partner for sponsorship. </w:t>
      </w:r>
      <w:r w:rsidR="004528C4" w:rsidRPr="006A0466">
        <w:rPr>
          <w:rFonts w:ascii="Garamond" w:hAnsi="Garamond"/>
          <w:sz w:val="28"/>
          <w:szCs w:val="28"/>
          <w:highlight w:val="cyan"/>
        </w:rPr>
        <w:t xml:space="preserve">The immigration policy </w:t>
      </w:r>
      <w:proofErr w:type="gramStart"/>
      <w:r w:rsidR="004528C4" w:rsidRPr="006A0466">
        <w:rPr>
          <w:rFonts w:ascii="Garamond" w:hAnsi="Garamond"/>
          <w:sz w:val="28"/>
          <w:szCs w:val="28"/>
          <w:highlight w:val="cyan"/>
        </w:rPr>
        <w:t>was amended</w:t>
      </w:r>
      <w:proofErr w:type="gramEnd"/>
      <w:r w:rsidR="004528C4" w:rsidRPr="006A0466">
        <w:rPr>
          <w:rFonts w:ascii="Garamond" w:hAnsi="Garamond"/>
          <w:sz w:val="28"/>
          <w:szCs w:val="28"/>
          <w:highlight w:val="cyan"/>
        </w:rPr>
        <w:t xml:space="preserve"> </w:t>
      </w:r>
      <w:r w:rsidR="007D7AE3" w:rsidRPr="006A0466">
        <w:rPr>
          <w:rFonts w:ascii="Garamond" w:hAnsi="Garamond"/>
          <w:sz w:val="28"/>
          <w:szCs w:val="28"/>
          <w:highlight w:val="cyan"/>
        </w:rPr>
        <w:t>to protect women caught in such situations. Prior to 2002, women sponsored by their partners were not able to leave the relationship until after a two-year probation period</w:t>
      </w:r>
      <w:r w:rsidR="00B93E12" w:rsidRPr="006A0466">
        <w:rPr>
          <w:rFonts w:ascii="Garamond" w:hAnsi="Garamond"/>
          <w:sz w:val="28"/>
          <w:szCs w:val="28"/>
        </w:rPr>
        <w:t xml:space="preserve"> </w:t>
      </w:r>
      <w:r w:rsidR="005E0893" w:rsidRPr="006A0466">
        <w:rPr>
          <w:rFonts w:ascii="Garamond" w:hAnsi="Garamond"/>
          <w:sz w:val="28"/>
          <w:szCs w:val="28"/>
        </w:rPr>
        <w:fldChar w:fldCharType="begin"/>
      </w:r>
      <w:r w:rsidR="005E0893" w:rsidRPr="006A0466">
        <w:rPr>
          <w:rFonts w:ascii="Garamond" w:hAnsi="Garamond"/>
          <w:sz w:val="28"/>
          <w:szCs w:val="28"/>
        </w:rPr>
        <w:instrText xml:space="preserve"> ADDIN EN.CITE &lt;EndNote&gt;&lt;Cite&gt;&lt;Author&gt;Burman&lt;/Author&gt;&lt;Year&gt;2005&lt;/Year&gt;&lt;RecNum&gt;80&lt;/RecNum&gt;&lt;DisplayText&gt;(Burman &amp;amp; Chantler, 2005)&lt;/DisplayText&gt;&lt;record&gt;&lt;rec-number&gt;80&lt;/rec-number&gt;&lt;foreign-keys&gt;&lt;key app="EN" db-id="fdsvvwee7fd0a8e9v5sxrxtesfdtfew9ssft" timestamp="1539759315"&gt;80&lt;/key&gt;&lt;/foreign-keys&gt;&lt;ref-type name="Journal Article"&gt;17&lt;/ref-type&gt;&lt;contributors&gt;&lt;authors&gt;&lt;author&gt;Burman, Erica&lt;/author&gt;&lt;author&gt;Chantler, Khatidja&lt;/author&gt;&lt;/authors&gt;&lt;/contributors&gt;&lt;titles&gt;&lt;title&gt;Domestic violence and minoritisation: legal and policy barriers facing minoritized women leaving violent relationships&lt;/title&gt;&lt;secondary-title&gt;International journal of law and Psychiatry&lt;/secondary-title&gt;&lt;/titles&gt;&lt;periodical&gt;&lt;full-title&gt;International journal of law and Psychiatry&lt;/full-title&gt;&lt;/periodical&gt;&lt;pages&gt;59-74&lt;/pages&gt;&lt;volume&gt;28&lt;/volume&gt;&lt;number&gt;1&lt;/number&gt;&lt;dates&gt;&lt;year&gt;2005&lt;/year&gt;&lt;/dates&gt;&lt;isbn&gt;0160-2527&lt;/isbn&gt;&lt;urls&gt;&lt;/urls&gt;&lt;/record&gt;&lt;/Cite&gt;&lt;/EndNote&gt;</w:instrText>
      </w:r>
      <w:r w:rsidR="005E0893" w:rsidRPr="006A0466">
        <w:rPr>
          <w:rFonts w:ascii="Garamond" w:hAnsi="Garamond"/>
          <w:sz w:val="28"/>
          <w:szCs w:val="28"/>
        </w:rPr>
        <w:fldChar w:fldCharType="separate"/>
      </w:r>
      <w:r w:rsidR="005E0893" w:rsidRPr="006A0466">
        <w:rPr>
          <w:rFonts w:ascii="Garamond" w:hAnsi="Garamond"/>
          <w:noProof/>
          <w:sz w:val="28"/>
          <w:szCs w:val="28"/>
        </w:rPr>
        <w:t>(Burman &amp; Chantler, 2005)</w:t>
      </w:r>
      <w:r w:rsidR="005E0893" w:rsidRPr="006A0466">
        <w:rPr>
          <w:rFonts w:ascii="Garamond" w:hAnsi="Garamond"/>
          <w:sz w:val="28"/>
          <w:szCs w:val="28"/>
        </w:rPr>
        <w:fldChar w:fldCharType="end"/>
      </w:r>
      <w:r w:rsidR="007D7AE3" w:rsidRPr="006A0466">
        <w:rPr>
          <w:rFonts w:ascii="Garamond" w:hAnsi="Garamond"/>
          <w:sz w:val="28"/>
          <w:szCs w:val="28"/>
        </w:rPr>
        <w:t>.</w:t>
      </w:r>
      <w:r w:rsidR="00BE1626" w:rsidRPr="006A0466">
        <w:rPr>
          <w:rFonts w:ascii="Garamond" w:hAnsi="Garamond"/>
          <w:sz w:val="28"/>
          <w:szCs w:val="28"/>
        </w:rPr>
        <w:t xml:space="preserve"> </w:t>
      </w:r>
      <w:r w:rsidR="00BD3C67" w:rsidRPr="006A0466">
        <w:rPr>
          <w:rFonts w:ascii="Garamond" w:hAnsi="Garamond"/>
          <w:sz w:val="28"/>
          <w:szCs w:val="28"/>
          <w:highlight w:val="cyan"/>
        </w:rPr>
        <w:t>For instance, some women who decided to leave violent relationships after years of abuse became illegal. Consequently, f</w:t>
      </w:r>
      <w:r w:rsidR="00BE1626" w:rsidRPr="006A0466">
        <w:rPr>
          <w:rFonts w:ascii="Garamond" w:hAnsi="Garamond"/>
          <w:sz w:val="28"/>
          <w:szCs w:val="28"/>
          <w:highlight w:val="cyan"/>
        </w:rPr>
        <w:t>ront-line practitioners working with women from migrant and refugee background, and in particular those who were in violent relationships but not able to leave because of their visa conditions, advocated for changes to this policy</w:t>
      </w:r>
      <w:r w:rsidR="00A367FB" w:rsidRPr="006A0466">
        <w:rPr>
          <w:rFonts w:ascii="Garamond" w:hAnsi="Garamond"/>
          <w:sz w:val="28"/>
          <w:szCs w:val="28"/>
          <w:highlight w:val="cyan"/>
        </w:rPr>
        <w:t xml:space="preserve"> </w:t>
      </w:r>
      <w:r w:rsidR="00A367FB" w:rsidRPr="006A0466">
        <w:rPr>
          <w:rFonts w:ascii="Garamond" w:hAnsi="Garamond"/>
          <w:sz w:val="28"/>
          <w:szCs w:val="28"/>
          <w:highlight w:val="cyan"/>
        </w:rPr>
        <w:fldChar w:fldCharType="begin"/>
      </w:r>
      <w:r w:rsidR="00A367FB" w:rsidRPr="006A0466">
        <w:rPr>
          <w:rFonts w:ascii="Garamond" w:hAnsi="Garamond"/>
          <w:sz w:val="28"/>
          <w:szCs w:val="28"/>
          <w:highlight w:val="cyan"/>
        </w:rPr>
        <w:instrText xml:space="preserve"> ADDIN EN.CITE &lt;EndNote&gt;&lt;Cite&gt;&lt;Author&gt;Harper&lt;/Author&gt;&lt;Year&gt;2012&lt;/Year&gt;&lt;RecNum&gt;85&lt;/RecNum&gt;&lt;DisplayText&gt;(Harper, 2012)&lt;/DisplayText&gt;&lt;record&gt;&lt;rec-number&gt;85&lt;/rec-number&gt;&lt;foreign-keys&gt;&lt;key app="EN" db-id="fdsvvwee7fd0a8e9v5sxrxtesfdtfew9ssft" timestamp="1539766059"&gt;85&lt;/key&gt;&lt;/foreign-keys&gt;&lt;ref-type name="Web Page"&gt;12&lt;/ref-type&gt;&lt;contributors&gt;&lt;authors&gt;&lt;author&gt;Harper, Laird&lt;/author&gt;&lt;/authors&gt;&lt;/contributors&gt;&lt;titles&gt;&lt;title&gt;Visas tie them to violent partners&lt;/title&gt;&lt;/titles&gt;&lt;volume&gt;2018&lt;/volume&gt;&lt;number&gt;October 10&lt;/number&gt;&lt;dates&gt;&lt;year&gt;2012&lt;/year&gt;&lt;/dates&gt;&lt;urls&gt;&lt;related-urls&gt;&lt;url&gt;http://www.stuff.co.nz/taranaki-daily-news/news/7257211/Visas-tie-them-to-violent-partners&lt;/url&gt;&lt;/related-urls&gt;&lt;/urls&gt;&lt;/record&gt;&lt;/Cite&gt;&lt;/EndNote&gt;</w:instrText>
      </w:r>
      <w:r w:rsidR="00A367FB" w:rsidRPr="006A0466">
        <w:rPr>
          <w:rFonts w:ascii="Garamond" w:hAnsi="Garamond"/>
          <w:sz w:val="28"/>
          <w:szCs w:val="28"/>
          <w:highlight w:val="cyan"/>
        </w:rPr>
        <w:fldChar w:fldCharType="separate"/>
      </w:r>
      <w:r w:rsidR="00A367FB" w:rsidRPr="006A0466">
        <w:rPr>
          <w:rFonts w:ascii="Garamond" w:hAnsi="Garamond"/>
          <w:noProof/>
          <w:sz w:val="28"/>
          <w:szCs w:val="28"/>
          <w:highlight w:val="cyan"/>
        </w:rPr>
        <w:t>(Harper, 2012)</w:t>
      </w:r>
      <w:r w:rsidR="00A367FB" w:rsidRPr="006A0466">
        <w:rPr>
          <w:rFonts w:ascii="Garamond" w:hAnsi="Garamond"/>
          <w:sz w:val="28"/>
          <w:szCs w:val="28"/>
          <w:highlight w:val="cyan"/>
        </w:rPr>
        <w:fldChar w:fldCharType="end"/>
      </w:r>
      <w:r w:rsidR="00BE1626" w:rsidRPr="006A0466">
        <w:rPr>
          <w:rFonts w:ascii="Garamond" w:hAnsi="Garamond"/>
          <w:sz w:val="28"/>
          <w:szCs w:val="28"/>
          <w:highlight w:val="cyan"/>
        </w:rPr>
        <w:t>.</w:t>
      </w:r>
      <w:r w:rsidR="00E711C0" w:rsidRPr="006A0466">
        <w:rPr>
          <w:rFonts w:ascii="Garamond" w:hAnsi="Garamond"/>
          <w:sz w:val="28"/>
          <w:szCs w:val="28"/>
        </w:rPr>
        <w:t xml:space="preserve"> The Domestic Violence Rule was passed in response to these campaigns </w:t>
      </w:r>
      <w:r w:rsidR="00D83563" w:rsidRPr="006A0466">
        <w:rPr>
          <w:rFonts w:ascii="Garamond" w:hAnsi="Garamond"/>
          <w:sz w:val="28"/>
          <w:szCs w:val="28"/>
        </w:rPr>
        <w:fldChar w:fldCharType="begin"/>
      </w:r>
      <w:r w:rsidR="00D83563" w:rsidRPr="006A0466">
        <w:rPr>
          <w:rFonts w:ascii="Garamond" w:hAnsi="Garamond"/>
          <w:sz w:val="28"/>
          <w:szCs w:val="28"/>
        </w:rPr>
        <w:instrText xml:space="preserve"> ADDIN EN.CITE &lt;EndNote&gt;&lt;Cite&gt;&lt;Author&gt;Mayeda&lt;/Author&gt;&lt;Year&gt;2015&lt;/Year&gt;&lt;RecNum&gt;79&lt;/RecNum&gt;&lt;DisplayText&gt;(Mayeda &amp;amp; Vijaykumar, 2015)&lt;/DisplayText&gt;&lt;record&gt;&lt;rec-number&gt;79&lt;/rec-number&gt;&lt;foreign-keys&gt;&lt;key app="EN" db-id="fdsvvwee7fd0a8e9v5sxrxtesfdtfew9ssft" timestamp="1539756401"&gt;79&lt;/key&gt;&lt;/foreign-keys&gt;&lt;ref-type name="Journal Article"&gt;17&lt;/ref-type&gt;&lt;contributors&gt;&lt;authors&gt;&lt;author&gt;Mayeda, David Tokiharu&lt;/author&gt;&lt;author&gt;Vijaykumar, Raagini&lt;/author&gt;&lt;/authors&gt;&lt;/contributors&gt;&lt;titles&gt;&lt;title&gt;Intersections of culture, migration and intimate partner violence as told by migrant youth&lt;/title&gt;&lt;secondary-title&gt;International Journal of Criminology and Sociology&lt;/secondary-title&gt;&lt;/titles&gt;&lt;periodical&gt;&lt;full-title&gt;International Journal of Criminology and Sociology&lt;/full-title&gt;&lt;/periodical&gt;&lt;pages&gt;208-219&lt;/pages&gt;&lt;volume&gt;4&lt;/volume&gt;&lt;dates&gt;&lt;year&gt;2015&lt;/year&gt;&lt;/dates&gt;&lt;isbn&gt;1929-4409&lt;/isbn&gt;&lt;urls&gt;&lt;/urls&gt;&lt;/record&gt;&lt;/Cite&gt;&lt;/EndNote&gt;</w:instrText>
      </w:r>
      <w:r w:rsidR="00D83563" w:rsidRPr="006A0466">
        <w:rPr>
          <w:rFonts w:ascii="Garamond" w:hAnsi="Garamond"/>
          <w:sz w:val="28"/>
          <w:szCs w:val="28"/>
        </w:rPr>
        <w:fldChar w:fldCharType="separate"/>
      </w:r>
      <w:r w:rsidR="00D83563" w:rsidRPr="006A0466">
        <w:rPr>
          <w:rFonts w:ascii="Garamond" w:hAnsi="Garamond"/>
          <w:noProof/>
          <w:sz w:val="28"/>
          <w:szCs w:val="28"/>
        </w:rPr>
        <w:t>(Mayeda &amp; Vijaykumar, 2015)</w:t>
      </w:r>
      <w:r w:rsidR="00D83563" w:rsidRPr="006A0466">
        <w:rPr>
          <w:rFonts w:ascii="Garamond" w:hAnsi="Garamond"/>
          <w:sz w:val="28"/>
          <w:szCs w:val="28"/>
        </w:rPr>
        <w:fldChar w:fldCharType="end"/>
      </w:r>
      <w:r w:rsidR="00E711C0" w:rsidRPr="006A0466">
        <w:rPr>
          <w:rFonts w:ascii="Garamond" w:hAnsi="Garamond"/>
          <w:sz w:val="28"/>
          <w:szCs w:val="28"/>
        </w:rPr>
        <w:t>.</w:t>
      </w:r>
      <w:r w:rsidR="00F405D6" w:rsidRPr="006A0466">
        <w:rPr>
          <w:rFonts w:ascii="Garamond" w:hAnsi="Garamond"/>
          <w:sz w:val="28"/>
          <w:szCs w:val="28"/>
        </w:rPr>
        <w:t xml:space="preserve"> </w:t>
      </w:r>
      <w:r w:rsidR="0015072E" w:rsidRPr="006A0466">
        <w:rPr>
          <w:rFonts w:ascii="Garamond" w:hAnsi="Garamond"/>
          <w:sz w:val="28"/>
          <w:szCs w:val="28"/>
        </w:rPr>
        <w:t>It particularly catered for migrant women living with abusive partners</w:t>
      </w:r>
      <w:r w:rsidR="00E17D71" w:rsidRPr="006A0466">
        <w:rPr>
          <w:rFonts w:ascii="Garamond" w:hAnsi="Garamond"/>
          <w:sz w:val="28"/>
          <w:szCs w:val="28"/>
        </w:rPr>
        <w:t xml:space="preserve">, and not yet residents. </w:t>
      </w:r>
      <w:r w:rsidR="00E17D71" w:rsidRPr="006A0466">
        <w:rPr>
          <w:rFonts w:ascii="Garamond" w:hAnsi="Garamond"/>
          <w:sz w:val="28"/>
          <w:szCs w:val="28"/>
          <w:highlight w:val="cyan"/>
        </w:rPr>
        <w:t>Their situation</w:t>
      </w:r>
      <w:r w:rsidR="001B50AE" w:rsidRPr="006A0466">
        <w:rPr>
          <w:rFonts w:ascii="Garamond" w:hAnsi="Garamond"/>
          <w:sz w:val="28"/>
          <w:szCs w:val="28"/>
          <w:highlight w:val="cyan"/>
        </w:rPr>
        <w:t xml:space="preserve"> made</w:t>
      </w:r>
      <w:r w:rsidR="00E17D71" w:rsidRPr="006A0466">
        <w:rPr>
          <w:rFonts w:ascii="Garamond" w:hAnsi="Garamond"/>
          <w:sz w:val="28"/>
          <w:szCs w:val="28"/>
          <w:highlight w:val="cyan"/>
        </w:rPr>
        <w:t xml:space="preserve"> them vulnerable to their partner’s control and abuse, mostly threatening to report them to Immigration New Zealand (INZ) or the Ministry of Social Development (MSD) </w:t>
      </w:r>
      <w:r w:rsidR="001B50AE" w:rsidRPr="006A0466">
        <w:rPr>
          <w:rFonts w:ascii="Garamond" w:hAnsi="Garamond"/>
          <w:sz w:val="28"/>
          <w:szCs w:val="28"/>
          <w:highlight w:val="cyan"/>
        </w:rPr>
        <w:fldChar w:fldCharType="begin"/>
      </w:r>
      <w:r w:rsidR="001B50AE" w:rsidRPr="006A0466">
        <w:rPr>
          <w:rFonts w:ascii="Garamond" w:hAnsi="Garamond"/>
          <w:sz w:val="28"/>
          <w:szCs w:val="28"/>
          <w:highlight w:val="cyan"/>
        </w:rPr>
        <w:instrText xml:space="preserve"> ADDIN EN.CITE &lt;EndNote&gt;&lt;Cite&gt;&lt;Author&gt;The New Zealand Psychological Society&lt;/Author&gt;&lt;Year&gt;2015&lt;/Year&gt;&lt;RecNum&gt;82&lt;/RecNum&gt;&lt;DisplayText&gt;(The New Zealand Psychological Society, 2015)&lt;/DisplayText&gt;&lt;record&gt;&lt;rec-number&gt;82&lt;/rec-number&gt;&lt;foreign-keys&gt;&lt;key app="EN" db-id="fdsvvwee7fd0a8e9v5sxrxtesfdtfew9ssft" timestamp="1539763248"&gt;82&lt;/key&gt;&lt;/foreign-keys&gt;&lt;ref-type name="Web Page"&gt;12&lt;/ref-type&gt;&lt;contributors&gt;&lt;authors&gt;&lt;author&gt;The New Zealand Psychological Society,&lt;/author&gt;&lt;/authors&gt;&lt;/contributors&gt;&lt;titles&gt;&lt;title&gt;Submission on behalf of the New Zealand Psychological Society on the Review of Family Violence Law&lt;/title&gt;&lt;/titles&gt;&lt;dates&gt;&lt;year&gt;2015&lt;/year&gt;&lt;/dates&gt;&lt;urls&gt;&lt;related-urls&gt;&lt;url&gt;http://www.psychology.org.nz/wp-content/uploads/Family-Violence-Law-Review-Submission.pdf&lt;/url&gt;&lt;/related-urls&gt;&lt;/urls&gt;&lt;custom1&gt;2018&lt;/custom1&gt;&lt;custom2&gt;October 10&lt;/custom2&gt;&lt;/record&gt;&lt;/Cite&gt;&lt;/EndNote&gt;</w:instrText>
      </w:r>
      <w:r w:rsidR="001B50AE" w:rsidRPr="006A0466">
        <w:rPr>
          <w:rFonts w:ascii="Garamond" w:hAnsi="Garamond"/>
          <w:sz w:val="28"/>
          <w:szCs w:val="28"/>
          <w:highlight w:val="cyan"/>
        </w:rPr>
        <w:fldChar w:fldCharType="separate"/>
      </w:r>
      <w:r w:rsidR="001B50AE" w:rsidRPr="006A0466">
        <w:rPr>
          <w:rFonts w:ascii="Garamond" w:hAnsi="Garamond"/>
          <w:noProof/>
          <w:sz w:val="28"/>
          <w:szCs w:val="28"/>
          <w:highlight w:val="cyan"/>
        </w:rPr>
        <w:t>(The New Zealand Psychological Society, 2015)</w:t>
      </w:r>
      <w:r w:rsidR="001B50AE" w:rsidRPr="006A0466">
        <w:rPr>
          <w:rFonts w:ascii="Garamond" w:hAnsi="Garamond"/>
          <w:sz w:val="28"/>
          <w:szCs w:val="28"/>
          <w:highlight w:val="cyan"/>
        </w:rPr>
        <w:fldChar w:fldCharType="end"/>
      </w:r>
      <w:r w:rsidR="00E17D71" w:rsidRPr="006A0466">
        <w:rPr>
          <w:rFonts w:ascii="Garamond" w:hAnsi="Garamond"/>
          <w:sz w:val="28"/>
          <w:szCs w:val="28"/>
          <w:highlight w:val="cyan"/>
        </w:rPr>
        <w:t>.</w:t>
      </w:r>
    </w:p>
    <w:p w:rsidR="00BD031F" w:rsidRPr="006A0466" w:rsidRDefault="00BD031F" w:rsidP="003020E3">
      <w:pPr>
        <w:jc w:val="both"/>
        <w:rPr>
          <w:rFonts w:ascii="Garamond" w:hAnsi="Garamond"/>
          <w:sz w:val="28"/>
          <w:szCs w:val="28"/>
        </w:rPr>
      </w:pPr>
    </w:p>
    <w:p w:rsidR="002F3CF4" w:rsidRPr="006A0466" w:rsidRDefault="0099269D" w:rsidP="003020E3">
      <w:pPr>
        <w:jc w:val="both"/>
        <w:rPr>
          <w:rFonts w:ascii="Garamond" w:hAnsi="Garamond"/>
          <w:sz w:val="28"/>
          <w:szCs w:val="28"/>
        </w:rPr>
      </w:pPr>
      <w:r w:rsidRPr="006A0466">
        <w:rPr>
          <w:rFonts w:ascii="Garamond" w:hAnsi="Garamond"/>
          <w:sz w:val="28"/>
          <w:szCs w:val="28"/>
        </w:rPr>
        <w:t>S4.5 Residence Category for victims of domestic violence (Operational Manual – Immigration New Zealand)</w:t>
      </w:r>
      <w:r w:rsidR="00F61553" w:rsidRPr="006A0466">
        <w:rPr>
          <w:rFonts w:ascii="Garamond" w:hAnsi="Garamond"/>
          <w:sz w:val="28"/>
          <w:szCs w:val="28"/>
        </w:rPr>
        <w:t xml:space="preserve"> – VDV policy</w:t>
      </w:r>
      <w:r w:rsidR="00046BCB" w:rsidRPr="006A0466">
        <w:rPr>
          <w:rFonts w:ascii="Garamond" w:hAnsi="Garamond"/>
          <w:sz w:val="28"/>
          <w:szCs w:val="28"/>
        </w:rPr>
        <w:t xml:space="preserve"> provide protection for migrant women experiencing domestic violence.</w:t>
      </w:r>
      <w:r w:rsidR="00BD566D" w:rsidRPr="006A0466">
        <w:rPr>
          <w:rFonts w:ascii="Garamond" w:hAnsi="Garamond"/>
          <w:sz w:val="28"/>
          <w:szCs w:val="28"/>
        </w:rPr>
        <w:t xml:space="preserve"> </w:t>
      </w:r>
      <w:r w:rsidR="00BD566D" w:rsidRPr="006A0466">
        <w:rPr>
          <w:rFonts w:ascii="Garamond" w:hAnsi="Garamond"/>
          <w:sz w:val="28"/>
          <w:szCs w:val="28"/>
          <w:highlight w:val="cyan"/>
        </w:rPr>
        <w:t>It enables women whose partners are New Zealand citizens or hold a residence class visa to remain in New Zealand if the rel</w:t>
      </w:r>
      <w:r w:rsidR="009538A0" w:rsidRPr="006A0466">
        <w:rPr>
          <w:rFonts w:ascii="Garamond" w:hAnsi="Garamond"/>
          <w:sz w:val="28"/>
          <w:szCs w:val="28"/>
          <w:highlight w:val="cyan"/>
        </w:rPr>
        <w:t xml:space="preserve">ationship breaks down </w:t>
      </w:r>
      <w:proofErr w:type="gramStart"/>
      <w:r w:rsidR="009538A0" w:rsidRPr="006A0466">
        <w:rPr>
          <w:rFonts w:ascii="Garamond" w:hAnsi="Garamond"/>
          <w:sz w:val="28"/>
          <w:szCs w:val="28"/>
          <w:highlight w:val="cyan"/>
        </w:rPr>
        <w:t>as a result</w:t>
      </w:r>
      <w:proofErr w:type="gramEnd"/>
      <w:r w:rsidR="009538A0" w:rsidRPr="006A0466">
        <w:rPr>
          <w:rFonts w:ascii="Garamond" w:hAnsi="Garamond"/>
          <w:sz w:val="28"/>
          <w:szCs w:val="28"/>
          <w:highlight w:val="cyan"/>
        </w:rPr>
        <w:t xml:space="preserve"> of domestic violence.</w:t>
      </w:r>
      <w:r w:rsidR="009538A0" w:rsidRPr="006A0466">
        <w:rPr>
          <w:rFonts w:ascii="Garamond" w:hAnsi="Garamond"/>
          <w:sz w:val="28"/>
          <w:szCs w:val="28"/>
        </w:rPr>
        <w:t xml:space="preserve"> However, they are required to provide evidence showing that: </w:t>
      </w:r>
      <w:r w:rsidR="009538A0" w:rsidRPr="006A0466">
        <w:rPr>
          <w:rFonts w:ascii="Garamond" w:hAnsi="Garamond"/>
          <w:sz w:val="28"/>
          <w:szCs w:val="28"/>
          <w:highlight w:val="cyan"/>
        </w:rPr>
        <w:t>they intended to apply for residence class visa</w:t>
      </w:r>
      <w:r w:rsidR="00411BDE" w:rsidRPr="006A0466">
        <w:rPr>
          <w:rFonts w:ascii="Garamond" w:hAnsi="Garamond"/>
          <w:sz w:val="28"/>
          <w:szCs w:val="28"/>
          <w:highlight w:val="cyan"/>
        </w:rPr>
        <w:t xml:space="preserve"> on the basis </w:t>
      </w:r>
      <w:r w:rsidR="00411BDE" w:rsidRPr="006A0466">
        <w:rPr>
          <w:rFonts w:ascii="Garamond" w:hAnsi="Garamond"/>
          <w:sz w:val="28"/>
          <w:szCs w:val="28"/>
          <w:highlight w:val="cyan"/>
        </w:rPr>
        <w:lastRenderedPageBreak/>
        <w:t xml:space="preserve">of the ended abusive relationship; </w:t>
      </w:r>
      <w:r w:rsidR="0008340E" w:rsidRPr="006A0466">
        <w:rPr>
          <w:rFonts w:ascii="Garamond" w:hAnsi="Garamond"/>
          <w:sz w:val="28"/>
          <w:szCs w:val="28"/>
          <w:highlight w:val="cyan"/>
        </w:rPr>
        <w:t>and that they are unable to return to their country of origin because of resultant stigma, or because they would have no means of independent financial support.</w:t>
      </w:r>
      <w:r w:rsidR="0082180F" w:rsidRPr="006A0466">
        <w:rPr>
          <w:rFonts w:ascii="Garamond" w:hAnsi="Garamond"/>
          <w:sz w:val="28"/>
          <w:szCs w:val="28"/>
          <w:highlight w:val="cyan"/>
        </w:rPr>
        <w:t xml:space="preserve"> A woman in such a situation is eligible to apply for a </w:t>
      </w:r>
      <w:proofErr w:type="gramStart"/>
      <w:r w:rsidR="0082180F" w:rsidRPr="006A0466">
        <w:rPr>
          <w:rFonts w:ascii="Garamond" w:hAnsi="Garamond"/>
          <w:sz w:val="28"/>
          <w:szCs w:val="28"/>
          <w:highlight w:val="cyan"/>
        </w:rPr>
        <w:t>six-months</w:t>
      </w:r>
      <w:proofErr w:type="gramEnd"/>
      <w:r w:rsidR="0082180F" w:rsidRPr="006A0466">
        <w:rPr>
          <w:rFonts w:ascii="Garamond" w:hAnsi="Garamond"/>
          <w:sz w:val="28"/>
          <w:szCs w:val="28"/>
          <w:highlight w:val="cyan"/>
        </w:rPr>
        <w:t xml:space="preserve"> special work visa, which can be extended</w:t>
      </w:r>
      <w:r w:rsidR="00E52C11" w:rsidRPr="006A0466">
        <w:rPr>
          <w:rFonts w:ascii="Garamond" w:hAnsi="Garamond"/>
          <w:sz w:val="28"/>
          <w:szCs w:val="28"/>
          <w:highlight w:val="cyan"/>
        </w:rPr>
        <w:t xml:space="preserve"> for a further 3 months if</w:t>
      </w:r>
      <w:r w:rsidR="0082180F" w:rsidRPr="006A0466">
        <w:rPr>
          <w:rFonts w:ascii="Garamond" w:hAnsi="Garamond"/>
          <w:sz w:val="28"/>
          <w:szCs w:val="28"/>
          <w:highlight w:val="cyan"/>
        </w:rPr>
        <w:t xml:space="preserve"> she has also lodged an application for residence.</w:t>
      </w:r>
      <w:r w:rsidR="00AD7D42" w:rsidRPr="006A0466">
        <w:rPr>
          <w:rFonts w:ascii="Garamond" w:hAnsi="Garamond"/>
          <w:sz w:val="28"/>
          <w:szCs w:val="28"/>
          <w:highlight w:val="cyan"/>
        </w:rPr>
        <w:t xml:space="preserve"> The woman is required to provide additional evidence, including proof of the relationship </w:t>
      </w:r>
      <w:r w:rsidR="00585D31" w:rsidRPr="006A0466">
        <w:rPr>
          <w:rFonts w:ascii="Garamond" w:hAnsi="Garamond"/>
          <w:sz w:val="28"/>
          <w:szCs w:val="28"/>
          <w:highlight w:val="cyan"/>
        </w:rPr>
        <w:t xml:space="preserve">with </w:t>
      </w:r>
      <w:r w:rsidR="00AD7D42" w:rsidRPr="006A0466">
        <w:rPr>
          <w:rFonts w:ascii="Garamond" w:hAnsi="Garamond"/>
          <w:sz w:val="28"/>
          <w:szCs w:val="28"/>
          <w:highlight w:val="cyan"/>
        </w:rPr>
        <w:t>the abusive partner</w:t>
      </w:r>
      <w:r w:rsidR="00585D31" w:rsidRPr="006A0466">
        <w:rPr>
          <w:rFonts w:ascii="Garamond" w:hAnsi="Garamond"/>
          <w:sz w:val="28"/>
          <w:szCs w:val="28"/>
          <w:highlight w:val="cyan"/>
        </w:rPr>
        <w:t xml:space="preserve"> and evidence that domestic violence really occurred. </w:t>
      </w:r>
      <w:r w:rsidR="00BB2DD6" w:rsidRPr="006A0466">
        <w:rPr>
          <w:rFonts w:ascii="Garamond" w:hAnsi="Garamond"/>
          <w:sz w:val="28"/>
          <w:szCs w:val="28"/>
          <w:highlight w:val="cyan"/>
        </w:rPr>
        <w:t xml:space="preserve">Financial evidence is also required as proof that the woman need to work to support themselves </w:t>
      </w:r>
      <w:r w:rsidR="00EB3E2D" w:rsidRPr="006A0466">
        <w:rPr>
          <w:rFonts w:ascii="Garamond" w:hAnsi="Garamond"/>
          <w:sz w:val="28"/>
          <w:szCs w:val="28"/>
          <w:highlight w:val="cyan"/>
        </w:rPr>
        <w:t>(Operational Manual – Immigration New Zealand, 2018)</w:t>
      </w:r>
      <w:r w:rsidR="00BB2DD6" w:rsidRPr="006A0466">
        <w:rPr>
          <w:rFonts w:ascii="Garamond" w:hAnsi="Garamond"/>
          <w:sz w:val="28"/>
          <w:szCs w:val="28"/>
          <w:highlight w:val="cyan"/>
        </w:rPr>
        <w:t>.</w:t>
      </w:r>
    </w:p>
    <w:p w:rsidR="002F3CF4" w:rsidRPr="006A0466" w:rsidRDefault="002F3CF4" w:rsidP="003020E3">
      <w:pPr>
        <w:jc w:val="both"/>
        <w:rPr>
          <w:rFonts w:ascii="Garamond" w:hAnsi="Garamond"/>
          <w:sz w:val="28"/>
          <w:szCs w:val="28"/>
        </w:rPr>
      </w:pPr>
    </w:p>
    <w:p w:rsidR="00435EC3" w:rsidRPr="006A0466" w:rsidRDefault="002F3CF4" w:rsidP="003020E3">
      <w:pPr>
        <w:jc w:val="both"/>
        <w:rPr>
          <w:rFonts w:ascii="Garamond" w:hAnsi="Garamond"/>
          <w:sz w:val="28"/>
          <w:szCs w:val="28"/>
        </w:rPr>
      </w:pPr>
      <w:r w:rsidRPr="006A0466">
        <w:rPr>
          <w:rFonts w:ascii="Garamond" w:hAnsi="Garamond"/>
          <w:sz w:val="28"/>
          <w:szCs w:val="28"/>
        </w:rPr>
        <w:t xml:space="preserve">However, VDV policy </w:t>
      </w:r>
      <w:r w:rsidR="00B94F80" w:rsidRPr="006A0466">
        <w:rPr>
          <w:rFonts w:ascii="Garamond" w:hAnsi="Garamond"/>
          <w:sz w:val="28"/>
          <w:szCs w:val="28"/>
        </w:rPr>
        <w:t xml:space="preserve">remains ineffective for a number of reasons. </w:t>
      </w:r>
      <w:r w:rsidR="00E52C11" w:rsidRPr="006A0466">
        <w:rPr>
          <w:rFonts w:ascii="Garamond" w:hAnsi="Garamond"/>
          <w:sz w:val="28"/>
          <w:szCs w:val="28"/>
        </w:rPr>
        <w:t>F</w:t>
      </w:r>
      <w:r w:rsidR="00B56E66" w:rsidRPr="006A0466">
        <w:rPr>
          <w:rFonts w:ascii="Garamond" w:hAnsi="Garamond"/>
          <w:sz w:val="28"/>
          <w:szCs w:val="28"/>
        </w:rPr>
        <w:t>irst, many women from migrant and refugee background are unaware of this policy. Second, many are not eligible because they cannot meet the requirements</w:t>
      </w:r>
      <w:r w:rsidR="00A556C4" w:rsidRPr="006A0466">
        <w:rPr>
          <w:rFonts w:ascii="Garamond" w:hAnsi="Garamond"/>
          <w:sz w:val="28"/>
          <w:szCs w:val="28"/>
        </w:rPr>
        <w:t xml:space="preserve">. </w:t>
      </w:r>
      <w:r w:rsidR="00A556C4" w:rsidRPr="006A0466">
        <w:rPr>
          <w:rFonts w:ascii="Garamond" w:hAnsi="Garamond"/>
          <w:sz w:val="28"/>
          <w:szCs w:val="28"/>
          <w:highlight w:val="cyan"/>
        </w:rPr>
        <w:t>This is because either their partner is not a New Zealand resident or citizen or they are unable to show proof of domestic violence</w:t>
      </w:r>
      <w:r w:rsidR="008C0CC4" w:rsidRPr="006A0466">
        <w:rPr>
          <w:rFonts w:ascii="Garamond" w:hAnsi="Garamond"/>
          <w:sz w:val="28"/>
          <w:szCs w:val="28"/>
          <w:highlight w:val="cyan"/>
        </w:rPr>
        <w:t>.</w:t>
      </w:r>
      <w:r w:rsidR="00A556C4" w:rsidRPr="006A0466">
        <w:rPr>
          <w:rFonts w:ascii="Garamond" w:hAnsi="Garamond"/>
          <w:sz w:val="28"/>
          <w:szCs w:val="28"/>
          <w:highlight w:val="cyan"/>
        </w:rPr>
        <w:t xml:space="preserve"> </w:t>
      </w:r>
      <w:r w:rsidR="008C0CC4" w:rsidRPr="006A0466">
        <w:rPr>
          <w:rFonts w:ascii="Garamond" w:hAnsi="Garamond"/>
          <w:sz w:val="28"/>
          <w:szCs w:val="28"/>
          <w:highlight w:val="cyan"/>
        </w:rPr>
        <w:t xml:space="preserve">Cost is an issue for women who do not meet the requirements, hindering them from accessing legal aid and pay for Protection Order. The process is further complicated for women with limited or without English language skills. </w:t>
      </w:r>
      <w:r w:rsidR="001A3A01" w:rsidRPr="006A0466">
        <w:rPr>
          <w:rFonts w:ascii="Garamond" w:hAnsi="Garamond"/>
          <w:sz w:val="28"/>
          <w:szCs w:val="28"/>
          <w:highlight w:val="cyan"/>
        </w:rPr>
        <w:t>Moreover, without residency wome</w:t>
      </w:r>
      <w:r w:rsidR="008C0CC4" w:rsidRPr="006A0466">
        <w:rPr>
          <w:rFonts w:ascii="Garamond" w:hAnsi="Garamond"/>
          <w:sz w:val="28"/>
          <w:szCs w:val="28"/>
          <w:highlight w:val="cyan"/>
        </w:rPr>
        <w:t xml:space="preserve">n experiencing domestic violence are not eligible for accommodation supplement or immediate financial assistance. It is also likely that their partner may withdraw financial support if they leave the relationship. </w:t>
      </w:r>
      <w:r w:rsidR="005F1D2F" w:rsidRPr="006A0466">
        <w:rPr>
          <w:rFonts w:ascii="Garamond" w:hAnsi="Garamond"/>
          <w:sz w:val="28"/>
          <w:szCs w:val="28"/>
          <w:highlight w:val="cyan"/>
        </w:rPr>
        <w:fldChar w:fldCharType="begin"/>
      </w:r>
      <w:r w:rsidR="005F1D2F" w:rsidRPr="006A0466">
        <w:rPr>
          <w:rFonts w:ascii="Garamond" w:hAnsi="Garamond"/>
          <w:sz w:val="28"/>
          <w:szCs w:val="28"/>
          <w:highlight w:val="cyan"/>
        </w:rPr>
        <w:instrText xml:space="preserve"> ADDIN EN.CITE &lt;EndNote&gt;&lt;Cite&gt;&lt;Author&gt;Marlene&lt;/Author&gt;&lt;Year&gt;2011&lt;/Year&gt;&lt;RecNum&gt;68&lt;/RecNum&gt;&lt;DisplayText&gt;(Marlene, 2011)&lt;/DisplayText&gt;&lt;record&gt;&lt;rec-number&gt;68&lt;/rec-number&gt;&lt;foreign-keys&gt;&lt;key app="EN" db-id="fdsvvwee7fd0a8e9v5sxrxtesfdtfew9ssft" timestamp="1538614681"&gt;68&lt;/key&gt;&lt;/foreign-keys&gt;&lt;ref-type name="Report"&gt;27&lt;/ref-type&gt;&lt;contributors&gt;&lt;authors&gt;&lt;author&gt;Marlene, Levine&lt;/author&gt;&lt;/authors&gt;&lt;/contributors&gt;&lt;titles&gt;&lt;title&gt;Case studies of community initiatives addressing family violence in refugee and migrant communities (pdf)&lt;/title&gt;&lt;/titles&gt;&lt;dates&gt;&lt;year&gt;2011&lt;/year&gt;&lt;pub-dates&gt;&lt;date&gt;August&lt;/date&gt;&lt;/pub-dates&gt;&lt;/dates&gt;&lt;pub-location&gt;Wellington&lt;/pub-location&gt;&lt;publisher&gt;The Ministry of Social Development&lt;/publisher&gt;&lt;urls&gt;&lt;related-urls&gt;&lt;url&gt;http://women.govt.nz/documents/case-studies-community-initiatives-addressing-family-violence-refugee-and-migrant&lt;/url&gt;&lt;/related-urls&gt;&lt;/urls&gt;&lt;/record&gt;&lt;/Cite&gt;&lt;/EndNote&gt;</w:instrText>
      </w:r>
      <w:r w:rsidR="005F1D2F" w:rsidRPr="006A0466">
        <w:rPr>
          <w:rFonts w:ascii="Garamond" w:hAnsi="Garamond"/>
          <w:sz w:val="28"/>
          <w:szCs w:val="28"/>
          <w:highlight w:val="cyan"/>
        </w:rPr>
        <w:fldChar w:fldCharType="separate"/>
      </w:r>
      <w:r w:rsidR="005F1D2F" w:rsidRPr="006A0466">
        <w:rPr>
          <w:rFonts w:ascii="Garamond" w:hAnsi="Garamond"/>
          <w:noProof/>
          <w:sz w:val="28"/>
          <w:szCs w:val="28"/>
          <w:highlight w:val="cyan"/>
        </w:rPr>
        <w:t>(Marlene, 2011)</w:t>
      </w:r>
      <w:r w:rsidR="005F1D2F" w:rsidRPr="006A0466">
        <w:rPr>
          <w:rFonts w:ascii="Garamond" w:hAnsi="Garamond"/>
          <w:sz w:val="28"/>
          <w:szCs w:val="28"/>
          <w:highlight w:val="cyan"/>
        </w:rPr>
        <w:fldChar w:fldCharType="end"/>
      </w:r>
      <w:r w:rsidR="00A556C4" w:rsidRPr="006A0466">
        <w:rPr>
          <w:rFonts w:ascii="Garamond" w:hAnsi="Garamond"/>
          <w:sz w:val="28"/>
          <w:szCs w:val="28"/>
          <w:highlight w:val="cyan"/>
        </w:rPr>
        <w:t>.</w:t>
      </w:r>
      <w:r w:rsidR="00904867" w:rsidRPr="006A0466">
        <w:rPr>
          <w:rFonts w:ascii="Garamond" w:hAnsi="Garamond"/>
          <w:sz w:val="28"/>
          <w:szCs w:val="28"/>
          <w:highlight w:val="cyan"/>
        </w:rPr>
        <w:t xml:space="preserve"> Third,</w:t>
      </w:r>
      <w:r w:rsidR="001B0A4A" w:rsidRPr="006A0466">
        <w:rPr>
          <w:rFonts w:ascii="Garamond" w:hAnsi="Garamond"/>
          <w:sz w:val="28"/>
          <w:szCs w:val="28"/>
          <w:highlight w:val="cyan"/>
        </w:rPr>
        <w:t xml:space="preserve"> </w:t>
      </w:r>
      <w:r w:rsidR="00904867" w:rsidRPr="006A0466">
        <w:rPr>
          <w:rFonts w:ascii="Garamond" w:hAnsi="Garamond"/>
          <w:sz w:val="28"/>
          <w:szCs w:val="28"/>
          <w:highlight w:val="cyan"/>
        </w:rPr>
        <w:t>global research continues to show that providing evidence for domestic violence can be tricky and highly traumatic for women who</w:t>
      </w:r>
      <w:r w:rsidR="00974A7D" w:rsidRPr="006A0466">
        <w:rPr>
          <w:rFonts w:ascii="Garamond" w:hAnsi="Garamond"/>
          <w:sz w:val="28"/>
          <w:szCs w:val="28"/>
          <w:highlight w:val="cyan"/>
        </w:rPr>
        <w:t xml:space="preserve"> have experienced it</w:t>
      </w:r>
      <w:r w:rsidR="007E654C" w:rsidRPr="006A0466">
        <w:rPr>
          <w:rFonts w:ascii="Garamond" w:hAnsi="Garamond"/>
          <w:sz w:val="28"/>
          <w:szCs w:val="28"/>
          <w:highlight w:val="cyan"/>
        </w:rPr>
        <w:t xml:space="preserve"> </w:t>
      </w:r>
      <w:r w:rsidR="007E654C" w:rsidRPr="006A0466">
        <w:rPr>
          <w:rFonts w:ascii="Garamond" w:hAnsi="Garamond"/>
          <w:sz w:val="28"/>
          <w:szCs w:val="28"/>
          <w:highlight w:val="cyan"/>
        </w:rPr>
        <w:fldChar w:fldCharType="begin"/>
      </w:r>
      <w:r w:rsidR="0006609A" w:rsidRPr="006A0466">
        <w:rPr>
          <w:rFonts w:ascii="Garamond" w:hAnsi="Garamond"/>
          <w:sz w:val="28"/>
          <w:szCs w:val="28"/>
          <w:highlight w:val="cyan"/>
        </w:rPr>
        <w:instrText xml:space="preserve"> ADDIN EN.CITE &lt;EndNote&gt;&lt;Cite&gt;&lt;Author&gt;Menjívar&lt;/Author&gt;&lt;Year&gt;2002&lt;/Year&gt;&lt;RecNum&gt;65&lt;/RecNum&gt;&lt;DisplayText&gt;(Kapur et al., 2017; Menjívar &amp;amp; Salcido, 2002)&lt;/DisplayText&gt;&lt;record&gt;&lt;rec-number&gt;65&lt;/rec-number&gt;&lt;foreign-keys&gt;&lt;key app="EN" db-id="fdsvvwee7fd0a8e9v5sxrxtesfdtfew9ssft" timestamp="1538601212"&gt;65&lt;/key&gt;&lt;/foreign-keys&gt;&lt;ref-type name="Journal Article"&gt;17&lt;/ref-type&gt;&lt;contributors&gt;&lt;authors&gt;&lt;author&gt;Menjívar, Cecilia&lt;/author&gt;&lt;author&gt;Salcido, Olivia&lt;/author&gt;&lt;/authors&gt;&lt;/contributors&gt;&lt;titles&gt;&lt;title&gt;Immigrant women and domestic violence: Common experiences in different countries&lt;/title&gt;&lt;secondary-title&gt;Gender &amp;amp; society&lt;/secondary-title&gt;&lt;/titles&gt;&lt;periodical&gt;&lt;full-title&gt;Gender &amp;amp; society&lt;/full-title&gt;&lt;/periodical&gt;&lt;pages&gt;898-920&lt;/pages&gt;&lt;volume&gt;16&lt;/volume&gt;&lt;number&gt;6&lt;/number&gt;&lt;dates&gt;&lt;year&gt;2002&lt;/year&gt;&lt;/dates&gt;&lt;isbn&gt;0891-2432&lt;/isbn&gt;&lt;urls&gt;&lt;/urls&gt;&lt;/record&gt;&lt;/Cite&gt;&lt;Cite&gt;&lt;Author&gt;Kapur&lt;/Author&gt;&lt;Year&gt;2017&lt;/Year&gt;&lt;RecNum&gt;123&lt;/RecNum&gt;&lt;record&gt;&lt;rec-number&gt;123&lt;/rec-number&gt;&lt;foreign-keys&gt;&lt;key app="EN" db-id="avffdtptns5rwyeeze75vprcw02dswtzsdt0" timestamp="1567904053"&gt;123&lt;/key&gt;&lt;/foreign-keys&gt;&lt;ref-type name="Journal Article"&gt;17&lt;/ref-type&gt;&lt;contributors&gt;&lt;authors&gt;&lt;author&gt;Kapur, Sonia&lt;/author&gt;&lt;author&gt;Zajicek, Anna&lt;/author&gt;&lt;author&gt;Hunt, Valerie &lt;/author&gt;&lt;author&gt;Policy&lt;/author&gt;&lt;/authors&gt;&lt;/contributors&gt;&lt;titles&gt;&lt;title&gt;Immigration provisions in the Violence Against Women Act: implications for Asian Indian marriage migrants&lt;/title&gt;&lt;secondary-title&gt;Journal of Women, Politics&lt;/secondary-title&gt;&lt;/titles&gt;&lt;periodical&gt;&lt;full-title&gt;Journal of Women, Politics&lt;/full-title&gt;&lt;/periodical&gt;&lt;pages&gt;456-480&lt;/pages&gt;&lt;volume&gt;38&lt;/volume&gt;&lt;number&gt;4&lt;/number&gt;&lt;dates&gt;&lt;year&gt;2017&lt;/year&gt;&lt;/dates&gt;&lt;isbn&gt;1554-477X&lt;/isbn&gt;&lt;urls&gt;&lt;/urls&gt;&lt;/record&gt;&lt;/Cite&gt;&lt;/EndNote&gt;</w:instrText>
      </w:r>
      <w:r w:rsidR="007E654C" w:rsidRPr="006A0466">
        <w:rPr>
          <w:rFonts w:ascii="Garamond" w:hAnsi="Garamond"/>
          <w:sz w:val="28"/>
          <w:szCs w:val="28"/>
          <w:highlight w:val="cyan"/>
        </w:rPr>
        <w:fldChar w:fldCharType="separate"/>
      </w:r>
      <w:r w:rsidR="0006609A" w:rsidRPr="006A0466">
        <w:rPr>
          <w:rFonts w:ascii="Garamond" w:hAnsi="Garamond"/>
          <w:noProof/>
          <w:sz w:val="28"/>
          <w:szCs w:val="28"/>
          <w:highlight w:val="cyan"/>
        </w:rPr>
        <w:t>(Kapur et al., 2017; Menjívar &amp; Salcido, 2002)</w:t>
      </w:r>
      <w:r w:rsidR="007E654C" w:rsidRPr="006A0466">
        <w:rPr>
          <w:rFonts w:ascii="Garamond" w:hAnsi="Garamond"/>
          <w:sz w:val="28"/>
          <w:szCs w:val="28"/>
          <w:highlight w:val="cyan"/>
        </w:rPr>
        <w:fldChar w:fldCharType="end"/>
      </w:r>
      <w:r w:rsidR="00904867" w:rsidRPr="006A0466">
        <w:rPr>
          <w:rFonts w:ascii="Garamond" w:hAnsi="Garamond"/>
          <w:sz w:val="28"/>
          <w:szCs w:val="28"/>
          <w:highlight w:val="cyan"/>
        </w:rPr>
        <w:t xml:space="preserve">. </w:t>
      </w:r>
      <w:r w:rsidR="00523C24" w:rsidRPr="006A0466">
        <w:rPr>
          <w:rFonts w:ascii="Garamond" w:hAnsi="Garamond"/>
          <w:sz w:val="28"/>
          <w:szCs w:val="28"/>
          <w:highlight w:val="cyan"/>
        </w:rPr>
        <w:t xml:space="preserve">INZ only accepts limited types of evidence which may be impossible to gather </w:t>
      </w:r>
      <w:r w:rsidR="00523C24" w:rsidRPr="006A0466">
        <w:rPr>
          <w:rFonts w:ascii="Garamond" w:hAnsi="Garamond"/>
          <w:sz w:val="28"/>
          <w:szCs w:val="28"/>
          <w:highlight w:val="cyan"/>
        </w:rPr>
        <w:fldChar w:fldCharType="begin"/>
      </w:r>
      <w:r w:rsidR="00523C24" w:rsidRPr="006A0466">
        <w:rPr>
          <w:rFonts w:ascii="Garamond" w:hAnsi="Garamond"/>
          <w:sz w:val="28"/>
          <w:szCs w:val="28"/>
          <w:highlight w:val="cyan"/>
        </w:rPr>
        <w:instrText xml:space="preserve"> ADDIN EN.CITE &lt;EndNote&gt;&lt;Cite&gt;&lt;Author&gt;Dew&lt;/Author&gt;&lt;Year&gt;2017&lt;/Year&gt;&lt;RecNum&gt;88&lt;/RecNum&gt;&lt;DisplayText&gt;(Dew, 2017)&lt;/DisplayText&gt;&lt;record&gt;&lt;rec-number&gt;88&lt;/rec-number&gt;&lt;foreign-keys&gt;&lt;key app="EN" db-id="fdsvvwee7fd0a8e9v5sxrxtesfdtfew9ssft" timestamp="1539768924"&gt;88&lt;/key&gt;&lt;/foreign-keys&gt;&lt;ref-type name="Web Page"&gt;12&lt;/ref-type&gt;&lt;contributors&gt;&lt;authors&gt;&lt;author&gt;Dew, James&lt;/author&gt;&lt;/authors&gt;&lt;/contributors&gt;&lt;titles&gt;&lt;title&gt;Special Visas for Victims of Domestic Violence – The Challenges&lt;/title&gt;&lt;/titles&gt;&lt;volume&gt;2018&lt;/volume&gt;&lt;number&gt;October 10&lt;/number&gt;&lt;dates&gt;&lt;year&gt;2017&lt;/year&gt;&lt;/dates&gt;&lt;urls&gt;&lt;related-urls&gt;&lt;url&gt;https://blog.laurentlaw.co.nz/2017/09/27/special-visas-for-victims-of-domestic-violence-the-challenges/&lt;/url&gt;&lt;/related-urls&gt;&lt;/urls&gt;&lt;/record&gt;&lt;/Cite&gt;&lt;/EndNote&gt;</w:instrText>
      </w:r>
      <w:r w:rsidR="00523C24" w:rsidRPr="006A0466">
        <w:rPr>
          <w:rFonts w:ascii="Garamond" w:hAnsi="Garamond"/>
          <w:sz w:val="28"/>
          <w:szCs w:val="28"/>
          <w:highlight w:val="cyan"/>
        </w:rPr>
        <w:fldChar w:fldCharType="separate"/>
      </w:r>
      <w:r w:rsidR="00523C24" w:rsidRPr="006A0466">
        <w:rPr>
          <w:rFonts w:ascii="Garamond" w:hAnsi="Garamond"/>
          <w:noProof/>
          <w:sz w:val="28"/>
          <w:szCs w:val="28"/>
          <w:highlight w:val="cyan"/>
        </w:rPr>
        <w:t>(Dew, 2017)</w:t>
      </w:r>
      <w:r w:rsidR="00523C24" w:rsidRPr="006A0466">
        <w:rPr>
          <w:rFonts w:ascii="Garamond" w:hAnsi="Garamond"/>
          <w:sz w:val="28"/>
          <w:szCs w:val="28"/>
          <w:highlight w:val="cyan"/>
        </w:rPr>
        <w:fldChar w:fldCharType="end"/>
      </w:r>
      <w:r w:rsidR="00523C24" w:rsidRPr="006A0466">
        <w:rPr>
          <w:rFonts w:ascii="Garamond" w:hAnsi="Garamond"/>
          <w:sz w:val="28"/>
          <w:szCs w:val="28"/>
          <w:highlight w:val="cyan"/>
        </w:rPr>
        <w:t xml:space="preserve">. </w:t>
      </w:r>
      <w:r w:rsidR="002B25BF" w:rsidRPr="006A0466">
        <w:rPr>
          <w:rFonts w:ascii="Garamond" w:hAnsi="Garamond"/>
          <w:sz w:val="28"/>
          <w:szCs w:val="28"/>
          <w:highlight w:val="cyan"/>
        </w:rPr>
        <w:t>Consequently, women caught in such situations may choose to stay in abusive relationships to avoid deportation.</w:t>
      </w:r>
      <w:r w:rsidR="002B25BF" w:rsidRPr="006A0466">
        <w:rPr>
          <w:rFonts w:ascii="Garamond" w:hAnsi="Garamond"/>
          <w:sz w:val="28"/>
          <w:szCs w:val="28"/>
        </w:rPr>
        <w:t xml:space="preserve"> </w:t>
      </w:r>
    </w:p>
    <w:p w:rsidR="007C3F49" w:rsidRPr="006A0466" w:rsidRDefault="007C3F49" w:rsidP="003020E3">
      <w:pPr>
        <w:jc w:val="both"/>
        <w:rPr>
          <w:rFonts w:ascii="Garamond" w:hAnsi="Garamond"/>
          <w:sz w:val="28"/>
          <w:szCs w:val="28"/>
        </w:rPr>
      </w:pPr>
    </w:p>
    <w:p w:rsidR="006A0466" w:rsidRDefault="006A0466" w:rsidP="00B672C1">
      <w:pPr>
        <w:jc w:val="center"/>
        <w:rPr>
          <w:rFonts w:ascii="Garamond" w:hAnsi="Garamond"/>
          <w:sz w:val="28"/>
          <w:szCs w:val="28"/>
        </w:rPr>
      </w:pPr>
    </w:p>
    <w:p w:rsidR="00E43FB3" w:rsidRPr="006A0466" w:rsidRDefault="00B672C1" w:rsidP="00B672C1">
      <w:pPr>
        <w:jc w:val="center"/>
        <w:rPr>
          <w:rFonts w:ascii="Garamond" w:hAnsi="Garamond"/>
          <w:sz w:val="28"/>
          <w:szCs w:val="28"/>
        </w:rPr>
      </w:pPr>
      <w:bookmarkStart w:id="0" w:name="_GoBack"/>
      <w:bookmarkEnd w:id="0"/>
      <w:r w:rsidRPr="006A0466">
        <w:rPr>
          <w:rFonts w:ascii="Garamond" w:hAnsi="Garamond"/>
          <w:sz w:val="28"/>
          <w:szCs w:val="28"/>
        </w:rPr>
        <w:lastRenderedPageBreak/>
        <w:t xml:space="preserve">Assessment and Intervention: </w:t>
      </w:r>
      <w:r w:rsidR="00E43FB3" w:rsidRPr="006A0466">
        <w:rPr>
          <w:rFonts w:ascii="Garamond" w:hAnsi="Garamond"/>
          <w:sz w:val="28"/>
          <w:szCs w:val="28"/>
        </w:rPr>
        <w:t xml:space="preserve">Intersectional </w:t>
      </w:r>
      <w:r w:rsidRPr="006A0466">
        <w:rPr>
          <w:rFonts w:ascii="Garamond" w:hAnsi="Garamond"/>
          <w:sz w:val="28"/>
          <w:szCs w:val="28"/>
        </w:rPr>
        <w:t>Approach and Community-Based Approach</w:t>
      </w:r>
    </w:p>
    <w:p w:rsidR="008B408D" w:rsidRPr="006A0466" w:rsidRDefault="002756FE" w:rsidP="003020E3">
      <w:pPr>
        <w:jc w:val="both"/>
        <w:rPr>
          <w:rFonts w:ascii="Garamond" w:hAnsi="Garamond"/>
          <w:sz w:val="28"/>
          <w:szCs w:val="28"/>
        </w:rPr>
      </w:pPr>
      <w:r w:rsidRPr="006A0466">
        <w:rPr>
          <w:rFonts w:ascii="Garamond" w:hAnsi="Garamond"/>
          <w:sz w:val="28"/>
          <w:szCs w:val="28"/>
        </w:rPr>
        <w:t>A number of global studies have found an i</w:t>
      </w:r>
      <w:r w:rsidR="007C3F49" w:rsidRPr="006A0466">
        <w:rPr>
          <w:rFonts w:ascii="Garamond" w:hAnsi="Garamond"/>
          <w:sz w:val="28"/>
          <w:szCs w:val="28"/>
        </w:rPr>
        <w:t xml:space="preserve">ntersectional framework </w:t>
      </w:r>
      <w:r w:rsidRPr="006A0466">
        <w:rPr>
          <w:rFonts w:ascii="Garamond" w:hAnsi="Garamond"/>
          <w:sz w:val="28"/>
          <w:szCs w:val="28"/>
        </w:rPr>
        <w:t xml:space="preserve">useful </w:t>
      </w:r>
      <w:r w:rsidR="007C3F49" w:rsidRPr="006A0466">
        <w:rPr>
          <w:rFonts w:ascii="Garamond" w:hAnsi="Garamond"/>
          <w:sz w:val="28"/>
          <w:szCs w:val="28"/>
        </w:rPr>
        <w:t>for understanding</w:t>
      </w:r>
      <w:r w:rsidRPr="006A0466">
        <w:rPr>
          <w:rFonts w:ascii="Garamond" w:hAnsi="Garamond"/>
          <w:sz w:val="28"/>
          <w:szCs w:val="28"/>
        </w:rPr>
        <w:t xml:space="preserve"> and assessing</w:t>
      </w:r>
      <w:r w:rsidR="007C3F49" w:rsidRPr="006A0466">
        <w:rPr>
          <w:rFonts w:ascii="Garamond" w:hAnsi="Garamond"/>
          <w:sz w:val="28"/>
          <w:szCs w:val="28"/>
        </w:rPr>
        <w:t xml:space="preserve"> domestic violence among migrant and refugee background </w:t>
      </w:r>
      <w:r w:rsidR="00BC4C83" w:rsidRPr="006A0466">
        <w:rPr>
          <w:rFonts w:ascii="Garamond" w:hAnsi="Garamond"/>
          <w:sz w:val="28"/>
          <w:szCs w:val="28"/>
        </w:rPr>
        <w:t>women</w:t>
      </w:r>
      <w:r w:rsidR="003B1C32" w:rsidRPr="006A0466">
        <w:rPr>
          <w:rFonts w:ascii="Garamond" w:hAnsi="Garamond"/>
          <w:sz w:val="28"/>
          <w:szCs w:val="28"/>
        </w:rPr>
        <w:t xml:space="preserve"> </w:t>
      </w:r>
      <w:r w:rsidR="003B1C32" w:rsidRPr="006A0466">
        <w:rPr>
          <w:rFonts w:ascii="Garamond" w:hAnsi="Garamond"/>
          <w:sz w:val="28"/>
          <w:szCs w:val="28"/>
        </w:rPr>
        <w:fldChar w:fldCharType="begin"/>
      </w:r>
      <w:r w:rsidR="002223EC" w:rsidRPr="006A0466">
        <w:rPr>
          <w:rFonts w:ascii="Garamond" w:hAnsi="Garamond"/>
          <w:sz w:val="28"/>
          <w:szCs w:val="28"/>
        </w:rPr>
        <w:instrText xml:space="preserve"> ADDIN EN.CITE &lt;EndNote&gt;&lt;Cite&gt;&lt;Author&gt;Erez&lt;/Author&gt;&lt;Year&gt;2009&lt;/Year&gt;&lt;RecNum&gt;122&lt;/RecNum&gt;&lt;DisplayText&gt;(Erez et al., 2009; Sokoloff, 2008)&lt;/DisplayText&gt;&lt;record&gt;&lt;rec-number&gt;122&lt;/rec-number&gt;&lt;foreign-keys&gt;&lt;key app="EN" db-id="avffdtptns5rwyeeze75vprcw02dswtzsdt0" timestamp="1567903240"&gt;122&lt;/key&gt;&lt;/foreign-keys&gt;&lt;ref-type name="Journal Article"&gt;17&lt;/ref-type&gt;&lt;contributors&gt;&lt;authors&gt;&lt;author&gt;Erez, Edna&lt;/author&gt;&lt;author&gt;Adelman, Madelaine&lt;/author&gt;&lt;author&gt;Gregory, Carol&lt;/author&gt;&lt;/authors&gt;&lt;/contributors&gt;&lt;titles&gt;&lt;title&gt;Intersections of immigration and domestic violence: Voices of battered immigrant women&lt;/title&gt;&lt;secondary-title&gt; Feminist criminology&lt;/secondary-title&gt;&lt;/titles&gt;&lt;pages&gt;32-56&lt;/pages&gt;&lt;volume&gt;4&lt;/volume&gt;&lt;number&gt;1&lt;/number&gt;&lt;dates&gt;&lt;year&gt;2009&lt;/year&gt;&lt;/dates&gt;&lt;isbn&gt;1557-0851&lt;/isbn&gt;&lt;urls&gt;&lt;/urls&gt;&lt;/record&gt;&lt;/Cite&gt;&lt;Cite&gt;&lt;Author&gt;Sokoloff&lt;/Author&gt;&lt;Year&gt;2008&lt;/Year&gt;&lt;RecNum&gt;125&lt;/RecNum&gt;&lt;record&gt;&lt;rec-number&gt;125&lt;/rec-number&gt;&lt;foreign-keys&gt;&lt;key app="EN" db-id="avffdtptns5rwyeeze75vprcw02dswtzsdt0" timestamp="1567908536"&gt;125&lt;/key&gt;&lt;/foreign-keys&gt;&lt;ref-type name="Journal Article"&gt;17&lt;/ref-type&gt;&lt;contributors&gt;&lt;authors&gt;&lt;author&gt;Sokoloff, Natalie J &lt;/author&gt;&lt;/authors&gt;&lt;/contributors&gt;&lt;titles&gt;&lt;title&gt;Expanding the intersectional paradigm to better understand domestic violence in immigrant communities&lt;/title&gt;&lt;secondary-title&gt;Critical Criminology&lt;/secondary-title&gt;&lt;/titles&gt;&lt;periodical&gt;&lt;full-title&gt;Critical Criminology&lt;/full-title&gt;&lt;/periodical&gt;&lt;pages&gt;229-255&lt;/pages&gt;&lt;volume&gt;16&lt;/volume&gt;&lt;number&gt;4&lt;/number&gt;&lt;dates&gt;&lt;year&gt;2008&lt;/year&gt;&lt;/dates&gt;&lt;isbn&gt;1205-8629&lt;/isbn&gt;&lt;urls&gt;&lt;/urls&gt;&lt;/record&gt;&lt;/Cite&gt;&lt;/EndNote&gt;</w:instrText>
      </w:r>
      <w:r w:rsidR="003B1C32" w:rsidRPr="006A0466">
        <w:rPr>
          <w:rFonts w:ascii="Garamond" w:hAnsi="Garamond"/>
          <w:sz w:val="28"/>
          <w:szCs w:val="28"/>
        </w:rPr>
        <w:fldChar w:fldCharType="separate"/>
      </w:r>
      <w:r w:rsidR="002223EC" w:rsidRPr="006A0466">
        <w:rPr>
          <w:rFonts w:ascii="Garamond" w:hAnsi="Garamond"/>
          <w:noProof/>
          <w:sz w:val="28"/>
          <w:szCs w:val="28"/>
        </w:rPr>
        <w:t>(Erez et al., 2009; Sokoloff, 2008)</w:t>
      </w:r>
      <w:r w:rsidR="003B1C32" w:rsidRPr="006A0466">
        <w:rPr>
          <w:rFonts w:ascii="Garamond" w:hAnsi="Garamond"/>
          <w:sz w:val="28"/>
          <w:szCs w:val="28"/>
        </w:rPr>
        <w:fldChar w:fldCharType="end"/>
      </w:r>
      <w:r w:rsidR="00BC4C83" w:rsidRPr="006A0466">
        <w:rPr>
          <w:rFonts w:ascii="Garamond" w:hAnsi="Garamond"/>
          <w:sz w:val="28"/>
          <w:szCs w:val="28"/>
        </w:rPr>
        <w:t>.</w:t>
      </w:r>
      <w:r w:rsidR="00877B22" w:rsidRPr="006A0466">
        <w:rPr>
          <w:rFonts w:ascii="Garamond" w:hAnsi="Garamond"/>
          <w:sz w:val="28"/>
          <w:szCs w:val="28"/>
        </w:rPr>
        <w:t xml:space="preserve"> The discussions so far have demonstrated that at the individual and household level, domestic violence </w:t>
      </w:r>
      <w:proofErr w:type="gramStart"/>
      <w:r w:rsidR="00877B22" w:rsidRPr="006A0466">
        <w:rPr>
          <w:rFonts w:ascii="Garamond" w:hAnsi="Garamond"/>
          <w:sz w:val="28"/>
          <w:szCs w:val="28"/>
        </w:rPr>
        <w:t>is tied</w:t>
      </w:r>
      <w:proofErr w:type="gramEnd"/>
      <w:r w:rsidR="00877B22" w:rsidRPr="006A0466">
        <w:rPr>
          <w:rFonts w:ascii="Garamond" w:hAnsi="Garamond"/>
          <w:sz w:val="28"/>
          <w:szCs w:val="28"/>
        </w:rPr>
        <w:t xml:space="preserve"> to experiences of migration. </w:t>
      </w:r>
      <w:r w:rsidR="00877B22" w:rsidRPr="006A0466">
        <w:rPr>
          <w:rFonts w:ascii="Garamond" w:hAnsi="Garamond"/>
          <w:sz w:val="28"/>
          <w:szCs w:val="28"/>
          <w:highlight w:val="cyan"/>
        </w:rPr>
        <w:t>In addition to commonly identified individual male factors linked to perpetration of violence, pre and post-migration factors such as racism and discrimination, perceived loss of authority, self-esteem and status, lack of employment or under-employment are potentially associated with men’s perpetration of domestic violence against women.</w:t>
      </w:r>
      <w:r w:rsidR="00404185" w:rsidRPr="006A0466">
        <w:rPr>
          <w:rFonts w:ascii="Garamond" w:hAnsi="Garamond"/>
          <w:sz w:val="28"/>
          <w:szCs w:val="28"/>
          <w:highlight w:val="cyan"/>
        </w:rPr>
        <w:t xml:space="preserve"> </w:t>
      </w:r>
      <w:r w:rsidR="005C0AAB" w:rsidRPr="006A0466">
        <w:rPr>
          <w:rFonts w:ascii="Garamond" w:hAnsi="Garamond"/>
          <w:sz w:val="28"/>
          <w:szCs w:val="28"/>
          <w:highlight w:val="cyan"/>
        </w:rPr>
        <w:t>M</w:t>
      </w:r>
      <w:r w:rsidR="007E6551" w:rsidRPr="006A0466">
        <w:rPr>
          <w:rFonts w:ascii="Garamond" w:hAnsi="Garamond"/>
          <w:sz w:val="28"/>
          <w:szCs w:val="28"/>
          <w:highlight w:val="cyan"/>
        </w:rPr>
        <w:t xml:space="preserve">igration can be accompanied with isolation, loss of social support, language barrier </w:t>
      </w:r>
      <w:proofErr w:type="gramStart"/>
      <w:r w:rsidR="007E6551" w:rsidRPr="006A0466">
        <w:rPr>
          <w:rFonts w:ascii="Garamond" w:hAnsi="Garamond"/>
          <w:sz w:val="28"/>
          <w:szCs w:val="28"/>
          <w:highlight w:val="cyan"/>
        </w:rPr>
        <w:t>which</w:t>
      </w:r>
      <w:proofErr w:type="gramEnd"/>
      <w:r w:rsidR="007E6551" w:rsidRPr="006A0466">
        <w:rPr>
          <w:rFonts w:ascii="Garamond" w:hAnsi="Garamond"/>
          <w:sz w:val="28"/>
          <w:szCs w:val="28"/>
          <w:highlight w:val="cyan"/>
        </w:rPr>
        <w:t xml:space="preserve"> limits access, and increased dependence on their husbands</w:t>
      </w:r>
      <w:r w:rsidR="00E32F4D" w:rsidRPr="006A0466">
        <w:rPr>
          <w:rFonts w:ascii="Garamond" w:hAnsi="Garamond"/>
          <w:sz w:val="28"/>
          <w:szCs w:val="28"/>
        </w:rPr>
        <w:t xml:space="preserve"> </w:t>
      </w:r>
      <w:r w:rsidR="00E32F4D" w:rsidRPr="006A0466">
        <w:rPr>
          <w:rFonts w:ascii="Garamond" w:hAnsi="Garamond"/>
          <w:sz w:val="28"/>
          <w:szCs w:val="28"/>
        </w:rPr>
        <w:fldChar w:fldCharType="begin">
          <w:fldData xml:space="preserve">PEVuZE5vdGU+PENpdGU+PEF1dGhvcj5TaW1vbi1LdW1hcjwvQXV0aG9yPjxZZWFyPjIwMTk8L1ll
YXI+PFJlY051bT4xMTg8L1JlY051bT48RGlzcGxheVRleHQ+KE1lbmrDrXZhciAmYW1wOyBTYWxj
aWRvLCAyMDAyOyBTaW1vbi1LdW1hciwgMjAxOSk8L0Rpc3BsYXlUZXh0PjxyZWNvcmQ+PHJlYy1u
dW1iZXI+MTE4PC9yZWMtbnVtYmVyPjxmb3JlaWduLWtleXM+PGtleSBhcHA9IkVOIiBkYi1pZD0i
YXZmZmR0cHRuczVyd3llZXplNzV2cHJjdzAyZHN3dHpzZHQwIiB0aW1lc3RhbXA9IjE1Njc4MjU4
MjIiPjExODwva2V5PjwvZm9yZWlnbi1rZXlzPjxyZWYtdHlwZSBuYW1lPSJCb29rIj42PC9yZWYt
dHlwZT48Y29udHJpYnV0b3JzPjxhdXRob3JzPjxhdXRob3I+U2ltb24tS3VtYXIsIFJhY2hlbDwv
YXV0aG9yPjwvYXV0aG9ycz48L2NvbnRyaWJ1dG9ycz48dGl0bGVzPjx0aXRsZT5FdGhuaWMgcGVy
c3BlY3RpdmVzIG9uIGZhbWlseSB2aW9sZW5jZSBpbiBBb3RlYXJvYSBOZXcgWmVhbGFuZDwvdGl0
bGU+PHNlY29uZGFyeS10aXRsZT5OWkZWQyBJc3N1ZXMgUGFwZXI8L3NlY29uZGFyeS10aXRsZT48
L3RpdGxlcz48a2V5d29yZHM+PGtleXdvcmQ+U2hha3RpPC9rZXl3b3JkPjxrZXl3b3JkPlNoYW1h
PC9rZXl3b3JkPjxrZXl3b3JkPkNVTFRVUkFMIElTU1VFUzwva2V5d29yZD48a2V5d29yZD5BU0lB
TiBQRU9QTEVTPC9rZXl3b3JkPjxrZXl3b3JkPkFGUklDQU4gUEVPUExFUzwva2V5d29yZD48a2V5
d29yZD5ET01FU1RJQyBWSU9MRU5DRTwva2V5d29yZD48a2V5d29yZD5GRU1BTEUgR0VOSVRBTCBN
VVRJTEFUSU9OIChGR00pPC9rZXl3b3JkPjxrZXl3b3JkPkVUSE5JQ0lUWTwva2V5d29yZD48a2V5
d29yZD5GQU1JTFkgVklPTEVOQ0U8L2tleXdvcmQ+PGtleXdvcmQ+SU5URVJWRU5USU9OPC9rZXl3
b3JkPjxrZXl3b3JkPklOVElNQVRFIFBBUlRORVIgVklPTEVOQ0U8L2tleXdvcmQ+PGtleXdvcmQ+
TUlHUkFOVFM8L2tleXdvcmQ+PGtleXdvcmQ+UkVGVUdFRVM8L2tleXdvcmQ+PGtleXdvcmQ+VklD
VElNUyBPRiBET01FU1RJQyBWSU9MRU5DRTwva2V5d29yZD48a2V5d29yZD5ORVcgWkVBTEFORDwv
a2V5d29yZD48L2tleXdvcmRzPjxkYXRlcz48eWVhcj4yMDE5PC95ZWFyPjwvZGF0ZXM+PHB1Yi1s
b2NhdGlvbj5BdWNrbGFuZCwgTmV3IFplYWxhbmQgOjwvcHViLWxvY2F0aW9uPjxwdWJsaXNoZXI+
TmV3IFplYWxhbmQgRmFtaWx5IFZpb2xlbmNlIENsZWFyaW5naG91c2UsIFVuaXZlcnNpdHkgb2Yg
QXVja2xhbmQ8L3B1Ymxpc2hlcj48dXJscz48cmVsYXRlZC11cmxzPjx1cmw+aHR0cHM6Ly9uemZ2
Yy5vcmcubnovaXNzdWVzLXBhcGVyLTE0LWV0aG5pYy1wZXJzcGVjdGl2ZXMtZmFtaWx5LXZpb2xl
bmNlLWFvdGVhcm9hLW5ldy16ZWFsYW5kPC91cmw+PC9yZWxhdGVkLXVybHM+PC91cmxzPjwvcmVj
b3JkPjwvQ2l0ZT48Q2l0ZT48QXV0aG9yPk1lbmrDrXZhcjwvQXV0aG9yPjxZZWFyPjIwMDI8L1ll
YXI+PFJlY051bT42NTwvUmVjTnVtPjxyZWNvcmQ+PHJlYy1udW1iZXI+NjU8L3JlYy1udW1iZXI+
PGZvcmVpZ24ta2V5cz48a2V5IGFwcD0iRU4iIGRiLWlkPSJmZHN2dndlZTdmZDBhOGU5djVzeHJ4
dGVzZmR0ZmV3OXNzZnQiIHRpbWVzdGFtcD0iMTUzODYwMTIxMiI+NjU8L2tleT48L2ZvcmVpZ24t
a2V5cz48cmVmLXR5cGUgbmFtZT0iSm91cm5hbCBBcnRpY2xlIj4xNzwvcmVmLXR5cGU+PGNvbnRy
aWJ1dG9ycz48YXV0aG9ycz48YXV0aG9yPk1lbmrDrXZhciwgQ2VjaWxpYTwvYXV0aG9yPjxhdXRo
b3I+U2FsY2lkbywgT2xpdmlhPC9hdXRob3I+PC9hdXRob3JzPjwvY29udHJpYnV0b3JzPjx0aXRs
ZXM+PHRpdGxlPkltbWlncmFudCB3b21lbiBhbmQgZG9tZXN0aWMgdmlvbGVuY2U6IENvbW1vbiBl
eHBlcmllbmNlcyBpbiBkaWZmZXJlbnQgY291bnRyaWVzPC90aXRsZT48c2Vjb25kYXJ5LXRpdGxl
PkdlbmRlciAmYW1wOyBzb2NpZXR5PC9zZWNvbmRhcnktdGl0bGU+PC90aXRsZXM+PHBlcmlvZGlj
YWw+PGZ1bGwtdGl0bGU+R2VuZGVyICZhbXA7IHNvY2lldHk8L2Z1bGwtdGl0bGU+PC9wZXJpb2Rp
Y2FsPjxwYWdlcz44OTgtOTIwPC9wYWdlcz48dm9sdW1lPjE2PC92b2x1bWU+PG51bWJlcj42PC9u
dW1iZXI+PGRhdGVzPjx5ZWFyPjIwMDI8L3llYXI+PC9kYXRlcz48aXNibj4wODkxLTI0MzI8L2lz
Ym4+PHVybHM+PC91cmxzPjwvcmVjb3JkPjwvQ2l0ZT48L0VuZE5vdGU+
</w:fldData>
        </w:fldChar>
      </w:r>
      <w:r w:rsidR="00E21EFA" w:rsidRPr="006A0466">
        <w:rPr>
          <w:rFonts w:ascii="Garamond" w:hAnsi="Garamond"/>
          <w:sz w:val="28"/>
          <w:szCs w:val="28"/>
        </w:rPr>
        <w:instrText xml:space="preserve"> ADDIN EN.CITE </w:instrText>
      </w:r>
      <w:r w:rsidR="00E21EFA" w:rsidRPr="006A0466">
        <w:rPr>
          <w:rFonts w:ascii="Garamond" w:hAnsi="Garamond"/>
          <w:sz w:val="28"/>
          <w:szCs w:val="28"/>
        </w:rPr>
        <w:fldChar w:fldCharType="begin">
          <w:fldData xml:space="preserve">PEVuZE5vdGU+PENpdGU+PEF1dGhvcj5TaW1vbi1LdW1hcjwvQXV0aG9yPjxZZWFyPjIwMTk8L1ll
YXI+PFJlY051bT4xMTg8L1JlY051bT48RGlzcGxheVRleHQ+KE1lbmrDrXZhciAmYW1wOyBTYWxj
aWRvLCAyMDAyOyBTaW1vbi1LdW1hciwgMjAxOSk8L0Rpc3BsYXlUZXh0PjxyZWNvcmQ+PHJlYy1u
dW1iZXI+MTE4PC9yZWMtbnVtYmVyPjxmb3JlaWduLWtleXM+PGtleSBhcHA9IkVOIiBkYi1pZD0i
YXZmZmR0cHRuczVyd3llZXplNzV2cHJjdzAyZHN3dHpzZHQwIiB0aW1lc3RhbXA9IjE1Njc4MjU4
MjIiPjExODwva2V5PjwvZm9yZWlnbi1rZXlzPjxyZWYtdHlwZSBuYW1lPSJCb29rIj42PC9yZWYt
dHlwZT48Y29udHJpYnV0b3JzPjxhdXRob3JzPjxhdXRob3I+U2ltb24tS3VtYXIsIFJhY2hlbDwv
YXV0aG9yPjwvYXV0aG9ycz48L2NvbnRyaWJ1dG9ycz48dGl0bGVzPjx0aXRsZT5FdGhuaWMgcGVy
c3BlY3RpdmVzIG9uIGZhbWlseSB2aW9sZW5jZSBpbiBBb3RlYXJvYSBOZXcgWmVhbGFuZDwvdGl0
bGU+PHNlY29uZGFyeS10aXRsZT5OWkZWQyBJc3N1ZXMgUGFwZXI8L3NlY29uZGFyeS10aXRsZT48
L3RpdGxlcz48a2V5d29yZHM+PGtleXdvcmQ+U2hha3RpPC9rZXl3b3JkPjxrZXl3b3JkPlNoYW1h
PC9rZXl3b3JkPjxrZXl3b3JkPkNVTFRVUkFMIElTU1VFUzwva2V5d29yZD48a2V5d29yZD5BU0lB
TiBQRU9QTEVTPC9rZXl3b3JkPjxrZXl3b3JkPkFGUklDQU4gUEVPUExFUzwva2V5d29yZD48a2V5
d29yZD5ET01FU1RJQyBWSU9MRU5DRTwva2V5d29yZD48a2V5d29yZD5GRU1BTEUgR0VOSVRBTCBN
VVRJTEFUSU9OIChGR00pPC9rZXl3b3JkPjxrZXl3b3JkPkVUSE5JQ0lUWTwva2V5d29yZD48a2V5
d29yZD5GQU1JTFkgVklPTEVOQ0U8L2tleXdvcmQ+PGtleXdvcmQ+SU5URVJWRU5USU9OPC9rZXl3
b3JkPjxrZXl3b3JkPklOVElNQVRFIFBBUlRORVIgVklPTEVOQ0U8L2tleXdvcmQ+PGtleXdvcmQ+
TUlHUkFOVFM8L2tleXdvcmQ+PGtleXdvcmQ+UkVGVUdFRVM8L2tleXdvcmQ+PGtleXdvcmQ+VklD
VElNUyBPRiBET01FU1RJQyBWSU9MRU5DRTwva2V5d29yZD48a2V5d29yZD5ORVcgWkVBTEFORDwv
a2V5d29yZD48L2tleXdvcmRzPjxkYXRlcz48eWVhcj4yMDE5PC95ZWFyPjwvZGF0ZXM+PHB1Yi1s
b2NhdGlvbj5BdWNrbGFuZCwgTmV3IFplYWxhbmQgOjwvcHViLWxvY2F0aW9uPjxwdWJsaXNoZXI+
TmV3IFplYWxhbmQgRmFtaWx5IFZpb2xlbmNlIENsZWFyaW5naG91c2UsIFVuaXZlcnNpdHkgb2Yg
QXVja2xhbmQ8L3B1Ymxpc2hlcj48dXJscz48cmVsYXRlZC11cmxzPjx1cmw+aHR0cHM6Ly9uemZ2
Yy5vcmcubnovaXNzdWVzLXBhcGVyLTE0LWV0aG5pYy1wZXJzcGVjdGl2ZXMtZmFtaWx5LXZpb2xl
bmNlLWFvdGVhcm9hLW5ldy16ZWFsYW5kPC91cmw+PC9yZWxhdGVkLXVybHM+PC91cmxzPjwvcmVj
b3JkPjwvQ2l0ZT48Q2l0ZT48QXV0aG9yPk1lbmrDrXZhcjwvQXV0aG9yPjxZZWFyPjIwMDI8L1ll
YXI+PFJlY051bT42NTwvUmVjTnVtPjxyZWNvcmQ+PHJlYy1udW1iZXI+NjU8L3JlYy1udW1iZXI+
PGZvcmVpZ24ta2V5cz48a2V5IGFwcD0iRU4iIGRiLWlkPSJmZHN2dndlZTdmZDBhOGU5djVzeHJ4
dGVzZmR0ZmV3OXNzZnQiIHRpbWVzdGFtcD0iMTUzODYwMTIxMiI+NjU8L2tleT48L2ZvcmVpZ24t
a2V5cz48cmVmLXR5cGUgbmFtZT0iSm91cm5hbCBBcnRpY2xlIj4xNzwvcmVmLXR5cGU+PGNvbnRy
aWJ1dG9ycz48YXV0aG9ycz48YXV0aG9yPk1lbmrDrXZhciwgQ2VjaWxpYTwvYXV0aG9yPjxhdXRo
b3I+U2FsY2lkbywgT2xpdmlhPC9hdXRob3I+PC9hdXRob3JzPjwvY29udHJpYnV0b3JzPjx0aXRs
ZXM+PHRpdGxlPkltbWlncmFudCB3b21lbiBhbmQgZG9tZXN0aWMgdmlvbGVuY2U6IENvbW1vbiBl
eHBlcmllbmNlcyBpbiBkaWZmZXJlbnQgY291bnRyaWVzPC90aXRsZT48c2Vjb25kYXJ5LXRpdGxl
PkdlbmRlciAmYW1wOyBzb2NpZXR5PC9zZWNvbmRhcnktdGl0bGU+PC90aXRsZXM+PHBlcmlvZGlj
YWw+PGZ1bGwtdGl0bGU+R2VuZGVyICZhbXA7IHNvY2lldHk8L2Z1bGwtdGl0bGU+PC9wZXJpb2Rp
Y2FsPjxwYWdlcz44OTgtOTIwPC9wYWdlcz48dm9sdW1lPjE2PC92b2x1bWU+PG51bWJlcj42PC9u
dW1iZXI+PGRhdGVzPjx5ZWFyPjIwMDI8L3llYXI+PC9kYXRlcz48aXNibj4wODkxLTI0MzI8L2lz
Ym4+PHVybHM+PC91cmxzPjwvcmVjb3JkPjwvQ2l0ZT48L0VuZE5vdGU+
</w:fldData>
        </w:fldChar>
      </w:r>
      <w:r w:rsidR="00E21EFA" w:rsidRPr="006A0466">
        <w:rPr>
          <w:rFonts w:ascii="Garamond" w:hAnsi="Garamond"/>
          <w:sz w:val="28"/>
          <w:szCs w:val="28"/>
        </w:rPr>
        <w:instrText xml:space="preserve"> ADDIN EN.CITE.DATA </w:instrText>
      </w:r>
      <w:r w:rsidR="00E21EFA" w:rsidRPr="006A0466">
        <w:rPr>
          <w:rFonts w:ascii="Garamond" w:hAnsi="Garamond"/>
          <w:sz w:val="28"/>
          <w:szCs w:val="28"/>
        </w:rPr>
      </w:r>
      <w:r w:rsidR="00E21EFA" w:rsidRPr="006A0466">
        <w:rPr>
          <w:rFonts w:ascii="Garamond" w:hAnsi="Garamond"/>
          <w:sz w:val="28"/>
          <w:szCs w:val="28"/>
        </w:rPr>
        <w:fldChar w:fldCharType="end"/>
      </w:r>
      <w:r w:rsidR="00E32F4D" w:rsidRPr="006A0466">
        <w:rPr>
          <w:rFonts w:ascii="Garamond" w:hAnsi="Garamond"/>
          <w:sz w:val="28"/>
          <w:szCs w:val="28"/>
        </w:rPr>
      </w:r>
      <w:r w:rsidR="00E32F4D" w:rsidRPr="006A0466">
        <w:rPr>
          <w:rFonts w:ascii="Garamond" w:hAnsi="Garamond"/>
          <w:sz w:val="28"/>
          <w:szCs w:val="28"/>
        </w:rPr>
        <w:fldChar w:fldCharType="separate"/>
      </w:r>
      <w:r w:rsidR="00E21EFA" w:rsidRPr="006A0466">
        <w:rPr>
          <w:rFonts w:ascii="Garamond" w:hAnsi="Garamond"/>
          <w:noProof/>
          <w:sz w:val="28"/>
          <w:szCs w:val="28"/>
        </w:rPr>
        <w:t>(Menjívar &amp; Salcido, 2002; Simon-Kumar, 2019)</w:t>
      </w:r>
      <w:r w:rsidR="00E32F4D" w:rsidRPr="006A0466">
        <w:rPr>
          <w:rFonts w:ascii="Garamond" w:hAnsi="Garamond"/>
          <w:sz w:val="28"/>
          <w:szCs w:val="28"/>
        </w:rPr>
        <w:fldChar w:fldCharType="end"/>
      </w:r>
      <w:r w:rsidR="00E32F4D" w:rsidRPr="006A0466">
        <w:rPr>
          <w:rFonts w:ascii="Garamond" w:hAnsi="Garamond"/>
          <w:sz w:val="28"/>
          <w:szCs w:val="28"/>
        </w:rPr>
        <w:t>.</w:t>
      </w:r>
      <w:r w:rsidR="00C1202F" w:rsidRPr="006A0466">
        <w:rPr>
          <w:rFonts w:ascii="Garamond" w:hAnsi="Garamond"/>
          <w:sz w:val="28"/>
          <w:szCs w:val="28"/>
        </w:rPr>
        <w:t xml:space="preserve"> Tensions can al</w:t>
      </w:r>
      <w:r w:rsidR="00007B12" w:rsidRPr="006A0466">
        <w:rPr>
          <w:rFonts w:ascii="Garamond" w:hAnsi="Garamond"/>
          <w:sz w:val="28"/>
          <w:szCs w:val="28"/>
        </w:rPr>
        <w:t xml:space="preserve">so arise when women’s ‘legal consciousness’ increases </w:t>
      </w:r>
      <w:r w:rsidR="00007B12" w:rsidRPr="006A0466">
        <w:rPr>
          <w:rFonts w:ascii="Garamond" w:hAnsi="Garamond"/>
          <w:sz w:val="28"/>
          <w:szCs w:val="28"/>
        </w:rPr>
        <w:fldChar w:fldCharType="begin"/>
      </w:r>
      <w:r w:rsidR="00007B12" w:rsidRPr="006A0466">
        <w:rPr>
          <w:rFonts w:ascii="Garamond" w:hAnsi="Garamond"/>
          <w:sz w:val="28"/>
          <w:szCs w:val="28"/>
        </w:rPr>
        <w:instrText xml:space="preserve"> ADDIN EN.CITE &lt;EndNote&gt;&lt;Cite&gt;&lt;Author&gt;Menjívar&lt;/Author&gt;&lt;Year&gt;2002&lt;/Year&gt;&lt;RecNum&gt;65&lt;/RecNum&gt;&lt;DisplayText&gt;(Menjívar &amp;amp; Salcido, 2002)&lt;/DisplayText&gt;&lt;record&gt;&lt;rec-number&gt;65&lt;/rec-number&gt;&lt;foreign-keys&gt;&lt;key app="EN" db-id="fdsvvwee7fd0a8e9v5sxrxtesfdtfew9ssft" timestamp="1538601212"&gt;65&lt;/key&gt;&lt;/foreign-keys&gt;&lt;ref-type name="Journal Article"&gt;17&lt;/ref-type&gt;&lt;contributors&gt;&lt;authors&gt;&lt;author&gt;Menjívar, Cecilia&lt;/author&gt;&lt;author&gt;Salcido, Olivia&lt;/author&gt;&lt;/authors&gt;&lt;/contributors&gt;&lt;titles&gt;&lt;title&gt;Immigrant women and domestic violence: Common experiences in different countries&lt;/title&gt;&lt;secondary-title&gt;Gender &amp;amp; society&lt;/secondary-title&gt;&lt;/titles&gt;&lt;periodical&gt;&lt;full-title&gt;Gender &amp;amp; society&lt;/full-title&gt;&lt;/periodical&gt;&lt;pages&gt;898-920&lt;/pages&gt;&lt;volume&gt;16&lt;/volume&gt;&lt;number&gt;6&lt;/number&gt;&lt;dates&gt;&lt;year&gt;2002&lt;/year&gt;&lt;/dates&gt;&lt;isbn&gt;0891-2432&lt;/isbn&gt;&lt;urls&gt;&lt;/urls&gt;&lt;/record&gt;&lt;/Cite&gt;&lt;/EndNote&gt;</w:instrText>
      </w:r>
      <w:r w:rsidR="00007B12" w:rsidRPr="006A0466">
        <w:rPr>
          <w:rFonts w:ascii="Garamond" w:hAnsi="Garamond"/>
          <w:sz w:val="28"/>
          <w:szCs w:val="28"/>
        </w:rPr>
        <w:fldChar w:fldCharType="separate"/>
      </w:r>
      <w:r w:rsidR="00007B12" w:rsidRPr="006A0466">
        <w:rPr>
          <w:rFonts w:ascii="Garamond" w:hAnsi="Garamond"/>
          <w:noProof/>
          <w:sz w:val="28"/>
          <w:szCs w:val="28"/>
        </w:rPr>
        <w:t>(Menjívar &amp; Salcido, 2002)</w:t>
      </w:r>
      <w:r w:rsidR="00007B12" w:rsidRPr="006A0466">
        <w:rPr>
          <w:rFonts w:ascii="Garamond" w:hAnsi="Garamond"/>
          <w:sz w:val="28"/>
          <w:szCs w:val="28"/>
        </w:rPr>
        <w:fldChar w:fldCharType="end"/>
      </w:r>
      <w:r w:rsidR="00C1202F" w:rsidRPr="006A0466">
        <w:rPr>
          <w:rFonts w:ascii="Garamond" w:hAnsi="Garamond"/>
          <w:sz w:val="28"/>
          <w:szCs w:val="28"/>
        </w:rPr>
        <w:t>,</w:t>
      </w:r>
      <w:r w:rsidR="000913F6" w:rsidRPr="006A0466">
        <w:rPr>
          <w:rFonts w:ascii="Garamond" w:hAnsi="Garamond"/>
          <w:sz w:val="28"/>
          <w:szCs w:val="28"/>
        </w:rPr>
        <w:t xml:space="preserve"> and are perceived to be destabilising traditional male-female power relationships. Immigration status also places women at risk at the micro level, especially if their legal status </w:t>
      </w:r>
      <w:proofErr w:type="gramStart"/>
      <w:r w:rsidR="000913F6" w:rsidRPr="006A0466">
        <w:rPr>
          <w:rFonts w:ascii="Garamond" w:hAnsi="Garamond"/>
          <w:sz w:val="28"/>
          <w:szCs w:val="28"/>
        </w:rPr>
        <w:t>is tied</w:t>
      </w:r>
      <w:proofErr w:type="gramEnd"/>
      <w:r w:rsidR="000913F6" w:rsidRPr="006A0466">
        <w:rPr>
          <w:rFonts w:ascii="Garamond" w:hAnsi="Garamond"/>
          <w:sz w:val="28"/>
          <w:szCs w:val="28"/>
        </w:rPr>
        <w:t xml:space="preserve"> to that of their husband.</w:t>
      </w:r>
      <w:r w:rsidR="00481935" w:rsidRPr="006A0466">
        <w:rPr>
          <w:rFonts w:ascii="Garamond" w:hAnsi="Garamond"/>
          <w:sz w:val="28"/>
          <w:szCs w:val="28"/>
        </w:rPr>
        <w:t xml:space="preserve"> </w:t>
      </w:r>
    </w:p>
    <w:p w:rsidR="008B408D" w:rsidRPr="006A0466" w:rsidRDefault="008B408D" w:rsidP="003020E3">
      <w:pPr>
        <w:jc w:val="both"/>
        <w:rPr>
          <w:rFonts w:ascii="Garamond" w:hAnsi="Garamond"/>
          <w:sz w:val="28"/>
          <w:szCs w:val="28"/>
        </w:rPr>
      </w:pPr>
    </w:p>
    <w:p w:rsidR="00B170EE" w:rsidRPr="006A0466" w:rsidRDefault="00401BB6" w:rsidP="003020E3">
      <w:pPr>
        <w:jc w:val="both"/>
        <w:rPr>
          <w:rFonts w:ascii="Garamond" w:hAnsi="Garamond"/>
          <w:sz w:val="28"/>
          <w:szCs w:val="28"/>
        </w:rPr>
      </w:pPr>
      <w:r w:rsidRPr="006A0466">
        <w:rPr>
          <w:rFonts w:ascii="Garamond" w:hAnsi="Garamond"/>
          <w:sz w:val="28"/>
          <w:szCs w:val="28"/>
        </w:rPr>
        <w:t>I</w:t>
      </w:r>
      <w:r w:rsidR="000913F6" w:rsidRPr="006A0466">
        <w:rPr>
          <w:rFonts w:ascii="Garamond" w:hAnsi="Garamond"/>
          <w:sz w:val="28"/>
          <w:szCs w:val="28"/>
        </w:rPr>
        <w:t>n view of the</w:t>
      </w:r>
      <w:r w:rsidR="008B408D" w:rsidRPr="006A0466">
        <w:rPr>
          <w:rFonts w:ascii="Garamond" w:hAnsi="Garamond"/>
          <w:sz w:val="28"/>
          <w:szCs w:val="28"/>
        </w:rPr>
        <w:t xml:space="preserve"> risk posed by the woman’s </w:t>
      </w:r>
      <w:r w:rsidR="000913F6" w:rsidRPr="006A0466">
        <w:rPr>
          <w:rFonts w:ascii="Garamond" w:hAnsi="Garamond"/>
          <w:sz w:val="28"/>
          <w:szCs w:val="28"/>
        </w:rPr>
        <w:t xml:space="preserve">immigration status, the New Zealand government amended its policies to issue visas to women in some migration categories who </w:t>
      </w:r>
      <w:proofErr w:type="gramStart"/>
      <w:r w:rsidR="000913F6" w:rsidRPr="006A0466">
        <w:rPr>
          <w:rFonts w:ascii="Garamond" w:hAnsi="Garamond"/>
          <w:sz w:val="28"/>
          <w:szCs w:val="28"/>
        </w:rPr>
        <w:t>are exposed</w:t>
      </w:r>
      <w:proofErr w:type="gramEnd"/>
      <w:r w:rsidR="000913F6" w:rsidRPr="006A0466">
        <w:rPr>
          <w:rFonts w:ascii="Garamond" w:hAnsi="Garamond"/>
          <w:sz w:val="28"/>
          <w:szCs w:val="28"/>
        </w:rPr>
        <w:t xml:space="preserve"> to domestic violence</w:t>
      </w:r>
      <w:r w:rsidR="00481935" w:rsidRPr="006A0466">
        <w:rPr>
          <w:rFonts w:ascii="Garamond" w:hAnsi="Garamond"/>
          <w:sz w:val="28"/>
          <w:szCs w:val="28"/>
        </w:rPr>
        <w:t>.</w:t>
      </w:r>
      <w:r w:rsidR="008B408D" w:rsidRPr="006A0466">
        <w:rPr>
          <w:rFonts w:ascii="Garamond" w:hAnsi="Garamond"/>
          <w:sz w:val="28"/>
          <w:szCs w:val="28"/>
        </w:rPr>
        <w:t xml:space="preserve"> However, as discussed earlier a number of issues need to </w:t>
      </w:r>
      <w:proofErr w:type="gramStart"/>
      <w:r w:rsidR="008B408D" w:rsidRPr="006A0466">
        <w:rPr>
          <w:rFonts w:ascii="Garamond" w:hAnsi="Garamond"/>
          <w:sz w:val="28"/>
          <w:szCs w:val="28"/>
        </w:rPr>
        <w:t>be addressed</w:t>
      </w:r>
      <w:proofErr w:type="gramEnd"/>
      <w:r w:rsidR="008B408D" w:rsidRPr="006A0466">
        <w:rPr>
          <w:rFonts w:ascii="Garamond" w:hAnsi="Garamond"/>
          <w:sz w:val="28"/>
          <w:szCs w:val="28"/>
        </w:rPr>
        <w:t xml:space="preserve"> to </w:t>
      </w:r>
      <w:r w:rsidR="00680265" w:rsidRPr="006A0466">
        <w:rPr>
          <w:rFonts w:ascii="Garamond" w:hAnsi="Garamond"/>
          <w:sz w:val="28"/>
          <w:szCs w:val="28"/>
        </w:rPr>
        <w:t>ensure the effectiveness of this policy.</w:t>
      </w:r>
      <w:r w:rsidR="005874FA" w:rsidRPr="006A0466">
        <w:rPr>
          <w:rFonts w:ascii="Garamond" w:hAnsi="Garamond"/>
          <w:sz w:val="28"/>
          <w:szCs w:val="28"/>
        </w:rPr>
        <w:t xml:space="preserve"> </w:t>
      </w:r>
      <w:r w:rsidR="005874FA" w:rsidRPr="006A0466">
        <w:rPr>
          <w:rFonts w:ascii="Garamond" w:hAnsi="Garamond"/>
          <w:sz w:val="28"/>
          <w:szCs w:val="28"/>
          <w:highlight w:val="cyan"/>
        </w:rPr>
        <w:t xml:space="preserve">Because this law only applies to women whose </w:t>
      </w:r>
      <w:proofErr w:type="gramStart"/>
      <w:r w:rsidR="005874FA" w:rsidRPr="006A0466">
        <w:rPr>
          <w:rFonts w:ascii="Garamond" w:hAnsi="Garamond"/>
          <w:sz w:val="28"/>
          <w:szCs w:val="28"/>
          <w:highlight w:val="cyan"/>
        </w:rPr>
        <w:t>partners</w:t>
      </w:r>
      <w:proofErr w:type="gramEnd"/>
      <w:r w:rsidR="005874FA" w:rsidRPr="006A0466">
        <w:rPr>
          <w:rFonts w:ascii="Garamond" w:hAnsi="Garamond"/>
          <w:sz w:val="28"/>
          <w:szCs w:val="28"/>
          <w:highlight w:val="cyan"/>
        </w:rPr>
        <w:t xml:space="preserve"> are either New Zealand citizens or hold a residence class visa, migrant women experiencing domestic violence and are in relationships with partners holding temporary visas are not eligible for this protection and therefore disadvantaged. </w:t>
      </w:r>
      <w:r w:rsidR="00BD381C" w:rsidRPr="006A0466">
        <w:rPr>
          <w:rFonts w:ascii="Garamond" w:hAnsi="Garamond"/>
          <w:sz w:val="28"/>
          <w:szCs w:val="28"/>
          <w:highlight w:val="cyan"/>
        </w:rPr>
        <w:t>For instance, women whose partners are on temporary visas, such as a student visa, may be unwilling to go to relevant authorities to make a statutory declaration that domestic violence has occurred.</w:t>
      </w:r>
      <w:r w:rsidR="00BD381C" w:rsidRPr="006A0466">
        <w:rPr>
          <w:rFonts w:ascii="Garamond" w:hAnsi="Garamond"/>
          <w:sz w:val="28"/>
          <w:szCs w:val="28"/>
        </w:rPr>
        <w:t xml:space="preserve"> </w:t>
      </w:r>
      <w:r w:rsidR="005874FA" w:rsidRPr="006A0466">
        <w:rPr>
          <w:rFonts w:ascii="Garamond" w:hAnsi="Garamond"/>
          <w:sz w:val="28"/>
          <w:szCs w:val="28"/>
        </w:rPr>
        <w:t xml:space="preserve">Many argue that </w:t>
      </w:r>
      <w:r w:rsidR="005874FA" w:rsidRPr="006A0466">
        <w:rPr>
          <w:rFonts w:ascii="Garamond" w:hAnsi="Garamond"/>
          <w:sz w:val="28"/>
          <w:szCs w:val="28"/>
          <w:highlight w:val="cyan"/>
        </w:rPr>
        <w:t xml:space="preserve">these women </w:t>
      </w:r>
      <w:proofErr w:type="gramStart"/>
      <w:r w:rsidR="005874FA" w:rsidRPr="006A0466">
        <w:rPr>
          <w:rFonts w:ascii="Garamond" w:hAnsi="Garamond"/>
          <w:sz w:val="28"/>
          <w:szCs w:val="28"/>
          <w:highlight w:val="cyan"/>
        </w:rPr>
        <w:t xml:space="preserve">should be protected and </w:t>
      </w:r>
      <w:r w:rsidR="00EC2F7A" w:rsidRPr="006A0466">
        <w:rPr>
          <w:rFonts w:ascii="Garamond" w:hAnsi="Garamond"/>
          <w:sz w:val="28"/>
          <w:szCs w:val="28"/>
          <w:highlight w:val="cyan"/>
        </w:rPr>
        <w:t xml:space="preserve">made </w:t>
      </w:r>
      <w:r w:rsidR="005874FA" w:rsidRPr="006A0466">
        <w:rPr>
          <w:rFonts w:ascii="Garamond" w:hAnsi="Garamond"/>
          <w:sz w:val="28"/>
          <w:szCs w:val="28"/>
          <w:highlight w:val="cyan"/>
        </w:rPr>
        <w:t xml:space="preserve">eligible for </w:t>
      </w:r>
      <w:r w:rsidR="005874FA" w:rsidRPr="006A0466">
        <w:rPr>
          <w:rFonts w:ascii="Garamond" w:hAnsi="Garamond"/>
          <w:sz w:val="28"/>
          <w:szCs w:val="28"/>
          <w:highlight w:val="cyan"/>
        </w:rPr>
        <w:lastRenderedPageBreak/>
        <w:t xml:space="preserve">social and financial support </w:t>
      </w:r>
      <w:r w:rsidR="00E501D5" w:rsidRPr="006A0466">
        <w:rPr>
          <w:rFonts w:ascii="Garamond" w:hAnsi="Garamond"/>
          <w:sz w:val="28"/>
          <w:szCs w:val="28"/>
          <w:highlight w:val="cyan"/>
        </w:rPr>
        <w:t>regardless of their partner’s legal immigration status</w:t>
      </w:r>
      <w:proofErr w:type="gramEnd"/>
      <w:r w:rsidR="00E501D5" w:rsidRPr="006A0466">
        <w:rPr>
          <w:rFonts w:ascii="Garamond" w:hAnsi="Garamond"/>
          <w:sz w:val="28"/>
          <w:szCs w:val="28"/>
          <w:highlight w:val="cyan"/>
        </w:rPr>
        <w:t>.</w:t>
      </w:r>
      <w:r w:rsidR="00E501D5" w:rsidRPr="006A0466">
        <w:rPr>
          <w:rFonts w:ascii="Garamond" w:hAnsi="Garamond"/>
          <w:sz w:val="28"/>
          <w:szCs w:val="28"/>
        </w:rPr>
        <w:t xml:space="preserve"> It is not right that a woman in danger should pay, for Protection Order, to seek safety for themselves and their family </w:t>
      </w:r>
      <w:r w:rsidR="00345E40" w:rsidRPr="006A0466">
        <w:rPr>
          <w:rFonts w:ascii="Garamond" w:hAnsi="Garamond"/>
          <w:sz w:val="28"/>
          <w:szCs w:val="28"/>
        </w:rPr>
        <w:fldChar w:fldCharType="begin"/>
      </w:r>
      <w:r w:rsidR="00345E40" w:rsidRPr="006A0466">
        <w:rPr>
          <w:rFonts w:ascii="Garamond" w:hAnsi="Garamond"/>
          <w:sz w:val="28"/>
          <w:szCs w:val="28"/>
        </w:rPr>
        <w:instrText xml:space="preserve"> ADDIN EN.CITE &lt;EndNote&gt;&lt;Cite&gt;&lt;Author&gt;Dew&lt;/Author&gt;&lt;Year&gt;2017&lt;/Year&gt;&lt;RecNum&gt;88&lt;/RecNum&gt;&lt;DisplayText&gt;(Dew, 2017)&lt;/DisplayText&gt;&lt;record&gt;&lt;rec-number&gt;88&lt;/rec-number&gt;&lt;foreign-keys&gt;&lt;key app="EN" db-id="fdsvvwee7fd0a8e9v5sxrxtesfdtfew9ssft" timestamp="1539768924"&gt;88&lt;/key&gt;&lt;/foreign-keys&gt;&lt;ref-type name="Web Page"&gt;12&lt;/ref-type&gt;&lt;contributors&gt;&lt;authors&gt;&lt;author&gt;Dew, James&lt;/author&gt;&lt;/authors&gt;&lt;/contributors&gt;&lt;titles&gt;&lt;title&gt;Special Visas for Victims of Domestic Violence – The Challenges&lt;/title&gt;&lt;/titles&gt;&lt;volume&gt;2018&lt;/volume&gt;&lt;number&gt;October 10&lt;/number&gt;&lt;dates&gt;&lt;year&gt;2017&lt;/year&gt;&lt;/dates&gt;&lt;urls&gt;&lt;related-urls&gt;&lt;url&gt;https://blog.laurentlaw.co.nz/2017/09/27/special-visas-for-victims-of-domestic-violence-the-challenges/&lt;/url&gt;&lt;/related-urls&gt;&lt;/urls&gt;&lt;/record&gt;&lt;/Cite&gt;&lt;/EndNote&gt;</w:instrText>
      </w:r>
      <w:r w:rsidR="00345E40" w:rsidRPr="006A0466">
        <w:rPr>
          <w:rFonts w:ascii="Garamond" w:hAnsi="Garamond"/>
          <w:sz w:val="28"/>
          <w:szCs w:val="28"/>
        </w:rPr>
        <w:fldChar w:fldCharType="separate"/>
      </w:r>
      <w:r w:rsidR="00345E40" w:rsidRPr="006A0466">
        <w:rPr>
          <w:rFonts w:ascii="Garamond" w:hAnsi="Garamond"/>
          <w:noProof/>
          <w:sz w:val="28"/>
          <w:szCs w:val="28"/>
        </w:rPr>
        <w:t>(Dew, 2017)</w:t>
      </w:r>
      <w:r w:rsidR="00345E40" w:rsidRPr="006A0466">
        <w:rPr>
          <w:rFonts w:ascii="Garamond" w:hAnsi="Garamond"/>
          <w:sz w:val="28"/>
          <w:szCs w:val="28"/>
        </w:rPr>
        <w:fldChar w:fldCharType="end"/>
      </w:r>
      <w:r w:rsidR="00E501D5" w:rsidRPr="006A0466">
        <w:rPr>
          <w:rFonts w:ascii="Garamond" w:hAnsi="Garamond"/>
          <w:sz w:val="28"/>
          <w:szCs w:val="28"/>
        </w:rPr>
        <w:t xml:space="preserve">. </w:t>
      </w:r>
      <w:r w:rsidR="008421A1" w:rsidRPr="006A0466">
        <w:rPr>
          <w:rFonts w:ascii="Garamond" w:hAnsi="Garamond"/>
          <w:sz w:val="28"/>
          <w:szCs w:val="28"/>
        </w:rPr>
        <w:t>Therefore, further policy change is required at the macro level.</w:t>
      </w:r>
      <w:r w:rsidR="00EC7AAA" w:rsidRPr="006A0466">
        <w:rPr>
          <w:rFonts w:ascii="Garamond" w:hAnsi="Garamond"/>
          <w:sz w:val="28"/>
          <w:szCs w:val="28"/>
        </w:rPr>
        <w:t xml:space="preserve"> </w:t>
      </w:r>
      <w:r w:rsidR="00EC7AAA" w:rsidRPr="006A0466">
        <w:rPr>
          <w:rFonts w:ascii="Garamond" w:hAnsi="Garamond"/>
          <w:sz w:val="28"/>
          <w:szCs w:val="28"/>
          <w:highlight w:val="cyan"/>
        </w:rPr>
        <w:t xml:space="preserve">However, the lack of adequate research could result in </w:t>
      </w:r>
      <w:proofErr w:type="gramStart"/>
      <w:r w:rsidR="00EC7AAA" w:rsidRPr="006A0466">
        <w:rPr>
          <w:rFonts w:ascii="Garamond" w:hAnsi="Garamond"/>
          <w:sz w:val="28"/>
          <w:szCs w:val="28"/>
          <w:highlight w:val="cyan"/>
        </w:rPr>
        <w:t>policies which neglect the situations of migrant</w:t>
      </w:r>
      <w:proofErr w:type="gramEnd"/>
      <w:r w:rsidR="00EC7AAA" w:rsidRPr="006A0466">
        <w:rPr>
          <w:rFonts w:ascii="Garamond" w:hAnsi="Garamond"/>
          <w:sz w:val="28"/>
          <w:szCs w:val="28"/>
          <w:highlight w:val="cyan"/>
        </w:rPr>
        <w:t xml:space="preserve"> and refugee background women experiencing domestic violence. Accordingly, </w:t>
      </w:r>
      <w:r w:rsidR="00087D39" w:rsidRPr="006A0466">
        <w:rPr>
          <w:rFonts w:ascii="Garamond" w:hAnsi="Garamond"/>
          <w:sz w:val="28"/>
          <w:szCs w:val="28"/>
          <w:highlight w:val="cyan"/>
        </w:rPr>
        <w:t>further research with larger population samples is also urgently needed to inform effective policies</w:t>
      </w:r>
      <w:r w:rsidR="00B3656A" w:rsidRPr="006A0466">
        <w:rPr>
          <w:rFonts w:ascii="Garamond" w:hAnsi="Garamond"/>
          <w:sz w:val="28"/>
          <w:szCs w:val="28"/>
          <w:highlight w:val="cyan"/>
        </w:rPr>
        <w:t xml:space="preserve"> </w:t>
      </w:r>
      <w:r w:rsidR="00B3656A" w:rsidRPr="006A0466">
        <w:rPr>
          <w:rFonts w:ascii="Garamond" w:hAnsi="Garamond"/>
          <w:sz w:val="28"/>
          <w:szCs w:val="28"/>
          <w:highlight w:val="cyan"/>
        </w:rPr>
        <w:fldChar w:fldCharType="begin"/>
      </w:r>
      <w:r w:rsidR="00072C25" w:rsidRPr="006A0466">
        <w:rPr>
          <w:rFonts w:ascii="Garamond" w:hAnsi="Garamond"/>
          <w:sz w:val="28"/>
          <w:szCs w:val="28"/>
          <w:highlight w:val="cyan"/>
        </w:rPr>
        <w:instrText xml:space="preserve"> ADDIN EN.CITE &lt;EndNote&gt;&lt;Cite&gt;&lt;Author&gt;Menjívar&lt;/Author&gt;&lt;Year&gt;2002&lt;/Year&gt;&lt;RecNum&gt;65&lt;/RecNum&gt;&lt;DisplayText&gt;(Menjívar &amp;amp; Salcido, 2002; Simon-Kumar, 2018)&lt;/DisplayText&gt;&lt;record&gt;&lt;rec-number&gt;65&lt;/rec-number&gt;&lt;foreign-keys&gt;&lt;key app="EN" db-id="fdsvvwee7fd0a8e9v5sxrxtesfdtfew9ssft" timestamp="1538601212"&gt;65&lt;/key&gt;&lt;/foreign-keys&gt;&lt;ref-type name="Journal Article"&gt;17&lt;/ref-type&gt;&lt;contributors&gt;&lt;authors&gt;&lt;author&gt;Menjívar, Cecilia&lt;/author&gt;&lt;author&gt;Salcido, Olivia&lt;/author&gt;&lt;/authors&gt;&lt;/contributors&gt;&lt;titles&gt;&lt;title&gt;Immigrant women and domestic violence: Common experiences in different countries&lt;/title&gt;&lt;secondary-title&gt;Gender &amp;amp; society&lt;/secondary-title&gt;&lt;/titles&gt;&lt;periodical&gt;&lt;full-title&gt;Gender &amp;amp; society&lt;/full-title&gt;&lt;/periodical&gt;&lt;pages&gt;898-920&lt;/pages&gt;&lt;volume&gt;16&lt;/volume&gt;&lt;number&gt;6&lt;/number&gt;&lt;dates&gt;&lt;year&gt;2002&lt;/year&gt;&lt;/dates&gt;&lt;isbn&gt;0891-2432&lt;/isbn&gt;&lt;urls&gt;&lt;/urls&gt;&lt;/record&gt;&lt;/Cite&gt;&lt;Cite&gt;&lt;Author&gt;Simon-Kumar&lt;/Author&gt;&lt;Year&gt;2018&lt;/Year&gt;&lt;RecNum&gt;126&lt;/RecNum&gt;&lt;record&gt;&lt;rec-number&gt;126&lt;/rec-number&gt;&lt;foreign-keys&gt;&lt;key app="EN" db-id="avffdtptns5rwyeeze75vprcw02dswtzsdt0" timestamp="1567909249"&gt;126&lt;/key&gt;&lt;/foreign-keys&gt;&lt;ref-type name="Journal Article"&gt;17&lt;/ref-type&gt;&lt;contributors&gt;&lt;authors&gt;&lt;author&gt;Simon-Kumar, Rachel&lt;/author&gt;&lt;/authors&gt;&lt;/contributors&gt;&lt;titles&gt;&lt;title&gt;Inclusionary policy and marginalised groups in Aoteaora/New Zealand process, impacts and politics&lt;/title&gt;&lt;secondary-title&gt;Kōtuitui: New Zealand Journal of Social Sciences Online&lt;/secondary-title&gt;&lt;/titles&gt;&lt;periodical&gt;&lt;full-title&gt;Kōtuitui: New Zealand Journal of Social Sciences Online&lt;/full-title&gt;&lt;/periodical&gt;&lt;pages&gt;246-260&lt;/pages&gt;&lt;volume&gt;13&lt;/volume&gt;&lt;number&gt;2&lt;/number&gt;&lt;dates&gt;&lt;year&gt;2018&lt;/year&gt;&lt;/dates&gt;&lt;isbn&gt;1177-083X&lt;/isbn&gt;&lt;urls&gt;&lt;/urls&gt;&lt;/record&gt;&lt;/Cite&gt;&lt;/EndNote&gt;</w:instrText>
      </w:r>
      <w:r w:rsidR="00B3656A" w:rsidRPr="006A0466">
        <w:rPr>
          <w:rFonts w:ascii="Garamond" w:hAnsi="Garamond"/>
          <w:sz w:val="28"/>
          <w:szCs w:val="28"/>
          <w:highlight w:val="cyan"/>
        </w:rPr>
        <w:fldChar w:fldCharType="separate"/>
      </w:r>
      <w:r w:rsidR="00072C25" w:rsidRPr="006A0466">
        <w:rPr>
          <w:rFonts w:ascii="Garamond" w:hAnsi="Garamond"/>
          <w:noProof/>
          <w:sz w:val="28"/>
          <w:szCs w:val="28"/>
          <w:highlight w:val="cyan"/>
        </w:rPr>
        <w:t>(Menjívar &amp; Salcido, 2002; Simon-Kumar, 2018)</w:t>
      </w:r>
      <w:r w:rsidR="00B3656A" w:rsidRPr="006A0466">
        <w:rPr>
          <w:rFonts w:ascii="Garamond" w:hAnsi="Garamond"/>
          <w:sz w:val="28"/>
          <w:szCs w:val="28"/>
          <w:highlight w:val="cyan"/>
        </w:rPr>
        <w:fldChar w:fldCharType="end"/>
      </w:r>
      <w:r w:rsidR="00087D39" w:rsidRPr="006A0466">
        <w:rPr>
          <w:rFonts w:ascii="Garamond" w:hAnsi="Garamond"/>
          <w:sz w:val="28"/>
          <w:szCs w:val="28"/>
          <w:highlight w:val="cyan"/>
        </w:rPr>
        <w:t>.</w:t>
      </w:r>
      <w:r w:rsidR="00680265" w:rsidRPr="006A0466">
        <w:rPr>
          <w:rFonts w:ascii="Garamond" w:hAnsi="Garamond"/>
          <w:sz w:val="28"/>
          <w:szCs w:val="28"/>
        </w:rPr>
        <w:t xml:space="preserve"> </w:t>
      </w:r>
      <w:r w:rsidR="00421EC7" w:rsidRPr="006A0466">
        <w:rPr>
          <w:rFonts w:ascii="Garamond" w:hAnsi="Garamond"/>
          <w:sz w:val="28"/>
          <w:szCs w:val="28"/>
        </w:rPr>
        <w:t xml:space="preserve"> </w:t>
      </w:r>
    </w:p>
    <w:p w:rsidR="001E397E" w:rsidRPr="006A0466" w:rsidRDefault="001E397E" w:rsidP="003020E3">
      <w:pPr>
        <w:jc w:val="both"/>
        <w:rPr>
          <w:rFonts w:ascii="Garamond" w:hAnsi="Garamond"/>
          <w:sz w:val="28"/>
          <w:szCs w:val="28"/>
        </w:rPr>
      </w:pPr>
    </w:p>
    <w:p w:rsidR="0094097B" w:rsidRPr="006A0466" w:rsidRDefault="00EF4E87" w:rsidP="003020E3">
      <w:pPr>
        <w:jc w:val="both"/>
        <w:rPr>
          <w:rFonts w:ascii="Garamond" w:hAnsi="Garamond"/>
          <w:sz w:val="28"/>
          <w:szCs w:val="28"/>
        </w:rPr>
      </w:pPr>
      <w:r w:rsidRPr="006A0466">
        <w:rPr>
          <w:rFonts w:ascii="Garamond" w:hAnsi="Garamond"/>
          <w:sz w:val="28"/>
          <w:szCs w:val="28"/>
        </w:rPr>
        <w:t xml:space="preserve">An intersectional framework is </w:t>
      </w:r>
      <w:r w:rsidR="00CC7960" w:rsidRPr="006A0466">
        <w:rPr>
          <w:rFonts w:ascii="Garamond" w:hAnsi="Garamond"/>
          <w:sz w:val="28"/>
          <w:szCs w:val="28"/>
        </w:rPr>
        <w:t>valuable</w:t>
      </w:r>
      <w:r w:rsidRPr="006A0466">
        <w:rPr>
          <w:rFonts w:ascii="Garamond" w:hAnsi="Garamond"/>
          <w:sz w:val="28"/>
          <w:szCs w:val="28"/>
        </w:rPr>
        <w:t xml:space="preserve"> for understanding the reasons why migrant and refugee background women under-report domestic violence.</w:t>
      </w:r>
      <w:r w:rsidR="00C20EEF" w:rsidRPr="006A0466">
        <w:rPr>
          <w:rFonts w:ascii="Garamond" w:hAnsi="Garamond"/>
          <w:sz w:val="28"/>
          <w:szCs w:val="28"/>
        </w:rPr>
        <w:t xml:space="preserve"> Research shows that they only sought help when there were severe physical and mental health impacts</w:t>
      </w:r>
      <w:r w:rsidR="006F139E" w:rsidRPr="006A0466">
        <w:rPr>
          <w:rFonts w:ascii="Garamond" w:hAnsi="Garamond"/>
          <w:sz w:val="28"/>
          <w:szCs w:val="28"/>
        </w:rPr>
        <w:t xml:space="preserve"> </w:t>
      </w:r>
      <w:r w:rsidR="00F433E8" w:rsidRPr="006A0466">
        <w:rPr>
          <w:rFonts w:ascii="Garamond" w:hAnsi="Garamond"/>
          <w:sz w:val="28"/>
          <w:szCs w:val="28"/>
        </w:rPr>
        <w:fldChar w:fldCharType="begin"/>
      </w:r>
      <w:r w:rsidR="00F433E8" w:rsidRPr="006A0466">
        <w:rPr>
          <w:rFonts w:ascii="Garamond" w:hAnsi="Garamond"/>
          <w:sz w:val="28"/>
          <w:szCs w:val="28"/>
        </w:rPr>
        <w:instrText xml:space="preserve"> ADDIN EN.CITE &lt;EndNote&gt;&lt;Cite&gt;&lt;Author&gt;Ahmad&lt;/Author&gt;&lt;Year&gt;2009&lt;/Year&gt;&lt;RecNum&gt;128&lt;/RecNum&gt;&lt;DisplayText&gt;(Ahmad, Driver, McNally, &amp;amp; Stewart, 2009)&lt;/DisplayText&gt;&lt;record&gt;&lt;rec-number&gt;128&lt;/rec-number&gt;&lt;foreign-keys&gt;&lt;key app="EN" db-id="avffdtptns5rwyeeze75vprcw02dswtzsdt0" timestamp="1567909685"&gt;128&lt;/key&gt;&lt;/foreign-keys&gt;&lt;ref-type name="Journal Article"&gt;17&lt;/ref-type&gt;&lt;contributors&gt;&lt;authors&gt;&lt;author&gt;Ahmad, Farah&lt;/author&gt;&lt;author&gt;Driver, Natasha&lt;/author&gt;&lt;author&gt;McNally, Mary Jane&lt;/author&gt;&lt;author&gt;Stewart, Donna E&lt;/author&gt;&lt;/authors&gt;&lt;/contributors&gt;&lt;titles&gt;&lt;title&gt;“Why doesn&amp;apos;t she seek help for partner abuse?” An exploratory study with South Asian immigrant women&lt;/title&gt;&lt;secondary-title&gt;Social Science &amp;amp; Medicine&lt;/secondary-title&gt;&lt;/titles&gt;&lt;periodical&gt;&lt;full-title&gt;Social Science &amp;amp; Medicine&lt;/full-title&gt;&lt;/periodical&gt;&lt;pages&gt;613-622&lt;/pages&gt;&lt;volume&gt;69&lt;/volume&gt;&lt;number&gt;4&lt;/number&gt;&lt;dates&gt;&lt;year&gt;2009&lt;/year&gt;&lt;/dates&gt;&lt;isbn&gt;0277-9536&lt;/isbn&gt;&lt;urls&gt;&lt;/urls&gt;&lt;/record&gt;&lt;/Cite&gt;&lt;/EndNote&gt;</w:instrText>
      </w:r>
      <w:r w:rsidR="00F433E8" w:rsidRPr="006A0466">
        <w:rPr>
          <w:rFonts w:ascii="Garamond" w:hAnsi="Garamond"/>
          <w:sz w:val="28"/>
          <w:szCs w:val="28"/>
        </w:rPr>
        <w:fldChar w:fldCharType="separate"/>
      </w:r>
      <w:r w:rsidR="00F433E8" w:rsidRPr="006A0466">
        <w:rPr>
          <w:rFonts w:ascii="Garamond" w:hAnsi="Garamond"/>
          <w:noProof/>
          <w:sz w:val="28"/>
          <w:szCs w:val="28"/>
        </w:rPr>
        <w:t>(Ahmad, Driver, McNally, &amp; Stewart, 2009)</w:t>
      </w:r>
      <w:r w:rsidR="00F433E8" w:rsidRPr="006A0466">
        <w:rPr>
          <w:rFonts w:ascii="Garamond" w:hAnsi="Garamond"/>
          <w:sz w:val="28"/>
          <w:szCs w:val="28"/>
        </w:rPr>
        <w:fldChar w:fldCharType="end"/>
      </w:r>
      <w:r w:rsidR="00C20EEF" w:rsidRPr="006A0466">
        <w:rPr>
          <w:rFonts w:ascii="Garamond" w:hAnsi="Garamond"/>
          <w:sz w:val="28"/>
          <w:szCs w:val="28"/>
        </w:rPr>
        <w:t>.</w:t>
      </w:r>
      <w:r w:rsidR="00E21783" w:rsidRPr="006A0466">
        <w:rPr>
          <w:rFonts w:ascii="Garamond" w:hAnsi="Garamond"/>
          <w:sz w:val="28"/>
          <w:szCs w:val="28"/>
        </w:rPr>
        <w:t xml:space="preserve"> Even then, many were reluctant to disclose domestic violence experiences.</w:t>
      </w:r>
      <w:r w:rsidR="00C20EEF" w:rsidRPr="006A0466">
        <w:rPr>
          <w:rFonts w:ascii="Garamond" w:hAnsi="Garamond"/>
          <w:sz w:val="28"/>
          <w:szCs w:val="28"/>
        </w:rPr>
        <w:t xml:space="preserve"> </w:t>
      </w:r>
      <w:r w:rsidR="00897487" w:rsidRPr="006A0466">
        <w:rPr>
          <w:rFonts w:ascii="Garamond" w:hAnsi="Garamond"/>
          <w:sz w:val="28"/>
          <w:szCs w:val="28"/>
        </w:rPr>
        <w:t xml:space="preserve"> At the micro level, these women may not be aware of their rights under the law and/or the legislations and processes</w:t>
      </w:r>
      <w:r w:rsidR="008C462C" w:rsidRPr="006A0466">
        <w:rPr>
          <w:rFonts w:ascii="Garamond" w:hAnsi="Garamond"/>
          <w:sz w:val="28"/>
          <w:szCs w:val="28"/>
        </w:rPr>
        <w:t xml:space="preserve"> </w:t>
      </w:r>
      <w:r w:rsidR="00897487" w:rsidRPr="006A0466">
        <w:rPr>
          <w:rFonts w:ascii="Garamond" w:hAnsi="Garamond"/>
          <w:sz w:val="28"/>
          <w:szCs w:val="28"/>
        </w:rPr>
        <w:t xml:space="preserve">around domestic violence against women. </w:t>
      </w:r>
      <w:r w:rsidR="00897487" w:rsidRPr="006A0466">
        <w:rPr>
          <w:rFonts w:ascii="Garamond" w:hAnsi="Garamond"/>
          <w:sz w:val="28"/>
          <w:szCs w:val="28"/>
          <w:highlight w:val="cyan"/>
        </w:rPr>
        <w:t>However</w:t>
      </w:r>
      <w:r w:rsidR="009D6763" w:rsidRPr="006A0466">
        <w:rPr>
          <w:rFonts w:ascii="Garamond" w:hAnsi="Garamond"/>
          <w:sz w:val="28"/>
          <w:szCs w:val="28"/>
          <w:highlight w:val="cyan"/>
        </w:rPr>
        <w:t xml:space="preserve">, even if they are aware of these, ability to report and/or disclose </w:t>
      </w:r>
      <w:proofErr w:type="gramStart"/>
      <w:r w:rsidR="009D6763" w:rsidRPr="006A0466">
        <w:rPr>
          <w:rFonts w:ascii="Garamond" w:hAnsi="Garamond"/>
          <w:sz w:val="28"/>
          <w:szCs w:val="28"/>
          <w:highlight w:val="cyan"/>
        </w:rPr>
        <w:t>is complicated</w:t>
      </w:r>
      <w:proofErr w:type="gramEnd"/>
      <w:r w:rsidR="009D6763" w:rsidRPr="006A0466">
        <w:rPr>
          <w:rFonts w:ascii="Garamond" w:hAnsi="Garamond"/>
          <w:sz w:val="28"/>
          <w:szCs w:val="28"/>
          <w:highlight w:val="cyan"/>
        </w:rPr>
        <w:t xml:space="preserve"> by other factors. For instance, because of cultural obligations and expectations women may</w:t>
      </w:r>
      <w:r w:rsidR="009128D5" w:rsidRPr="006A0466">
        <w:rPr>
          <w:rFonts w:ascii="Garamond" w:hAnsi="Garamond"/>
          <w:sz w:val="28"/>
          <w:szCs w:val="28"/>
          <w:highlight w:val="cyan"/>
        </w:rPr>
        <w:t xml:space="preserve"> choose</w:t>
      </w:r>
      <w:r w:rsidR="009D6763" w:rsidRPr="006A0466">
        <w:rPr>
          <w:rFonts w:ascii="Garamond" w:hAnsi="Garamond"/>
          <w:sz w:val="28"/>
          <w:szCs w:val="28"/>
          <w:highlight w:val="cyan"/>
        </w:rPr>
        <w:t xml:space="preserve"> ‘family’ over their wellbeing and safety.</w:t>
      </w:r>
      <w:r w:rsidR="002A6758" w:rsidRPr="006A0466">
        <w:rPr>
          <w:rFonts w:ascii="Garamond" w:hAnsi="Garamond"/>
          <w:sz w:val="28"/>
          <w:szCs w:val="28"/>
        </w:rPr>
        <w:t xml:space="preserve"> Lack of trust in the system has also been identified as a barrier to disclosure and </w:t>
      </w:r>
      <w:proofErr w:type="gramStart"/>
      <w:r w:rsidR="002A6758" w:rsidRPr="006A0466">
        <w:rPr>
          <w:rFonts w:ascii="Garamond" w:hAnsi="Garamond"/>
          <w:sz w:val="28"/>
          <w:szCs w:val="28"/>
        </w:rPr>
        <w:t>help-seeking</w:t>
      </w:r>
      <w:proofErr w:type="gramEnd"/>
      <w:r w:rsidR="002A6758" w:rsidRPr="006A0466">
        <w:rPr>
          <w:rFonts w:ascii="Garamond" w:hAnsi="Garamond"/>
          <w:sz w:val="28"/>
          <w:szCs w:val="28"/>
        </w:rPr>
        <w:t>.</w:t>
      </w:r>
      <w:r w:rsidR="00912008" w:rsidRPr="006A0466">
        <w:rPr>
          <w:rFonts w:ascii="Garamond" w:hAnsi="Garamond"/>
          <w:sz w:val="28"/>
          <w:szCs w:val="28"/>
        </w:rPr>
        <w:t xml:space="preserve"> Shame and stigma linked to ‘broadcasting’ private family matters in public is also a barrier for some women of migrant and refugee background</w:t>
      </w:r>
      <w:r w:rsidR="00A85D43" w:rsidRPr="006A0466">
        <w:rPr>
          <w:rFonts w:ascii="Garamond" w:hAnsi="Garamond"/>
          <w:sz w:val="28"/>
          <w:szCs w:val="28"/>
        </w:rPr>
        <w:t xml:space="preserve"> </w:t>
      </w:r>
      <w:r w:rsidR="00A85D43" w:rsidRPr="006A0466">
        <w:rPr>
          <w:rFonts w:ascii="Garamond" w:hAnsi="Garamond"/>
          <w:sz w:val="28"/>
          <w:szCs w:val="28"/>
        </w:rPr>
        <w:fldChar w:fldCharType="begin"/>
      </w:r>
      <w:r w:rsidR="0012596D" w:rsidRPr="006A0466">
        <w:rPr>
          <w:rFonts w:ascii="Garamond" w:hAnsi="Garamond"/>
          <w:sz w:val="28"/>
          <w:szCs w:val="28"/>
        </w:rPr>
        <w:instrText xml:space="preserve"> ADDIN EN.CITE &lt;EndNote&gt;&lt;Cite&gt;&lt;Author&gt;Menjívar&lt;/Author&gt;&lt;Year&gt;2002&lt;/Year&gt;&lt;RecNum&gt;65&lt;/RecNum&gt;&lt;DisplayText&gt;(Menjívar &amp;amp; Salcido, 2002; Simon</w:instrText>
      </w:r>
      <w:r w:rsidR="0012596D" w:rsidRPr="006A0466">
        <w:rPr>
          <w:rFonts w:cs="Times New Roman"/>
          <w:sz w:val="28"/>
          <w:szCs w:val="28"/>
        </w:rPr>
        <w:instrText>‐</w:instrText>
      </w:r>
      <w:r w:rsidR="0012596D" w:rsidRPr="006A0466">
        <w:rPr>
          <w:rFonts w:ascii="Garamond" w:hAnsi="Garamond"/>
          <w:sz w:val="28"/>
          <w:szCs w:val="28"/>
        </w:rPr>
        <w:instrText>Kumar et al., 2017)&lt;/DisplayText&gt;&lt;record&gt;&lt;rec-number&gt;65&lt;/rec-number&gt;&lt;foreign-keys&gt;&lt;key app="EN" db-id="fdsvvwee7fd0a8e9v5sxrxtesfdtfew9ssft" timestamp="1538601212"&gt;65&lt;/key&gt;&lt;/foreign-keys&gt;&lt;ref-type name="Journal Article"&gt;17&lt;/ref-type&gt;&lt;contributors&gt;&lt;authors&gt;&lt;author&gt;Menjívar, Cecilia&lt;/author&gt;&lt;author&gt;Salcido, Olivia&lt;/author&gt;&lt;/authors&gt;&lt;/contributors&gt;&lt;titles&gt;&lt;title&gt;Immigrant women and domestic violence: Common experiences in different countries&lt;/title&gt;&lt;secondary-title&gt;Gender &amp;amp; society&lt;/secondary-title&gt;&lt;/titles&gt;&lt;periodical&gt;&lt;full-title&gt;Gender &amp;amp; society&lt;/full-title&gt;&lt;/periodical&gt;&lt;pages&gt;898-920&lt;/pages&gt;&lt;volume&gt;16&lt;/volume&gt;&lt;number&gt;6&lt;/number&gt;&lt;dates&gt;&lt;year&gt;2002&lt;/year&gt;&lt;/dates&gt;&lt;isbn&gt;0891-2432&lt;/isbn&gt;&lt;urls&gt;&lt;/urls&gt;&lt;/record&gt;&lt;/Cite&gt;&lt;Cite&gt;&lt;Author&gt;Simon</w:instrText>
      </w:r>
      <w:r w:rsidR="0012596D" w:rsidRPr="006A0466">
        <w:rPr>
          <w:rFonts w:cs="Times New Roman"/>
          <w:sz w:val="28"/>
          <w:szCs w:val="28"/>
        </w:rPr>
        <w:instrText>‐</w:instrText>
      </w:r>
      <w:r w:rsidR="0012596D" w:rsidRPr="006A0466">
        <w:rPr>
          <w:rFonts w:ascii="Garamond" w:hAnsi="Garamond"/>
          <w:sz w:val="28"/>
          <w:szCs w:val="28"/>
        </w:rPr>
        <w:instrText>Kumar&lt;/Author&gt;&lt;Year&gt;2017&lt;/Year&gt;&lt;RecNum&gt;124&lt;/RecNum&gt;&lt;record&gt;&lt;rec-number&gt;124&lt;/rec-number&gt;&lt;foreign-keys&gt;&lt;key app="EN" db-id="avffdtptns5rwyeeze75vprcw02dswtzsdt0" timestamp="1567905985"&gt;124&lt;/key&gt;&lt;/foreign-keys&gt;&lt;ref-type name="Journal Article"&gt;17&lt;/ref-type&gt;&lt;contributors&gt;&lt;authors&gt;&lt;author&gt;Simon</w:instrText>
      </w:r>
      <w:r w:rsidR="0012596D" w:rsidRPr="006A0466">
        <w:rPr>
          <w:rFonts w:cs="Times New Roman"/>
          <w:sz w:val="28"/>
          <w:szCs w:val="28"/>
        </w:rPr>
        <w:instrText>‐</w:instrText>
      </w:r>
      <w:r w:rsidR="0012596D" w:rsidRPr="006A0466">
        <w:rPr>
          <w:rFonts w:ascii="Garamond" w:hAnsi="Garamond"/>
          <w:sz w:val="28"/>
          <w:szCs w:val="28"/>
        </w:rPr>
        <w:instrText>Kumar, Rachel&lt;/author&gt;&lt;author&gt;Kurian, Priya A&lt;/author&gt;&lt;author&gt;Young</w:instrText>
      </w:r>
      <w:r w:rsidR="0012596D" w:rsidRPr="006A0466">
        <w:rPr>
          <w:rFonts w:cs="Times New Roman"/>
          <w:sz w:val="28"/>
          <w:szCs w:val="28"/>
        </w:rPr>
        <w:instrText>‐</w:instrText>
      </w:r>
      <w:r w:rsidR="0012596D" w:rsidRPr="006A0466">
        <w:rPr>
          <w:rFonts w:ascii="Garamond" w:hAnsi="Garamond"/>
          <w:sz w:val="28"/>
          <w:szCs w:val="28"/>
        </w:rPr>
        <w:instrText>Silcock, Faith&lt;/author&gt;&lt;author&gt;Narasimhan, Nirmala&lt;/author&gt;&lt;/authors&gt;&lt;/contributors&gt;&lt;titles&gt;&lt;title&gt;Mobilising culture against domestic violence in migrant and ethnic communities: practitioner perspectives from Aotearoa/New Zealand&lt;/title&gt;&lt;secondary-title&gt;Health social care in the community&lt;/secondary-title&gt;&lt;/titles&gt;&lt;periodical&gt;&lt;full-title&gt;Health social care in the community&lt;/full-title&gt;&lt;/periodical&gt;&lt;pages&gt;1387-1395&lt;/pages&gt;&lt;volume&gt;25&lt;/volume&gt;&lt;number&gt;4&lt;/number&gt;&lt;dates&gt;&lt;year&gt;2017&lt;/year&gt;&lt;/dates&gt;&lt;isbn&gt;0966-0410&lt;/isbn&gt;&lt;urls&gt;&lt;/urls&gt;&lt;/record&gt;&lt;/Cite&gt;&lt;/EndNote&gt;</w:instrText>
      </w:r>
      <w:r w:rsidR="00A85D43" w:rsidRPr="006A0466">
        <w:rPr>
          <w:rFonts w:ascii="Garamond" w:hAnsi="Garamond"/>
          <w:sz w:val="28"/>
          <w:szCs w:val="28"/>
        </w:rPr>
        <w:fldChar w:fldCharType="separate"/>
      </w:r>
      <w:r w:rsidR="0012596D" w:rsidRPr="006A0466">
        <w:rPr>
          <w:rFonts w:ascii="Garamond" w:hAnsi="Garamond"/>
          <w:noProof/>
          <w:sz w:val="28"/>
          <w:szCs w:val="28"/>
        </w:rPr>
        <w:t>(Menjívar &amp; Salcido, 2002; Simon</w:t>
      </w:r>
      <w:r w:rsidR="0012596D" w:rsidRPr="006A0466">
        <w:rPr>
          <w:rFonts w:cs="Times New Roman"/>
          <w:noProof/>
          <w:sz w:val="28"/>
          <w:szCs w:val="28"/>
        </w:rPr>
        <w:t>‐</w:t>
      </w:r>
      <w:r w:rsidR="0012596D" w:rsidRPr="006A0466">
        <w:rPr>
          <w:rFonts w:ascii="Garamond" w:hAnsi="Garamond"/>
          <w:noProof/>
          <w:sz w:val="28"/>
          <w:szCs w:val="28"/>
        </w:rPr>
        <w:t>Kumar et al., 2017)</w:t>
      </w:r>
      <w:r w:rsidR="00A85D43" w:rsidRPr="006A0466">
        <w:rPr>
          <w:rFonts w:ascii="Garamond" w:hAnsi="Garamond"/>
          <w:sz w:val="28"/>
          <w:szCs w:val="28"/>
        </w:rPr>
        <w:fldChar w:fldCharType="end"/>
      </w:r>
      <w:r w:rsidR="00912008" w:rsidRPr="006A0466">
        <w:rPr>
          <w:rFonts w:ascii="Garamond" w:hAnsi="Garamond"/>
          <w:sz w:val="28"/>
          <w:szCs w:val="28"/>
        </w:rPr>
        <w:t>.</w:t>
      </w:r>
      <w:r w:rsidR="002F21B7" w:rsidRPr="006A0466">
        <w:rPr>
          <w:rFonts w:ascii="Garamond" w:hAnsi="Garamond"/>
          <w:sz w:val="28"/>
          <w:szCs w:val="28"/>
        </w:rPr>
        <w:t xml:space="preserve"> </w:t>
      </w:r>
      <w:r w:rsidR="002F21B7" w:rsidRPr="006A0466">
        <w:rPr>
          <w:rFonts w:ascii="Garamond" w:hAnsi="Garamond"/>
          <w:sz w:val="28"/>
          <w:szCs w:val="28"/>
          <w:highlight w:val="cyan"/>
        </w:rPr>
        <w:t xml:space="preserve">Disclosing experiences of domestic violence </w:t>
      </w:r>
      <w:proofErr w:type="gramStart"/>
      <w:r w:rsidR="002F21B7" w:rsidRPr="006A0466">
        <w:rPr>
          <w:rFonts w:ascii="Garamond" w:hAnsi="Garamond"/>
          <w:sz w:val="28"/>
          <w:szCs w:val="28"/>
          <w:highlight w:val="cyan"/>
        </w:rPr>
        <w:t>may also be perceived</w:t>
      </w:r>
      <w:proofErr w:type="gramEnd"/>
      <w:r w:rsidR="002F21B7" w:rsidRPr="006A0466">
        <w:rPr>
          <w:rFonts w:ascii="Garamond" w:hAnsi="Garamond"/>
          <w:sz w:val="28"/>
          <w:szCs w:val="28"/>
          <w:highlight w:val="cyan"/>
        </w:rPr>
        <w:t xml:space="preserve"> as rupturing established cultural standard of purity, which may lead to negative perceptions of the woman and stigmatisation from within </w:t>
      </w:r>
      <w:r w:rsidR="001A3A01" w:rsidRPr="006A0466">
        <w:rPr>
          <w:rFonts w:ascii="Garamond" w:hAnsi="Garamond"/>
          <w:sz w:val="28"/>
          <w:szCs w:val="28"/>
          <w:highlight w:val="cyan"/>
        </w:rPr>
        <w:t xml:space="preserve">their </w:t>
      </w:r>
      <w:r w:rsidR="002F21B7" w:rsidRPr="006A0466">
        <w:rPr>
          <w:rFonts w:ascii="Garamond" w:hAnsi="Garamond"/>
          <w:sz w:val="28"/>
          <w:szCs w:val="28"/>
          <w:highlight w:val="cyan"/>
        </w:rPr>
        <w:t>community.</w:t>
      </w:r>
      <w:r w:rsidR="00511631" w:rsidRPr="006A0466">
        <w:rPr>
          <w:rFonts w:ascii="Garamond" w:hAnsi="Garamond"/>
          <w:sz w:val="28"/>
          <w:szCs w:val="28"/>
        </w:rPr>
        <w:t xml:space="preserve"> </w:t>
      </w:r>
      <w:r w:rsidR="00017557" w:rsidRPr="006A0466">
        <w:rPr>
          <w:rFonts w:ascii="Garamond" w:hAnsi="Garamond"/>
          <w:sz w:val="28"/>
          <w:szCs w:val="28"/>
          <w:highlight w:val="cyan"/>
        </w:rPr>
        <w:t xml:space="preserve">Maintaining family and social honour is important, and </w:t>
      </w:r>
      <w:proofErr w:type="gramStart"/>
      <w:r w:rsidR="00017557" w:rsidRPr="006A0466">
        <w:rPr>
          <w:rFonts w:ascii="Garamond" w:hAnsi="Garamond"/>
          <w:sz w:val="28"/>
          <w:szCs w:val="28"/>
          <w:highlight w:val="cyan"/>
        </w:rPr>
        <w:t>could be permanently</w:t>
      </w:r>
      <w:r w:rsidR="00554E21" w:rsidRPr="006A0466">
        <w:rPr>
          <w:rFonts w:ascii="Garamond" w:hAnsi="Garamond"/>
          <w:sz w:val="28"/>
          <w:szCs w:val="28"/>
          <w:highlight w:val="cyan"/>
        </w:rPr>
        <w:t xml:space="preserve"> ruined</w:t>
      </w:r>
      <w:proofErr w:type="gramEnd"/>
      <w:r w:rsidR="00554E21" w:rsidRPr="006A0466">
        <w:rPr>
          <w:rFonts w:ascii="Garamond" w:hAnsi="Garamond"/>
          <w:sz w:val="28"/>
          <w:szCs w:val="28"/>
          <w:highlight w:val="cyan"/>
        </w:rPr>
        <w:t xml:space="preserve"> if the woman </w:t>
      </w:r>
      <w:r w:rsidR="00017557" w:rsidRPr="006A0466">
        <w:rPr>
          <w:rFonts w:ascii="Garamond" w:hAnsi="Garamond"/>
          <w:sz w:val="28"/>
          <w:szCs w:val="28"/>
          <w:highlight w:val="cyan"/>
        </w:rPr>
        <w:t xml:space="preserve">were to leave her husband. </w:t>
      </w:r>
      <w:r w:rsidR="00511631" w:rsidRPr="006A0466">
        <w:rPr>
          <w:rFonts w:ascii="Garamond" w:hAnsi="Garamond"/>
          <w:sz w:val="28"/>
          <w:szCs w:val="28"/>
          <w:highlight w:val="cyan"/>
        </w:rPr>
        <w:t>Women may also fear that outsiders will perceive their community in a negative manner, which may have material consequences.</w:t>
      </w:r>
      <w:r w:rsidR="003A16CF" w:rsidRPr="006A0466">
        <w:rPr>
          <w:rFonts w:ascii="Garamond" w:hAnsi="Garamond"/>
          <w:sz w:val="28"/>
          <w:szCs w:val="28"/>
        </w:rPr>
        <w:t xml:space="preserve"> Moreover, some of these women are economically dependent on their husbands, and therefore </w:t>
      </w:r>
      <w:r w:rsidR="003A16CF" w:rsidRPr="006A0466">
        <w:rPr>
          <w:rFonts w:ascii="Garamond" w:hAnsi="Garamond"/>
          <w:sz w:val="28"/>
          <w:szCs w:val="28"/>
        </w:rPr>
        <w:lastRenderedPageBreak/>
        <w:t xml:space="preserve">leaving </w:t>
      </w:r>
      <w:proofErr w:type="gramStart"/>
      <w:r w:rsidR="003A16CF" w:rsidRPr="006A0466">
        <w:rPr>
          <w:rFonts w:ascii="Garamond" w:hAnsi="Garamond"/>
          <w:sz w:val="28"/>
          <w:szCs w:val="28"/>
        </w:rPr>
        <w:t>may not be considered</w:t>
      </w:r>
      <w:proofErr w:type="gramEnd"/>
      <w:r w:rsidR="003A16CF" w:rsidRPr="006A0466">
        <w:rPr>
          <w:rFonts w:ascii="Garamond" w:hAnsi="Garamond"/>
          <w:sz w:val="28"/>
          <w:szCs w:val="28"/>
        </w:rPr>
        <w:t xml:space="preserve"> the best option</w:t>
      </w:r>
      <w:r w:rsidR="002F21B7" w:rsidRPr="006A0466">
        <w:rPr>
          <w:rFonts w:ascii="Garamond" w:hAnsi="Garamond"/>
          <w:sz w:val="28"/>
          <w:szCs w:val="28"/>
        </w:rPr>
        <w:t xml:space="preserve"> </w:t>
      </w:r>
      <w:r w:rsidR="002F21B7" w:rsidRPr="006A0466">
        <w:rPr>
          <w:rFonts w:ascii="Garamond" w:hAnsi="Garamond"/>
          <w:sz w:val="28"/>
          <w:szCs w:val="28"/>
        </w:rPr>
        <w:fldChar w:fldCharType="begin">
          <w:fldData xml:space="preserve">PEVuZE5vdGU+PENpdGU+PEF1dGhvcj5TaW1vbi1LdW1hcjwvQXV0aG9yPjxZZWFyPjIwMTk8L1ll
YXI+PFJlY051bT4xMTg8L1JlY051bT48RGlzcGxheVRleHQ+KE5haXIsIDIwMTc7IFJhaG1hbmlw
b3VyIGV0IGFsLiwgMjAxOTsgU2ltb24tS3VtYXIsIDIwMTkpPC9EaXNwbGF5VGV4dD48cmVjb3Jk
PjxyZWMtbnVtYmVyPjExODwvcmVjLW51bWJlcj48Zm9yZWlnbi1rZXlzPjxrZXkgYXBwPSJFTiIg
ZGItaWQ9ImF2ZmZkdHB0bnM1cnd5ZWV6ZTc1dnByY3cwMmRzd3R6c2R0MCIgdGltZXN0YW1wPSIx
NTY3ODI1ODIyIj4xMTg8L2tleT48L2ZvcmVpZ24ta2V5cz48cmVmLXR5cGUgbmFtZT0iQm9vayI+
NjwvcmVmLXR5cGU+PGNvbnRyaWJ1dG9ycz48YXV0aG9ycz48YXV0aG9yPlNpbW9uLUt1bWFyLCBS
YWNoZWw8L2F1dGhvcj48L2F1dGhvcnM+PC9jb250cmlidXRvcnM+PHRpdGxlcz48dGl0bGU+RXRo
bmljIHBlcnNwZWN0aXZlcyBvbiBmYW1pbHkgdmlvbGVuY2UgaW4gQW90ZWFyb2EgTmV3IFplYWxh
bmQ8L3RpdGxlPjxzZWNvbmRhcnktdGl0bGU+TlpGVkMgSXNzdWVzIFBhcGVyPC9zZWNvbmRhcnkt
dGl0bGU+PC90aXRsZXM+PGtleXdvcmRzPjxrZXl3b3JkPlNoYWt0aTwva2V5d29yZD48a2V5d29y
ZD5TaGFtYTwva2V5d29yZD48a2V5d29yZD5DVUxUVVJBTCBJU1NVRVM8L2tleXdvcmQ+PGtleXdv
cmQ+QVNJQU4gUEVPUExFUzwva2V5d29yZD48a2V5d29yZD5BRlJJQ0FOIFBFT1BMRVM8L2tleXdv
cmQ+PGtleXdvcmQ+RE9NRVNUSUMgVklPTEVOQ0U8L2tleXdvcmQ+PGtleXdvcmQ+RkVNQUxFIEdF
TklUQUwgTVVUSUxBVElPTiAoRkdNKTwva2V5d29yZD48a2V5d29yZD5FVEhOSUNJVFk8L2tleXdv
cmQ+PGtleXdvcmQ+RkFNSUxZIFZJT0xFTkNFPC9rZXl3b3JkPjxrZXl3b3JkPklOVEVSVkVOVElP
Tjwva2V5d29yZD48a2V5d29yZD5JTlRJTUFURSBQQVJUTkVSIFZJT0xFTkNFPC9rZXl3b3JkPjxr
ZXl3b3JkPk1JR1JBTlRTPC9rZXl3b3JkPjxrZXl3b3JkPlJFRlVHRUVTPC9rZXl3b3JkPjxrZXl3
b3JkPlZJQ1RJTVMgT0YgRE9NRVNUSUMgVklPTEVOQ0U8L2tleXdvcmQ+PGtleXdvcmQ+TkVXIFpF
QUxBTkQ8L2tleXdvcmQ+PC9rZXl3b3Jkcz48ZGF0ZXM+PHllYXI+MjAxOTwveWVhcj48L2RhdGVz
PjxwdWItbG9jYXRpb24+QXVja2xhbmQsIE5ldyBaZWFsYW5kIDo8L3B1Yi1sb2NhdGlvbj48cHVi
bGlzaGVyPk5ldyBaZWFsYW5kIEZhbWlseSBWaW9sZW5jZSBDbGVhcmluZ2hvdXNlLCBVbml2ZXJz
aXR5IG9mIEF1Y2tsYW5kPC9wdWJsaXNoZXI+PHVybHM+PHJlbGF0ZWQtdXJscz48dXJsPmh0dHBz
Oi8vbnpmdmMub3JnLm56L2lzc3Vlcy1wYXBlci0xNC1ldGhuaWMtcGVyc3BlY3RpdmVzLWZhbWls
eS12aW9sZW5jZS1hb3RlYXJvYS1uZXctemVhbGFuZDwvdXJsPjwvcmVsYXRlZC11cmxzPjwvdXJs
cz48L3JlY29yZD48L0NpdGU+PENpdGU+PEF1dGhvcj5OYWlyPC9BdXRob3I+PFllYXI+MjAxNzwv
WWVhcj48UmVjTnVtPjEyMTwvUmVjTnVtPjxyZWNvcmQ+PHJlYy1udW1iZXI+MTIxPC9yZWMtbnVt
YmVyPjxmb3JlaWduLWtleXM+PGtleSBhcHA9IkVOIiBkYi1pZD0iYXZmZmR0cHRuczVyd3llZXpl
NzV2cHJjdzAyZHN3dHpzZHQwIiB0aW1lc3RhbXA9IjE1Njc4Mzc3ODAiPjEyMTwva2V5PjwvZm9y
ZWlnbi1rZXlzPjxyZWYtdHlwZSBuYW1lPSJUaGVzaXMiPjMyPC9yZWYtdHlwZT48Y29udHJpYnV0
b3JzPjxhdXRob3JzPjxhdXRob3I+TmFpciwgU2hpbGE8L2F1dGhvcj48L2F1dGhvcnM+PC9jb250
cmlidXRvcnM+PHRpdGxlcz48dGl0bGU+RWxlcGhhbnQgaW4gdGhlIHRoZXJhcHkgcm9vbTogY291
bnNlbGxpbmcgZXhwZXJpZW5jZXMgb2YgZXRobmljIGltbWlncmFudCB3b21lbiBzdXJ2aXZvcnMg
b2YgZmFtaWx5IHZpb2xlbmNlIGluIEFvdGVhcm9hLCBOZXcgWmVhbGFuZDwvdGl0bGU+PC90aXRs
ZXM+PHZvbHVtZT5NYXN0ZXLigJlzIERlZ3JlZSBpbiBDb3Vuc2VsbGluZzwvdm9sdW1lPjxrZXl3
b3Jkcz48a2V5d29yZD5BRlJJQ0FOIFBFT1BMRVM8L2tleXdvcmQ+PGtleXdvcmQ+QVNJQU4gUEVP
UExFUzwva2V5d29yZD48a2V5d29yZD5DT1VOU0VMTElORzwva2V5d29yZD48a2V5d29yZD5DVUxU
VVJBTCBJU1NVRVM8L2tleXdvcmQ+PGtleXdvcmQ+RE9NRVNUSUMgVklPTEVOQ0U8L2tleXdvcmQ+
PGtleXdvcmQ+RkFNSUxZIFZJT0xFTkNFPC9rZXl3b3JkPjxrZXl3b3JkPklOVEVSVkVOVElPTjwv
a2V5d29yZD48a2V5d29yZD5NSURETEUgRUFTVEVSTiBQRU9QTEVTPC9rZXl3b3JkPjxrZXl3b3Jk
Pk1JR1JBTlRTPC9rZXl3b3JkPjxrZXl3b3JkPlZJQ1RJTVMgT0YgRE9NRVNUSUMgVklPTEVOQ0U8
L2tleXdvcmQ+PGtleXdvcmQ+TkVXIFpFQUxBTkQ8L2tleXdvcmQ+PC9rZXl3b3Jkcz48ZGF0ZXM+
PHllYXI+MjAxNzwveWVhcj48L2RhdGVzPjxwdWJsaXNoZXI+IFVuaXZlcnNpdHkgb2YgQXVja2xh
bmQ8L3B1Ymxpc2hlcj48dXJscz48cmVsYXRlZC11cmxzPjx1cmw+aHR0cHM6Ly9uemZ2Yy5vcmcu
bnovc2l0ZXMvbnpmdmMub3JnLm56L2ZpbGVzL1NoaWxhLU5haXItTUNPVU4tUmVzZWFyY2gtUGFw
ZXItRGVjLTIwMTcucGRmPC91cmw+PC9yZWxhdGVkLXVybHM+PC91cmxzPjwvcmVjb3JkPjwvQ2l0
ZT48Q2l0ZT48QXV0aG9yPlJhaG1hbmlwb3VyPC9BdXRob3I+PFllYXI+MjAxOTwvWWVhcj48UmVj
TnVtPjEyNzwvUmVjTnVtPjxyZWNvcmQ+PHJlYy1udW1iZXI+MTI3PC9yZWMtbnVtYmVyPjxmb3Jl
aWduLWtleXM+PGtleSBhcHA9IkVOIiBkYi1pZD0iYXZmZmR0cHRuczVyd3llZXplNzV2cHJjdzAy
ZHN3dHpzZHQwIiB0aW1lc3RhbXA9IjE1Njc5MDkzNzkiPjEyNzwva2V5PjwvZm9yZWlnbi1rZXlz
PjxyZWYtdHlwZSBuYW1lPSJKb3VybmFsIEFydGljbGUiPjE3PC9yZWYtdHlwZT48Y29udHJpYnV0
b3JzPjxhdXRob3JzPjxhdXRob3I+UmFobWFuaXBvdXIsIFNldGF5ZXNoPC9hdXRob3I+PGF1dGhv
cj5LdW1hciwgU2hhbm5vbjwvYXV0aG9yPjxhdXRob3I+U2ltb24tS3VtYXIsIFJhY2hlbDwvYXV0
aG9yPjwvYXV0aG9ycz48L2NvbnRyaWJ1dG9ycz48dGl0bGVzPjx0aXRsZT5VbmRlcnJlcG9ydGlu
ZyBzZXh1YWwgdmlvbGVuY2UgYW1vbmcg4oCYZXRobmlj4oCZMSBtaWdyYW50IHdvbWVuOiBwZXJz
cGVjdGl2ZXMgZnJvbSBBb3RlYXJvYS9OZXcgWmVhbGFuZDwvdGl0bGU+PHNlY29uZGFyeS10aXRs
ZT5DdWx0dXJlLCBIZWFsdGggJmFtcDsgU2V4dWFsaXR5PC9zZWNvbmRhcnktdGl0bGU+PC90aXRs
ZXM+PHBlcmlvZGljYWw+PGZ1bGwtdGl0bGU+Q3VsdHVyZSwgSGVhbHRoICZhbXA7IFNleHVhbGl0
eTwvZnVsbC10aXRsZT48L3BlcmlvZGljYWw+PHBhZ2VzPjgzNy04NTI8L3BhZ2VzPjx2b2x1bWU+
MjE8L3ZvbHVtZT48bnVtYmVyPjc8L251bWJlcj48ZGF0ZXM+PHllYXI+MjAxOTwveWVhcj48L2Rh
dGVzPjxpc2JuPjEzNjktMTA1ODwvaXNibj48dXJscz48L3VybHM+PC9yZWNvcmQ+PC9DaXRlPjwv
RW5kTm90ZT4A
</w:fldData>
        </w:fldChar>
      </w:r>
      <w:r w:rsidR="00394178" w:rsidRPr="006A0466">
        <w:rPr>
          <w:rFonts w:ascii="Garamond" w:hAnsi="Garamond"/>
          <w:sz w:val="28"/>
          <w:szCs w:val="28"/>
        </w:rPr>
        <w:instrText xml:space="preserve"> ADDIN EN.CITE </w:instrText>
      </w:r>
      <w:r w:rsidR="00394178" w:rsidRPr="006A0466">
        <w:rPr>
          <w:rFonts w:ascii="Garamond" w:hAnsi="Garamond"/>
          <w:sz w:val="28"/>
          <w:szCs w:val="28"/>
        </w:rPr>
        <w:fldChar w:fldCharType="begin">
          <w:fldData xml:space="preserve">PEVuZE5vdGU+PENpdGU+PEF1dGhvcj5TaW1vbi1LdW1hcjwvQXV0aG9yPjxZZWFyPjIwMTk8L1ll
YXI+PFJlY051bT4xMTg8L1JlY051bT48RGlzcGxheVRleHQ+KE5haXIsIDIwMTc7IFJhaG1hbmlw
b3VyIGV0IGFsLiwgMjAxOTsgU2ltb24tS3VtYXIsIDIwMTkpPC9EaXNwbGF5VGV4dD48cmVjb3Jk
PjxyZWMtbnVtYmVyPjExODwvcmVjLW51bWJlcj48Zm9yZWlnbi1rZXlzPjxrZXkgYXBwPSJFTiIg
ZGItaWQ9ImF2ZmZkdHB0bnM1cnd5ZWV6ZTc1dnByY3cwMmRzd3R6c2R0MCIgdGltZXN0YW1wPSIx
NTY3ODI1ODIyIj4xMTg8L2tleT48L2ZvcmVpZ24ta2V5cz48cmVmLXR5cGUgbmFtZT0iQm9vayI+
NjwvcmVmLXR5cGU+PGNvbnRyaWJ1dG9ycz48YXV0aG9ycz48YXV0aG9yPlNpbW9uLUt1bWFyLCBS
YWNoZWw8L2F1dGhvcj48L2F1dGhvcnM+PC9jb250cmlidXRvcnM+PHRpdGxlcz48dGl0bGU+RXRo
bmljIHBlcnNwZWN0aXZlcyBvbiBmYW1pbHkgdmlvbGVuY2UgaW4gQW90ZWFyb2EgTmV3IFplYWxh
bmQ8L3RpdGxlPjxzZWNvbmRhcnktdGl0bGU+TlpGVkMgSXNzdWVzIFBhcGVyPC9zZWNvbmRhcnkt
dGl0bGU+PC90aXRsZXM+PGtleXdvcmRzPjxrZXl3b3JkPlNoYWt0aTwva2V5d29yZD48a2V5d29y
ZD5TaGFtYTwva2V5d29yZD48a2V5d29yZD5DVUxUVVJBTCBJU1NVRVM8L2tleXdvcmQ+PGtleXdv
cmQ+QVNJQU4gUEVPUExFUzwva2V5d29yZD48a2V5d29yZD5BRlJJQ0FOIFBFT1BMRVM8L2tleXdv
cmQ+PGtleXdvcmQ+RE9NRVNUSUMgVklPTEVOQ0U8L2tleXdvcmQ+PGtleXdvcmQ+RkVNQUxFIEdF
TklUQUwgTVVUSUxBVElPTiAoRkdNKTwva2V5d29yZD48a2V5d29yZD5FVEhOSUNJVFk8L2tleXdv
cmQ+PGtleXdvcmQ+RkFNSUxZIFZJT0xFTkNFPC9rZXl3b3JkPjxrZXl3b3JkPklOVEVSVkVOVElP
Tjwva2V5d29yZD48a2V5d29yZD5JTlRJTUFURSBQQVJUTkVSIFZJT0xFTkNFPC9rZXl3b3JkPjxr
ZXl3b3JkPk1JR1JBTlRTPC9rZXl3b3JkPjxrZXl3b3JkPlJFRlVHRUVTPC9rZXl3b3JkPjxrZXl3
b3JkPlZJQ1RJTVMgT0YgRE9NRVNUSUMgVklPTEVOQ0U8L2tleXdvcmQ+PGtleXdvcmQ+TkVXIFpF
QUxBTkQ8L2tleXdvcmQ+PC9rZXl3b3Jkcz48ZGF0ZXM+PHllYXI+MjAxOTwveWVhcj48L2RhdGVz
PjxwdWItbG9jYXRpb24+QXVja2xhbmQsIE5ldyBaZWFsYW5kIDo8L3B1Yi1sb2NhdGlvbj48cHVi
bGlzaGVyPk5ldyBaZWFsYW5kIEZhbWlseSBWaW9sZW5jZSBDbGVhcmluZ2hvdXNlLCBVbml2ZXJz
aXR5IG9mIEF1Y2tsYW5kPC9wdWJsaXNoZXI+PHVybHM+PHJlbGF0ZWQtdXJscz48dXJsPmh0dHBz
Oi8vbnpmdmMub3JnLm56L2lzc3Vlcy1wYXBlci0xNC1ldGhuaWMtcGVyc3BlY3RpdmVzLWZhbWls
eS12aW9sZW5jZS1hb3RlYXJvYS1uZXctemVhbGFuZDwvdXJsPjwvcmVsYXRlZC11cmxzPjwvdXJs
cz48L3JlY29yZD48L0NpdGU+PENpdGU+PEF1dGhvcj5OYWlyPC9BdXRob3I+PFllYXI+MjAxNzwv
WWVhcj48UmVjTnVtPjEyMTwvUmVjTnVtPjxyZWNvcmQ+PHJlYy1udW1iZXI+MTIxPC9yZWMtbnVt
YmVyPjxmb3JlaWduLWtleXM+PGtleSBhcHA9IkVOIiBkYi1pZD0iYXZmZmR0cHRuczVyd3llZXpl
NzV2cHJjdzAyZHN3dHpzZHQwIiB0aW1lc3RhbXA9IjE1Njc4Mzc3ODAiPjEyMTwva2V5PjwvZm9y
ZWlnbi1rZXlzPjxyZWYtdHlwZSBuYW1lPSJUaGVzaXMiPjMyPC9yZWYtdHlwZT48Y29udHJpYnV0
b3JzPjxhdXRob3JzPjxhdXRob3I+TmFpciwgU2hpbGE8L2F1dGhvcj48L2F1dGhvcnM+PC9jb250
cmlidXRvcnM+PHRpdGxlcz48dGl0bGU+RWxlcGhhbnQgaW4gdGhlIHRoZXJhcHkgcm9vbTogY291
bnNlbGxpbmcgZXhwZXJpZW5jZXMgb2YgZXRobmljIGltbWlncmFudCB3b21lbiBzdXJ2aXZvcnMg
b2YgZmFtaWx5IHZpb2xlbmNlIGluIEFvdGVhcm9hLCBOZXcgWmVhbGFuZDwvdGl0bGU+PC90aXRs
ZXM+PHZvbHVtZT5NYXN0ZXLigJlzIERlZ3JlZSBpbiBDb3Vuc2VsbGluZzwvdm9sdW1lPjxrZXl3
b3Jkcz48a2V5d29yZD5BRlJJQ0FOIFBFT1BMRVM8L2tleXdvcmQ+PGtleXdvcmQ+QVNJQU4gUEVP
UExFUzwva2V5d29yZD48a2V5d29yZD5DT1VOU0VMTElORzwva2V5d29yZD48a2V5d29yZD5DVUxU
VVJBTCBJU1NVRVM8L2tleXdvcmQ+PGtleXdvcmQ+RE9NRVNUSUMgVklPTEVOQ0U8L2tleXdvcmQ+
PGtleXdvcmQ+RkFNSUxZIFZJT0xFTkNFPC9rZXl3b3JkPjxrZXl3b3JkPklOVEVSVkVOVElPTjwv
a2V5d29yZD48a2V5d29yZD5NSURETEUgRUFTVEVSTiBQRU9QTEVTPC9rZXl3b3JkPjxrZXl3b3Jk
Pk1JR1JBTlRTPC9rZXl3b3JkPjxrZXl3b3JkPlZJQ1RJTVMgT0YgRE9NRVNUSUMgVklPTEVOQ0U8
L2tleXdvcmQ+PGtleXdvcmQ+TkVXIFpFQUxBTkQ8L2tleXdvcmQ+PC9rZXl3b3Jkcz48ZGF0ZXM+
PHllYXI+MjAxNzwveWVhcj48L2RhdGVzPjxwdWJsaXNoZXI+IFVuaXZlcnNpdHkgb2YgQXVja2xh
bmQ8L3B1Ymxpc2hlcj48dXJscz48cmVsYXRlZC11cmxzPjx1cmw+aHR0cHM6Ly9uemZ2Yy5vcmcu
bnovc2l0ZXMvbnpmdmMub3JnLm56L2ZpbGVzL1NoaWxhLU5haXItTUNPVU4tUmVzZWFyY2gtUGFw
ZXItRGVjLTIwMTcucGRmPC91cmw+PC9yZWxhdGVkLXVybHM+PC91cmxzPjwvcmVjb3JkPjwvQ2l0
ZT48Q2l0ZT48QXV0aG9yPlJhaG1hbmlwb3VyPC9BdXRob3I+PFllYXI+MjAxOTwvWWVhcj48UmVj
TnVtPjEyNzwvUmVjTnVtPjxyZWNvcmQ+PHJlYy1udW1iZXI+MTI3PC9yZWMtbnVtYmVyPjxmb3Jl
aWduLWtleXM+PGtleSBhcHA9IkVOIiBkYi1pZD0iYXZmZmR0cHRuczVyd3llZXplNzV2cHJjdzAy
ZHN3dHpzZHQwIiB0aW1lc3RhbXA9IjE1Njc5MDkzNzkiPjEyNzwva2V5PjwvZm9yZWlnbi1rZXlz
PjxyZWYtdHlwZSBuYW1lPSJKb3VybmFsIEFydGljbGUiPjE3PC9yZWYtdHlwZT48Y29udHJpYnV0
b3JzPjxhdXRob3JzPjxhdXRob3I+UmFobWFuaXBvdXIsIFNldGF5ZXNoPC9hdXRob3I+PGF1dGhv
cj5LdW1hciwgU2hhbm5vbjwvYXV0aG9yPjxhdXRob3I+U2ltb24tS3VtYXIsIFJhY2hlbDwvYXV0
aG9yPjwvYXV0aG9ycz48L2NvbnRyaWJ1dG9ycz48dGl0bGVzPjx0aXRsZT5VbmRlcnJlcG9ydGlu
ZyBzZXh1YWwgdmlvbGVuY2UgYW1vbmcg4oCYZXRobmlj4oCZMSBtaWdyYW50IHdvbWVuOiBwZXJz
cGVjdGl2ZXMgZnJvbSBBb3RlYXJvYS9OZXcgWmVhbGFuZDwvdGl0bGU+PHNlY29uZGFyeS10aXRs
ZT5DdWx0dXJlLCBIZWFsdGggJmFtcDsgU2V4dWFsaXR5PC9zZWNvbmRhcnktdGl0bGU+PC90aXRs
ZXM+PHBlcmlvZGljYWw+PGZ1bGwtdGl0bGU+Q3VsdHVyZSwgSGVhbHRoICZhbXA7IFNleHVhbGl0
eTwvZnVsbC10aXRsZT48L3BlcmlvZGljYWw+PHBhZ2VzPjgzNy04NTI8L3BhZ2VzPjx2b2x1bWU+
MjE8L3ZvbHVtZT48bnVtYmVyPjc8L251bWJlcj48ZGF0ZXM+PHllYXI+MjAxOTwveWVhcj48L2Rh
dGVzPjxpc2JuPjEzNjktMTA1ODwvaXNibj48dXJscz48L3VybHM+PC9yZWNvcmQ+PC9DaXRlPjwv
RW5kTm90ZT4A
</w:fldData>
        </w:fldChar>
      </w:r>
      <w:r w:rsidR="00394178" w:rsidRPr="006A0466">
        <w:rPr>
          <w:rFonts w:ascii="Garamond" w:hAnsi="Garamond"/>
          <w:sz w:val="28"/>
          <w:szCs w:val="28"/>
        </w:rPr>
        <w:instrText xml:space="preserve"> ADDIN EN.CITE.DATA </w:instrText>
      </w:r>
      <w:r w:rsidR="00394178" w:rsidRPr="006A0466">
        <w:rPr>
          <w:rFonts w:ascii="Garamond" w:hAnsi="Garamond"/>
          <w:sz w:val="28"/>
          <w:szCs w:val="28"/>
        </w:rPr>
      </w:r>
      <w:r w:rsidR="00394178" w:rsidRPr="006A0466">
        <w:rPr>
          <w:rFonts w:ascii="Garamond" w:hAnsi="Garamond"/>
          <w:sz w:val="28"/>
          <w:szCs w:val="28"/>
        </w:rPr>
        <w:fldChar w:fldCharType="end"/>
      </w:r>
      <w:r w:rsidR="002F21B7" w:rsidRPr="006A0466">
        <w:rPr>
          <w:rFonts w:ascii="Garamond" w:hAnsi="Garamond"/>
          <w:sz w:val="28"/>
          <w:szCs w:val="28"/>
        </w:rPr>
      </w:r>
      <w:r w:rsidR="002F21B7" w:rsidRPr="006A0466">
        <w:rPr>
          <w:rFonts w:ascii="Garamond" w:hAnsi="Garamond"/>
          <w:sz w:val="28"/>
          <w:szCs w:val="28"/>
        </w:rPr>
        <w:fldChar w:fldCharType="separate"/>
      </w:r>
      <w:r w:rsidR="00394178" w:rsidRPr="006A0466">
        <w:rPr>
          <w:rFonts w:ascii="Garamond" w:hAnsi="Garamond"/>
          <w:noProof/>
          <w:sz w:val="28"/>
          <w:szCs w:val="28"/>
        </w:rPr>
        <w:t>(Nair, 2017; Rahmanipour et al., 2019; Simon-Kumar, 2019)</w:t>
      </w:r>
      <w:r w:rsidR="002F21B7" w:rsidRPr="006A0466">
        <w:rPr>
          <w:rFonts w:ascii="Garamond" w:hAnsi="Garamond"/>
          <w:sz w:val="28"/>
          <w:szCs w:val="28"/>
        </w:rPr>
        <w:fldChar w:fldCharType="end"/>
      </w:r>
      <w:r w:rsidR="003A16CF" w:rsidRPr="006A0466">
        <w:rPr>
          <w:rFonts w:ascii="Garamond" w:hAnsi="Garamond"/>
          <w:sz w:val="28"/>
          <w:szCs w:val="28"/>
        </w:rPr>
        <w:t>.</w:t>
      </w:r>
    </w:p>
    <w:p w:rsidR="0094097B" w:rsidRPr="006A0466" w:rsidRDefault="0094097B" w:rsidP="003020E3">
      <w:pPr>
        <w:jc w:val="both"/>
        <w:rPr>
          <w:rFonts w:ascii="Garamond" w:hAnsi="Garamond"/>
          <w:sz w:val="28"/>
          <w:szCs w:val="28"/>
        </w:rPr>
      </w:pPr>
    </w:p>
    <w:p w:rsidR="00035BA5" w:rsidRPr="006A0466" w:rsidRDefault="0094097B" w:rsidP="003020E3">
      <w:pPr>
        <w:jc w:val="both"/>
        <w:rPr>
          <w:rFonts w:ascii="Garamond" w:hAnsi="Garamond"/>
          <w:sz w:val="28"/>
          <w:szCs w:val="28"/>
        </w:rPr>
      </w:pPr>
      <w:r w:rsidRPr="006A0466">
        <w:rPr>
          <w:rFonts w:ascii="Garamond" w:hAnsi="Garamond"/>
          <w:sz w:val="28"/>
          <w:szCs w:val="28"/>
        </w:rPr>
        <w:t>Broader</w:t>
      </w:r>
      <w:r w:rsidR="009D6763" w:rsidRPr="006A0466">
        <w:rPr>
          <w:rFonts w:ascii="Garamond" w:hAnsi="Garamond"/>
          <w:sz w:val="28"/>
          <w:szCs w:val="28"/>
        </w:rPr>
        <w:t xml:space="preserve"> </w:t>
      </w:r>
      <w:r w:rsidR="00293979" w:rsidRPr="006A0466">
        <w:rPr>
          <w:rFonts w:ascii="Garamond" w:hAnsi="Garamond"/>
          <w:sz w:val="28"/>
          <w:szCs w:val="28"/>
        </w:rPr>
        <w:t xml:space="preserve">system factors also pose barriers to woman reporting domestic violence. </w:t>
      </w:r>
      <w:r w:rsidR="00561AA9" w:rsidRPr="006A0466">
        <w:rPr>
          <w:rFonts w:ascii="Garamond" w:hAnsi="Garamond"/>
          <w:sz w:val="28"/>
          <w:szCs w:val="28"/>
        </w:rPr>
        <w:t>Research has shown that in some instances women of migrant and refugee background have found practitioners, such as social workers, doctors, and counsellors to be racist.</w:t>
      </w:r>
      <w:r w:rsidR="00A710B4" w:rsidRPr="006A0466">
        <w:rPr>
          <w:rFonts w:ascii="Garamond" w:hAnsi="Garamond"/>
          <w:sz w:val="28"/>
          <w:szCs w:val="28"/>
        </w:rPr>
        <w:t xml:space="preserve"> This includes the police. For </w:t>
      </w:r>
      <w:r w:rsidR="00361520" w:rsidRPr="006A0466">
        <w:rPr>
          <w:rFonts w:ascii="Garamond" w:hAnsi="Garamond"/>
          <w:sz w:val="28"/>
          <w:szCs w:val="28"/>
        </w:rPr>
        <w:t>instance, these officials in the system may fra</w:t>
      </w:r>
      <w:r w:rsidR="009C06DC" w:rsidRPr="006A0466">
        <w:rPr>
          <w:rFonts w:ascii="Garamond" w:hAnsi="Garamond"/>
          <w:sz w:val="28"/>
          <w:szCs w:val="28"/>
        </w:rPr>
        <w:t>me domestic violence within these</w:t>
      </w:r>
      <w:r w:rsidR="00361520" w:rsidRPr="006A0466">
        <w:rPr>
          <w:rFonts w:ascii="Garamond" w:hAnsi="Garamond"/>
          <w:sz w:val="28"/>
          <w:szCs w:val="28"/>
        </w:rPr>
        <w:t xml:space="preserve"> communities as a ‘cultural’ issue</w:t>
      </w:r>
      <w:r w:rsidR="00BB324D" w:rsidRPr="006A0466">
        <w:rPr>
          <w:rFonts w:ascii="Garamond" w:hAnsi="Garamond"/>
          <w:sz w:val="28"/>
          <w:szCs w:val="28"/>
        </w:rPr>
        <w:t xml:space="preserve"> and thus not needing intervention</w:t>
      </w:r>
      <w:r w:rsidR="00361520" w:rsidRPr="006A0466">
        <w:rPr>
          <w:rFonts w:ascii="Garamond" w:hAnsi="Garamond"/>
          <w:sz w:val="28"/>
          <w:szCs w:val="28"/>
        </w:rPr>
        <w:t>.</w:t>
      </w:r>
      <w:r w:rsidR="007B0C7A" w:rsidRPr="006A0466">
        <w:rPr>
          <w:rFonts w:ascii="Garamond" w:hAnsi="Garamond"/>
          <w:sz w:val="28"/>
          <w:szCs w:val="28"/>
        </w:rPr>
        <w:t xml:space="preserve"> From this perspective, domestic violence is constructed as a problem of a particular cultural group rather than a </w:t>
      </w:r>
      <w:proofErr w:type="gramStart"/>
      <w:r w:rsidR="007B0C7A" w:rsidRPr="006A0466">
        <w:rPr>
          <w:rFonts w:ascii="Garamond" w:hAnsi="Garamond"/>
          <w:sz w:val="28"/>
          <w:szCs w:val="28"/>
        </w:rPr>
        <w:t>problem affecting</w:t>
      </w:r>
      <w:proofErr w:type="gramEnd"/>
      <w:r w:rsidR="007B0C7A" w:rsidRPr="006A0466">
        <w:rPr>
          <w:rFonts w:ascii="Garamond" w:hAnsi="Garamond"/>
          <w:sz w:val="28"/>
          <w:szCs w:val="28"/>
        </w:rPr>
        <w:t xml:space="preserve"> women across cultures.</w:t>
      </w:r>
      <w:r w:rsidR="00DB517E" w:rsidRPr="006A0466">
        <w:rPr>
          <w:rFonts w:ascii="Garamond" w:hAnsi="Garamond"/>
          <w:sz w:val="28"/>
          <w:szCs w:val="28"/>
        </w:rPr>
        <w:t xml:space="preserve"> Women are also likely to</w:t>
      </w:r>
      <w:r w:rsidR="00C46634" w:rsidRPr="006A0466">
        <w:rPr>
          <w:rFonts w:ascii="Garamond" w:hAnsi="Garamond"/>
          <w:sz w:val="28"/>
          <w:szCs w:val="28"/>
        </w:rPr>
        <w:t xml:space="preserve"> see an overlap with their experiences of other government departments, such as immigration services</w:t>
      </w:r>
      <w:r w:rsidR="00F20906" w:rsidRPr="006A0466">
        <w:rPr>
          <w:rFonts w:ascii="Garamond" w:hAnsi="Garamond"/>
          <w:sz w:val="28"/>
          <w:szCs w:val="28"/>
        </w:rPr>
        <w:t>. They may want to avoid official intrusion</w:t>
      </w:r>
      <w:r w:rsidR="00F2138A" w:rsidRPr="006A0466">
        <w:rPr>
          <w:rFonts w:ascii="Garamond" w:hAnsi="Garamond"/>
          <w:sz w:val="28"/>
          <w:szCs w:val="28"/>
        </w:rPr>
        <w:t xml:space="preserve"> into their family lives, especially in cases where either </w:t>
      </w:r>
      <w:proofErr w:type="gramStart"/>
      <w:r w:rsidR="00F2138A" w:rsidRPr="006A0466">
        <w:rPr>
          <w:rFonts w:ascii="Garamond" w:hAnsi="Garamond"/>
          <w:sz w:val="28"/>
          <w:szCs w:val="28"/>
        </w:rPr>
        <w:t>her</w:t>
      </w:r>
      <w:proofErr w:type="gramEnd"/>
      <w:r w:rsidR="00F2138A" w:rsidRPr="006A0466">
        <w:rPr>
          <w:rFonts w:ascii="Garamond" w:hAnsi="Garamond"/>
          <w:sz w:val="28"/>
          <w:szCs w:val="28"/>
        </w:rPr>
        <w:t xml:space="preserve"> or the husband still hold</w:t>
      </w:r>
      <w:r w:rsidR="00AB07FB" w:rsidRPr="006A0466">
        <w:rPr>
          <w:rFonts w:ascii="Garamond" w:hAnsi="Garamond"/>
          <w:sz w:val="28"/>
          <w:szCs w:val="28"/>
        </w:rPr>
        <w:t xml:space="preserve"> </w:t>
      </w:r>
      <w:r w:rsidR="00F2138A" w:rsidRPr="006A0466">
        <w:rPr>
          <w:rFonts w:ascii="Garamond" w:hAnsi="Garamond"/>
          <w:sz w:val="28"/>
          <w:szCs w:val="28"/>
        </w:rPr>
        <w:t>temporary visa</w:t>
      </w:r>
      <w:r w:rsidR="00AB07FB" w:rsidRPr="006A0466">
        <w:rPr>
          <w:rFonts w:ascii="Garamond" w:hAnsi="Garamond"/>
          <w:sz w:val="28"/>
          <w:szCs w:val="28"/>
        </w:rPr>
        <w:t>s</w:t>
      </w:r>
      <w:r w:rsidR="00DB517E" w:rsidRPr="006A0466">
        <w:rPr>
          <w:rFonts w:ascii="Garamond" w:hAnsi="Garamond"/>
          <w:sz w:val="28"/>
          <w:szCs w:val="28"/>
        </w:rPr>
        <w:t xml:space="preserve"> </w:t>
      </w:r>
      <w:r w:rsidR="00C46634" w:rsidRPr="006A0466">
        <w:rPr>
          <w:rFonts w:ascii="Garamond" w:hAnsi="Garamond"/>
          <w:sz w:val="28"/>
          <w:szCs w:val="28"/>
        </w:rPr>
        <w:fldChar w:fldCharType="begin">
          <w:fldData xml:space="preserve">PEVuZE5vdGU+PENpdGU+PEF1dGhvcj5TaW1vbi1LdW1hcjwvQXV0aG9yPjxZZWFyPjIwMTk8L1ll
YXI+PFJlY051bT4xMTg8L1JlY051bT48RGlzcGxheVRleHQ+KFNpbW9uLUt1bWFyLCAyMDE5OyBT
aW1vbuKAkEt1bWFyIGV0IGFsLiwgMjAxNyk8L0Rpc3BsYXlUZXh0PjxyZWNvcmQ+PHJlYy1udW1i
ZXI+MTE4PC9yZWMtbnVtYmVyPjxmb3JlaWduLWtleXM+PGtleSBhcHA9IkVOIiBkYi1pZD0iYXZm
ZmR0cHRuczVyd3llZXplNzV2cHJjdzAyZHN3dHpzZHQwIiB0aW1lc3RhbXA9IjE1Njc4MjU4MjIi
PjExODwva2V5PjwvZm9yZWlnbi1rZXlzPjxyZWYtdHlwZSBuYW1lPSJCb29rIj42PC9yZWYtdHlw
ZT48Y29udHJpYnV0b3JzPjxhdXRob3JzPjxhdXRob3I+U2ltb24tS3VtYXIsIFJhY2hlbDwvYXV0
aG9yPjwvYXV0aG9ycz48L2NvbnRyaWJ1dG9ycz48dGl0bGVzPjx0aXRsZT5FdGhuaWMgcGVyc3Bl
Y3RpdmVzIG9uIGZhbWlseSB2aW9sZW5jZSBpbiBBb3RlYXJvYSBOZXcgWmVhbGFuZDwvdGl0bGU+
PHNlY29uZGFyeS10aXRsZT5OWkZWQyBJc3N1ZXMgUGFwZXI8L3NlY29uZGFyeS10aXRsZT48L3Rp
dGxlcz48a2V5d29yZHM+PGtleXdvcmQ+U2hha3RpPC9rZXl3b3JkPjxrZXl3b3JkPlNoYW1hPC9r
ZXl3b3JkPjxrZXl3b3JkPkNVTFRVUkFMIElTU1VFUzwva2V5d29yZD48a2V5d29yZD5BU0lBTiBQ
RU9QTEVTPC9rZXl3b3JkPjxrZXl3b3JkPkFGUklDQU4gUEVPUExFUzwva2V5d29yZD48a2V5d29y
ZD5ET01FU1RJQyBWSU9MRU5DRTwva2V5d29yZD48a2V5d29yZD5GRU1BTEUgR0VOSVRBTCBNVVRJ
TEFUSU9OIChGR00pPC9rZXl3b3JkPjxrZXl3b3JkPkVUSE5JQ0lUWTwva2V5d29yZD48a2V5d29y
ZD5GQU1JTFkgVklPTEVOQ0U8L2tleXdvcmQ+PGtleXdvcmQ+SU5URVJWRU5USU9OPC9rZXl3b3Jk
PjxrZXl3b3JkPklOVElNQVRFIFBBUlRORVIgVklPTEVOQ0U8L2tleXdvcmQ+PGtleXdvcmQ+TUlH
UkFOVFM8L2tleXdvcmQ+PGtleXdvcmQ+UkVGVUdFRVM8L2tleXdvcmQ+PGtleXdvcmQ+VklDVElN
UyBPRiBET01FU1RJQyBWSU9MRU5DRTwva2V5d29yZD48a2V5d29yZD5ORVcgWkVBTEFORDwva2V5
d29yZD48L2tleXdvcmRzPjxkYXRlcz48eWVhcj4yMDE5PC95ZWFyPjwvZGF0ZXM+PHB1Yi1sb2Nh
dGlvbj5BdWNrbGFuZCwgTmV3IFplYWxhbmQgOjwvcHViLWxvY2F0aW9uPjxwdWJsaXNoZXI+TmV3
IFplYWxhbmQgRmFtaWx5IFZpb2xlbmNlIENsZWFyaW5naG91c2UsIFVuaXZlcnNpdHkgb2YgQXVj
a2xhbmQ8L3B1Ymxpc2hlcj48dXJscz48cmVsYXRlZC11cmxzPjx1cmw+aHR0cHM6Ly9uemZ2Yy5v
cmcubnovaXNzdWVzLXBhcGVyLTE0LWV0aG5pYy1wZXJzcGVjdGl2ZXMtZmFtaWx5LXZpb2xlbmNl
LWFvdGVhcm9hLW5ldy16ZWFsYW5kPC91cmw+PC9yZWxhdGVkLXVybHM+PC91cmxzPjwvcmVjb3Jk
PjwvQ2l0ZT48Q2l0ZT48QXV0aG9yPlNpbW9u4oCQS3VtYXI8L0F1dGhvcj48WWVhcj4yMDE3PC9Z
ZWFyPjxSZWNOdW0+MTI0PC9SZWNOdW0+PHJlY29yZD48cmVjLW51bWJlcj4xMjQ8L3JlYy1udW1i
ZXI+PGZvcmVpZ24ta2V5cz48a2V5IGFwcD0iRU4iIGRiLWlkPSJhdmZmZHRwdG5zNXJ3eWVlemU3
NXZwcmN3MDJkc3d0enNkdDAiIHRpbWVzdGFtcD0iMTU2NzkwNTk4NSI+MTI0PC9rZXk+PC9mb3Jl
aWduLWtleXM+PHJlZi10eXBlIG5hbWU9IkpvdXJuYWwgQXJ0aWNsZSI+MTc8L3JlZi10eXBlPjxj
b250cmlidXRvcnM+PGF1dGhvcnM+PGF1dGhvcj5TaW1vbuKAkEt1bWFyLCBSYWNoZWw8L2F1dGhv
cj48YXV0aG9yPkt1cmlhbiwgUHJpeWEgQTwvYXV0aG9yPjxhdXRob3I+WW91bmfigJBTaWxjb2Nr
LCBGYWl0aDwvYXV0aG9yPjxhdXRob3I+TmFyYXNpbWhhbiwgTmlybWFsYTwvYXV0aG9yPjwvYXV0
aG9ycz48L2NvbnRyaWJ1dG9ycz48dGl0bGVzPjx0aXRsZT5Nb2JpbGlzaW5nIGN1bHR1cmUgYWdh
aW5zdCBkb21lc3RpYyB2aW9sZW5jZSBpbiBtaWdyYW50IGFuZCBldGhuaWMgY29tbXVuaXRpZXM6
IHByYWN0aXRpb25lciBwZXJzcGVjdGl2ZXMgZnJvbSBBb3RlYXJvYS9OZXcgWmVhbGFuZDwvdGl0
bGU+PHNlY29uZGFyeS10aXRsZT5IZWFsdGggc29jaWFsIGNhcmUgaW4gdGhlIGNvbW11bml0eTwv
c2Vjb25kYXJ5LXRpdGxlPjwvdGl0bGVzPjxwZXJpb2RpY2FsPjxmdWxsLXRpdGxlPkhlYWx0aCBz
b2NpYWwgY2FyZSBpbiB0aGUgY29tbXVuaXR5PC9mdWxsLXRpdGxlPjwvcGVyaW9kaWNhbD48cGFn
ZXM+MTM4Ny0xMzk1PC9wYWdlcz48dm9sdW1lPjI1PC92b2x1bWU+PG51bWJlcj40PC9udW1iZXI+
PGRhdGVzPjx5ZWFyPjIwMTc8L3llYXI+PC9kYXRlcz48aXNibj4wOTY2LTA0MTA8L2lzYm4+PHVy
bHM+PC91cmxzPjwvcmVjb3JkPjwvQ2l0ZT48L0VuZE5vdGU+AG==
</w:fldData>
        </w:fldChar>
      </w:r>
      <w:r w:rsidR="0022363B" w:rsidRPr="006A0466">
        <w:rPr>
          <w:rFonts w:ascii="Garamond" w:hAnsi="Garamond"/>
          <w:sz w:val="28"/>
          <w:szCs w:val="28"/>
        </w:rPr>
        <w:instrText xml:space="preserve"> ADDIN EN.CITE </w:instrText>
      </w:r>
      <w:r w:rsidR="0022363B" w:rsidRPr="006A0466">
        <w:rPr>
          <w:rFonts w:ascii="Garamond" w:hAnsi="Garamond"/>
          <w:sz w:val="28"/>
          <w:szCs w:val="28"/>
        </w:rPr>
        <w:fldChar w:fldCharType="begin">
          <w:fldData xml:space="preserve">PEVuZE5vdGU+PENpdGU+PEF1dGhvcj5TaW1vbi1LdW1hcjwvQXV0aG9yPjxZZWFyPjIwMTk8L1ll
YXI+PFJlY051bT4xMTg8L1JlY051bT48RGlzcGxheVRleHQ+KFNpbW9uLUt1bWFyLCAyMDE5OyBT
aW1vbuKAkEt1bWFyIGV0IGFsLiwgMjAxNyk8L0Rpc3BsYXlUZXh0PjxyZWNvcmQ+PHJlYy1udW1i
ZXI+MTE4PC9yZWMtbnVtYmVyPjxmb3JlaWduLWtleXM+PGtleSBhcHA9IkVOIiBkYi1pZD0iYXZm
ZmR0cHRuczVyd3llZXplNzV2cHJjdzAyZHN3dHpzZHQwIiB0aW1lc3RhbXA9IjE1Njc4MjU4MjIi
PjExODwva2V5PjwvZm9yZWlnbi1rZXlzPjxyZWYtdHlwZSBuYW1lPSJCb29rIj42PC9yZWYtdHlw
ZT48Y29udHJpYnV0b3JzPjxhdXRob3JzPjxhdXRob3I+U2ltb24tS3VtYXIsIFJhY2hlbDwvYXV0
aG9yPjwvYXV0aG9ycz48L2NvbnRyaWJ1dG9ycz48dGl0bGVzPjx0aXRsZT5FdGhuaWMgcGVyc3Bl
Y3RpdmVzIG9uIGZhbWlseSB2aW9sZW5jZSBpbiBBb3RlYXJvYSBOZXcgWmVhbGFuZDwvdGl0bGU+
PHNlY29uZGFyeS10aXRsZT5OWkZWQyBJc3N1ZXMgUGFwZXI8L3NlY29uZGFyeS10aXRsZT48L3Rp
dGxlcz48a2V5d29yZHM+PGtleXdvcmQ+U2hha3RpPC9rZXl3b3JkPjxrZXl3b3JkPlNoYW1hPC9r
ZXl3b3JkPjxrZXl3b3JkPkNVTFRVUkFMIElTU1VFUzwva2V5d29yZD48a2V5d29yZD5BU0lBTiBQ
RU9QTEVTPC9rZXl3b3JkPjxrZXl3b3JkPkFGUklDQU4gUEVPUExFUzwva2V5d29yZD48a2V5d29y
ZD5ET01FU1RJQyBWSU9MRU5DRTwva2V5d29yZD48a2V5d29yZD5GRU1BTEUgR0VOSVRBTCBNVVRJ
TEFUSU9OIChGR00pPC9rZXl3b3JkPjxrZXl3b3JkPkVUSE5JQ0lUWTwva2V5d29yZD48a2V5d29y
ZD5GQU1JTFkgVklPTEVOQ0U8L2tleXdvcmQ+PGtleXdvcmQ+SU5URVJWRU5USU9OPC9rZXl3b3Jk
PjxrZXl3b3JkPklOVElNQVRFIFBBUlRORVIgVklPTEVOQ0U8L2tleXdvcmQ+PGtleXdvcmQ+TUlH
UkFOVFM8L2tleXdvcmQ+PGtleXdvcmQ+UkVGVUdFRVM8L2tleXdvcmQ+PGtleXdvcmQ+VklDVElN
UyBPRiBET01FU1RJQyBWSU9MRU5DRTwva2V5d29yZD48a2V5d29yZD5ORVcgWkVBTEFORDwva2V5
d29yZD48L2tleXdvcmRzPjxkYXRlcz48eWVhcj4yMDE5PC95ZWFyPjwvZGF0ZXM+PHB1Yi1sb2Nh
dGlvbj5BdWNrbGFuZCwgTmV3IFplYWxhbmQgOjwvcHViLWxvY2F0aW9uPjxwdWJsaXNoZXI+TmV3
IFplYWxhbmQgRmFtaWx5IFZpb2xlbmNlIENsZWFyaW5naG91c2UsIFVuaXZlcnNpdHkgb2YgQXVj
a2xhbmQ8L3B1Ymxpc2hlcj48dXJscz48cmVsYXRlZC11cmxzPjx1cmw+aHR0cHM6Ly9uemZ2Yy5v
cmcubnovaXNzdWVzLXBhcGVyLTE0LWV0aG5pYy1wZXJzcGVjdGl2ZXMtZmFtaWx5LXZpb2xlbmNl
LWFvdGVhcm9hLW5ldy16ZWFsYW5kPC91cmw+PC9yZWxhdGVkLXVybHM+PC91cmxzPjwvcmVjb3Jk
PjwvQ2l0ZT48Q2l0ZT48QXV0aG9yPlNpbW9u4oCQS3VtYXI8L0F1dGhvcj48WWVhcj4yMDE3PC9Z
ZWFyPjxSZWNOdW0+MTI0PC9SZWNOdW0+PHJlY29yZD48cmVjLW51bWJlcj4xMjQ8L3JlYy1udW1i
ZXI+PGZvcmVpZ24ta2V5cz48a2V5IGFwcD0iRU4iIGRiLWlkPSJhdmZmZHRwdG5zNXJ3eWVlemU3
NXZwcmN3MDJkc3d0enNkdDAiIHRpbWVzdGFtcD0iMTU2NzkwNTk4NSI+MTI0PC9rZXk+PC9mb3Jl
aWduLWtleXM+PHJlZi10eXBlIG5hbWU9IkpvdXJuYWwgQXJ0aWNsZSI+MTc8L3JlZi10eXBlPjxj
b250cmlidXRvcnM+PGF1dGhvcnM+PGF1dGhvcj5TaW1vbuKAkEt1bWFyLCBSYWNoZWw8L2F1dGhv
cj48YXV0aG9yPkt1cmlhbiwgUHJpeWEgQTwvYXV0aG9yPjxhdXRob3I+WW91bmfigJBTaWxjb2Nr
LCBGYWl0aDwvYXV0aG9yPjxhdXRob3I+TmFyYXNpbWhhbiwgTmlybWFsYTwvYXV0aG9yPjwvYXV0
aG9ycz48L2NvbnRyaWJ1dG9ycz48dGl0bGVzPjx0aXRsZT5Nb2JpbGlzaW5nIGN1bHR1cmUgYWdh
aW5zdCBkb21lc3RpYyB2aW9sZW5jZSBpbiBtaWdyYW50IGFuZCBldGhuaWMgY29tbXVuaXRpZXM6
IHByYWN0aXRpb25lciBwZXJzcGVjdGl2ZXMgZnJvbSBBb3RlYXJvYS9OZXcgWmVhbGFuZDwvdGl0
bGU+PHNlY29uZGFyeS10aXRsZT5IZWFsdGggc29jaWFsIGNhcmUgaW4gdGhlIGNvbW11bml0eTwv
c2Vjb25kYXJ5LXRpdGxlPjwvdGl0bGVzPjxwZXJpb2RpY2FsPjxmdWxsLXRpdGxlPkhlYWx0aCBz
b2NpYWwgY2FyZSBpbiB0aGUgY29tbXVuaXR5PC9mdWxsLXRpdGxlPjwvcGVyaW9kaWNhbD48cGFn
ZXM+MTM4Ny0xMzk1PC9wYWdlcz48dm9sdW1lPjI1PC92b2x1bWU+PG51bWJlcj40PC9udW1iZXI+
PGRhdGVzPjx5ZWFyPjIwMTc8L3llYXI+PC9kYXRlcz48aXNibj4wOTY2LTA0MTA8L2lzYm4+PHVy
bHM+PC91cmxzPjwvcmVjb3JkPjwvQ2l0ZT48L0VuZE5vdGU+AG==
</w:fldData>
        </w:fldChar>
      </w:r>
      <w:r w:rsidR="0022363B" w:rsidRPr="006A0466">
        <w:rPr>
          <w:rFonts w:ascii="Garamond" w:hAnsi="Garamond"/>
          <w:sz w:val="28"/>
          <w:szCs w:val="28"/>
        </w:rPr>
        <w:instrText xml:space="preserve"> ADDIN EN.CITE.DATA </w:instrText>
      </w:r>
      <w:r w:rsidR="0022363B" w:rsidRPr="006A0466">
        <w:rPr>
          <w:rFonts w:ascii="Garamond" w:hAnsi="Garamond"/>
          <w:sz w:val="28"/>
          <w:szCs w:val="28"/>
        </w:rPr>
      </w:r>
      <w:r w:rsidR="0022363B" w:rsidRPr="006A0466">
        <w:rPr>
          <w:rFonts w:ascii="Garamond" w:hAnsi="Garamond"/>
          <w:sz w:val="28"/>
          <w:szCs w:val="28"/>
        </w:rPr>
        <w:fldChar w:fldCharType="end"/>
      </w:r>
      <w:r w:rsidR="00C46634" w:rsidRPr="006A0466">
        <w:rPr>
          <w:rFonts w:ascii="Garamond" w:hAnsi="Garamond"/>
          <w:sz w:val="28"/>
          <w:szCs w:val="28"/>
        </w:rPr>
      </w:r>
      <w:r w:rsidR="00C46634" w:rsidRPr="006A0466">
        <w:rPr>
          <w:rFonts w:ascii="Garamond" w:hAnsi="Garamond"/>
          <w:sz w:val="28"/>
          <w:szCs w:val="28"/>
        </w:rPr>
        <w:fldChar w:fldCharType="separate"/>
      </w:r>
      <w:r w:rsidR="0022363B" w:rsidRPr="006A0466">
        <w:rPr>
          <w:rFonts w:ascii="Garamond" w:hAnsi="Garamond"/>
          <w:noProof/>
          <w:sz w:val="28"/>
          <w:szCs w:val="28"/>
        </w:rPr>
        <w:t>(Simon-Kumar, 2019; Simon</w:t>
      </w:r>
      <w:r w:rsidR="0022363B" w:rsidRPr="006A0466">
        <w:rPr>
          <w:rFonts w:cs="Times New Roman"/>
          <w:noProof/>
          <w:sz w:val="28"/>
          <w:szCs w:val="28"/>
        </w:rPr>
        <w:t>‐</w:t>
      </w:r>
      <w:r w:rsidR="0022363B" w:rsidRPr="006A0466">
        <w:rPr>
          <w:rFonts w:ascii="Garamond" w:hAnsi="Garamond"/>
          <w:noProof/>
          <w:sz w:val="28"/>
          <w:szCs w:val="28"/>
        </w:rPr>
        <w:t>Kumar et al., 2017)</w:t>
      </w:r>
      <w:r w:rsidR="00C46634" w:rsidRPr="006A0466">
        <w:rPr>
          <w:rFonts w:ascii="Garamond" w:hAnsi="Garamond"/>
          <w:sz w:val="28"/>
          <w:szCs w:val="28"/>
        </w:rPr>
        <w:fldChar w:fldCharType="end"/>
      </w:r>
      <w:r w:rsidR="00C46634" w:rsidRPr="006A0466">
        <w:rPr>
          <w:rFonts w:ascii="Garamond" w:hAnsi="Garamond"/>
          <w:sz w:val="28"/>
          <w:szCs w:val="28"/>
        </w:rPr>
        <w:t>.</w:t>
      </w:r>
    </w:p>
    <w:p w:rsidR="00035BA5" w:rsidRPr="006A0466" w:rsidRDefault="00035BA5" w:rsidP="003020E3">
      <w:pPr>
        <w:jc w:val="both"/>
        <w:rPr>
          <w:rFonts w:ascii="Garamond" w:hAnsi="Garamond"/>
          <w:sz w:val="28"/>
          <w:szCs w:val="28"/>
        </w:rPr>
      </w:pPr>
    </w:p>
    <w:p w:rsidR="00035BA5" w:rsidRPr="006A0466" w:rsidRDefault="00035BA5" w:rsidP="00267402">
      <w:pPr>
        <w:jc w:val="center"/>
        <w:rPr>
          <w:rFonts w:ascii="Garamond" w:hAnsi="Garamond"/>
          <w:sz w:val="28"/>
          <w:szCs w:val="28"/>
        </w:rPr>
      </w:pPr>
      <w:r w:rsidRPr="006A0466">
        <w:rPr>
          <w:rFonts w:ascii="Garamond" w:hAnsi="Garamond"/>
          <w:sz w:val="28"/>
          <w:szCs w:val="28"/>
        </w:rPr>
        <w:t>Intervention and</w:t>
      </w:r>
      <w:r w:rsidR="00267402" w:rsidRPr="006A0466">
        <w:rPr>
          <w:rFonts w:ascii="Garamond" w:hAnsi="Garamond"/>
          <w:sz w:val="28"/>
          <w:szCs w:val="28"/>
        </w:rPr>
        <w:t xml:space="preserve"> responses to domestic violence affecting women of refugee and migrant background</w:t>
      </w:r>
    </w:p>
    <w:p w:rsidR="00C41F2E" w:rsidRPr="006A0466" w:rsidRDefault="00481191" w:rsidP="003020E3">
      <w:pPr>
        <w:jc w:val="both"/>
        <w:rPr>
          <w:rFonts w:ascii="Garamond" w:hAnsi="Garamond"/>
          <w:sz w:val="28"/>
          <w:szCs w:val="28"/>
        </w:rPr>
      </w:pPr>
      <w:r w:rsidRPr="006A0466">
        <w:rPr>
          <w:rFonts w:ascii="Garamond" w:hAnsi="Garamond"/>
          <w:sz w:val="28"/>
          <w:szCs w:val="28"/>
        </w:rPr>
        <w:t xml:space="preserve">It is important that programs for intervention recognise the intersectional locations of women from migrant and refugee background experiencing domestic violence. </w:t>
      </w:r>
      <w:r w:rsidR="00A05196" w:rsidRPr="006A0466">
        <w:rPr>
          <w:rFonts w:ascii="Garamond" w:hAnsi="Garamond"/>
          <w:sz w:val="28"/>
          <w:szCs w:val="28"/>
        </w:rPr>
        <w:t xml:space="preserve">Particular attention </w:t>
      </w:r>
      <w:proofErr w:type="gramStart"/>
      <w:r w:rsidR="00A05196" w:rsidRPr="006A0466">
        <w:rPr>
          <w:rFonts w:ascii="Garamond" w:hAnsi="Garamond"/>
          <w:sz w:val="28"/>
          <w:szCs w:val="28"/>
        </w:rPr>
        <w:t>should also be given</w:t>
      </w:r>
      <w:proofErr w:type="gramEnd"/>
      <w:r w:rsidR="00A05196" w:rsidRPr="006A0466">
        <w:rPr>
          <w:rFonts w:ascii="Garamond" w:hAnsi="Garamond"/>
          <w:sz w:val="28"/>
          <w:szCs w:val="28"/>
        </w:rPr>
        <w:t xml:space="preserve"> to women from refugee background. In addition to issues associated with domestic violence </w:t>
      </w:r>
      <w:r w:rsidR="00092777" w:rsidRPr="006A0466">
        <w:rPr>
          <w:rFonts w:ascii="Garamond" w:hAnsi="Garamond"/>
          <w:sz w:val="28"/>
          <w:szCs w:val="28"/>
        </w:rPr>
        <w:t>linked to</w:t>
      </w:r>
      <w:r w:rsidR="00A05196" w:rsidRPr="006A0466">
        <w:rPr>
          <w:rFonts w:ascii="Garamond" w:hAnsi="Garamond"/>
          <w:sz w:val="28"/>
          <w:szCs w:val="28"/>
        </w:rPr>
        <w:t xml:space="preserve"> their location as migrants, their experiences are further compounded by trauma they may have experienced pre-migration (leaving their countries of origin and during the time spent waiting for resettlement) which may continue to impact on their wellbeing even after </w:t>
      </w:r>
      <w:r w:rsidR="00B62713" w:rsidRPr="006A0466">
        <w:rPr>
          <w:rFonts w:ascii="Garamond" w:hAnsi="Garamond"/>
          <w:sz w:val="28"/>
          <w:szCs w:val="28"/>
        </w:rPr>
        <w:t xml:space="preserve">resettlement. </w:t>
      </w:r>
      <w:r w:rsidR="000401D5" w:rsidRPr="006A0466">
        <w:rPr>
          <w:rFonts w:ascii="Garamond" w:hAnsi="Garamond"/>
          <w:sz w:val="28"/>
          <w:szCs w:val="28"/>
        </w:rPr>
        <w:t xml:space="preserve">Conventionally, interventions typically entail individual therapy, government, and community-based responses. </w:t>
      </w:r>
    </w:p>
    <w:p w:rsidR="00C41F2E" w:rsidRPr="006A0466" w:rsidRDefault="00C41F2E" w:rsidP="003020E3">
      <w:pPr>
        <w:jc w:val="both"/>
        <w:rPr>
          <w:rFonts w:ascii="Garamond" w:hAnsi="Garamond"/>
          <w:sz w:val="28"/>
          <w:szCs w:val="28"/>
        </w:rPr>
      </w:pPr>
    </w:p>
    <w:p w:rsidR="00F2766F" w:rsidRPr="006A0466" w:rsidRDefault="00C85A3D" w:rsidP="003020E3">
      <w:pPr>
        <w:jc w:val="both"/>
        <w:rPr>
          <w:rFonts w:ascii="Garamond" w:hAnsi="Garamond"/>
          <w:sz w:val="28"/>
          <w:szCs w:val="28"/>
        </w:rPr>
      </w:pPr>
      <w:r w:rsidRPr="006A0466">
        <w:rPr>
          <w:rFonts w:ascii="Garamond" w:hAnsi="Garamond"/>
          <w:sz w:val="28"/>
          <w:szCs w:val="28"/>
        </w:rPr>
        <w:lastRenderedPageBreak/>
        <w:t xml:space="preserve">Research shows that ‘mainstream’ responses remain ineffective in addressing domestic violence </w:t>
      </w:r>
      <w:r w:rsidR="00D50627" w:rsidRPr="006A0466">
        <w:rPr>
          <w:rFonts w:ascii="Garamond" w:hAnsi="Garamond"/>
          <w:sz w:val="28"/>
          <w:szCs w:val="28"/>
        </w:rPr>
        <w:t xml:space="preserve">against </w:t>
      </w:r>
      <w:r w:rsidR="00E35DB1" w:rsidRPr="006A0466">
        <w:rPr>
          <w:rFonts w:ascii="Garamond" w:hAnsi="Garamond"/>
          <w:sz w:val="28"/>
          <w:szCs w:val="28"/>
        </w:rPr>
        <w:t>migrant and refugee background women</w:t>
      </w:r>
      <w:r w:rsidR="007F4E41" w:rsidRPr="006A0466">
        <w:rPr>
          <w:rFonts w:ascii="Garamond" w:hAnsi="Garamond"/>
          <w:sz w:val="28"/>
          <w:szCs w:val="28"/>
        </w:rPr>
        <w:t xml:space="preserve"> </w:t>
      </w:r>
      <w:r w:rsidR="007F4E41" w:rsidRPr="006A0466">
        <w:rPr>
          <w:rFonts w:ascii="Garamond" w:hAnsi="Garamond"/>
          <w:sz w:val="28"/>
          <w:szCs w:val="28"/>
        </w:rPr>
        <w:fldChar w:fldCharType="begin"/>
      </w:r>
      <w:r w:rsidR="007F4E41" w:rsidRPr="006A0466">
        <w:rPr>
          <w:rFonts w:ascii="Garamond" w:hAnsi="Garamond"/>
          <w:sz w:val="28"/>
          <w:szCs w:val="28"/>
        </w:rPr>
        <w:instrText xml:space="preserve"> ADDIN EN.CITE &lt;EndNote&gt;&lt;Cite&gt;&lt;Author&gt;Menjívar&lt;/Author&gt;&lt;Year&gt;2002&lt;/Year&gt;&lt;RecNum&gt;65&lt;/RecNum&gt;&lt;DisplayText&gt;(Menjívar &amp;amp; Salcido, 2002)&lt;/DisplayText&gt;&lt;record&gt;&lt;rec-number&gt;65&lt;/rec-number&gt;&lt;foreign-keys&gt;&lt;key app="EN" db-id="fdsvvwee7fd0a8e9v5sxrxtesfdtfew9ssft" timestamp="1538601212"&gt;65&lt;/key&gt;&lt;/foreign-keys&gt;&lt;ref-type name="Journal Article"&gt;17&lt;/ref-type&gt;&lt;contributors&gt;&lt;authors&gt;&lt;author&gt;Menjívar, Cecilia&lt;/author&gt;&lt;author&gt;Salcido, Olivia&lt;/author&gt;&lt;/authors&gt;&lt;/contributors&gt;&lt;titles&gt;&lt;title&gt;Immigrant women and domestic violence: Common experiences in different countries&lt;/title&gt;&lt;secondary-title&gt;Gender &amp;amp; society&lt;/secondary-title&gt;&lt;/titles&gt;&lt;periodical&gt;&lt;full-title&gt;Gender &amp;amp; society&lt;/full-title&gt;&lt;/periodical&gt;&lt;pages&gt;898-920&lt;/pages&gt;&lt;volume&gt;16&lt;/volume&gt;&lt;number&gt;6&lt;/number&gt;&lt;dates&gt;&lt;year&gt;2002&lt;/year&gt;&lt;/dates&gt;&lt;isbn&gt;0891-2432&lt;/isbn&gt;&lt;urls&gt;&lt;/urls&gt;&lt;/record&gt;&lt;/Cite&gt;&lt;/EndNote&gt;</w:instrText>
      </w:r>
      <w:r w:rsidR="007F4E41" w:rsidRPr="006A0466">
        <w:rPr>
          <w:rFonts w:ascii="Garamond" w:hAnsi="Garamond"/>
          <w:sz w:val="28"/>
          <w:szCs w:val="28"/>
        </w:rPr>
        <w:fldChar w:fldCharType="separate"/>
      </w:r>
      <w:r w:rsidR="007F4E41" w:rsidRPr="006A0466">
        <w:rPr>
          <w:rFonts w:ascii="Garamond" w:hAnsi="Garamond"/>
          <w:noProof/>
          <w:sz w:val="28"/>
          <w:szCs w:val="28"/>
        </w:rPr>
        <w:t>(Menjívar &amp; Salcido, 2002)</w:t>
      </w:r>
      <w:r w:rsidR="007F4E41" w:rsidRPr="006A0466">
        <w:rPr>
          <w:rFonts w:ascii="Garamond" w:hAnsi="Garamond"/>
          <w:sz w:val="28"/>
          <w:szCs w:val="28"/>
        </w:rPr>
        <w:fldChar w:fldCharType="end"/>
      </w:r>
      <w:r w:rsidR="00E35DB1" w:rsidRPr="006A0466">
        <w:rPr>
          <w:rFonts w:ascii="Garamond" w:hAnsi="Garamond"/>
          <w:sz w:val="28"/>
          <w:szCs w:val="28"/>
        </w:rPr>
        <w:t>.</w:t>
      </w:r>
      <w:r w:rsidR="003155A6" w:rsidRPr="006A0466">
        <w:rPr>
          <w:rFonts w:ascii="Garamond" w:hAnsi="Garamond"/>
          <w:sz w:val="28"/>
          <w:szCs w:val="28"/>
        </w:rPr>
        <w:t xml:space="preserve"> For instance, </w:t>
      </w:r>
      <w:r w:rsidR="00BA6F08" w:rsidRPr="006A0466">
        <w:rPr>
          <w:rFonts w:ascii="Garamond" w:hAnsi="Garamond"/>
          <w:sz w:val="28"/>
          <w:szCs w:val="28"/>
        </w:rPr>
        <w:t xml:space="preserve">one research found that </w:t>
      </w:r>
      <w:r w:rsidR="003155A6" w:rsidRPr="006A0466">
        <w:rPr>
          <w:rFonts w:ascii="Garamond" w:hAnsi="Garamond"/>
          <w:sz w:val="28"/>
          <w:szCs w:val="28"/>
        </w:rPr>
        <w:t>at the individual level</w:t>
      </w:r>
      <w:r w:rsidR="00BA6F08" w:rsidRPr="006A0466">
        <w:rPr>
          <w:rFonts w:ascii="Garamond" w:hAnsi="Garamond"/>
          <w:sz w:val="28"/>
          <w:szCs w:val="28"/>
        </w:rPr>
        <w:t xml:space="preserve"> commonly used counselling models and frameworks in New Zealand are incongruent to the counselling needs of women from migrant and refugee background. Debat</w:t>
      </w:r>
      <w:r w:rsidR="00D966C5" w:rsidRPr="006A0466">
        <w:rPr>
          <w:rFonts w:ascii="Garamond" w:hAnsi="Garamond"/>
          <w:sz w:val="28"/>
          <w:szCs w:val="28"/>
        </w:rPr>
        <w:t>ably, they are mostly based on ‘western’</w:t>
      </w:r>
      <w:r w:rsidR="00BA6F08" w:rsidRPr="006A0466">
        <w:rPr>
          <w:rFonts w:ascii="Garamond" w:hAnsi="Garamond"/>
          <w:sz w:val="28"/>
          <w:szCs w:val="28"/>
        </w:rPr>
        <w:t xml:space="preserve"> </w:t>
      </w:r>
      <w:proofErr w:type="gramStart"/>
      <w:r w:rsidR="00BA6F08" w:rsidRPr="006A0466">
        <w:rPr>
          <w:rFonts w:ascii="Garamond" w:hAnsi="Garamond"/>
          <w:sz w:val="28"/>
          <w:szCs w:val="28"/>
        </w:rPr>
        <w:t>ethos which</w:t>
      </w:r>
      <w:proofErr w:type="gramEnd"/>
      <w:r w:rsidR="00BA6F08" w:rsidRPr="006A0466">
        <w:rPr>
          <w:rFonts w:ascii="Garamond" w:hAnsi="Garamond"/>
          <w:sz w:val="28"/>
          <w:szCs w:val="28"/>
        </w:rPr>
        <w:t xml:space="preserve"> tends to be individual-centric in theory and practice. This may conflict with collectivist ideology, which informs the worldview of the majority of women from refugee and migrant background communities, and mostly places family wellbeing as supreme over individual wellbeing</w:t>
      </w:r>
      <w:r w:rsidR="00E46689" w:rsidRPr="006A0466">
        <w:rPr>
          <w:rFonts w:ascii="Garamond" w:hAnsi="Garamond"/>
          <w:sz w:val="28"/>
          <w:szCs w:val="28"/>
        </w:rPr>
        <w:t xml:space="preserve">. Consequently, a woman wanting to leave an abusive relationship </w:t>
      </w:r>
      <w:proofErr w:type="gramStart"/>
      <w:r w:rsidR="00E46689" w:rsidRPr="006A0466">
        <w:rPr>
          <w:rFonts w:ascii="Garamond" w:hAnsi="Garamond"/>
          <w:sz w:val="28"/>
          <w:szCs w:val="28"/>
        </w:rPr>
        <w:t>may be seen</w:t>
      </w:r>
      <w:proofErr w:type="gramEnd"/>
      <w:r w:rsidR="00E46689" w:rsidRPr="006A0466">
        <w:rPr>
          <w:rFonts w:ascii="Garamond" w:hAnsi="Garamond"/>
          <w:sz w:val="28"/>
          <w:szCs w:val="28"/>
        </w:rPr>
        <w:t xml:space="preserve"> as being selfish, and individualistic. </w:t>
      </w:r>
      <w:r w:rsidR="00E46689" w:rsidRPr="006A0466">
        <w:rPr>
          <w:rFonts w:ascii="Garamond" w:hAnsi="Garamond"/>
          <w:sz w:val="28"/>
          <w:szCs w:val="28"/>
          <w:highlight w:val="cyan"/>
        </w:rPr>
        <w:t>The collectivist expectation is that she should continue to be a wife, and should honour family over self</w:t>
      </w:r>
      <w:r w:rsidR="0002415B" w:rsidRPr="006A0466">
        <w:rPr>
          <w:rFonts w:ascii="Garamond" w:hAnsi="Garamond"/>
          <w:sz w:val="28"/>
          <w:szCs w:val="28"/>
          <w:highlight w:val="cyan"/>
        </w:rPr>
        <w:t>.</w:t>
      </w:r>
      <w:r w:rsidR="0002415B" w:rsidRPr="006A0466">
        <w:rPr>
          <w:rFonts w:ascii="Garamond" w:hAnsi="Garamond"/>
          <w:sz w:val="28"/>
          <w:szCs w:val="28"/>
        </w:rPr>
        <w:t xml:space="preserve"> Not all counsellors may be able to relate to the trauma which may result from leaving a relationship in such collectivist</w:t>
      </w:r>
      <w:r w:rsidR="004728C1" w:rsidRPr="006A0466">
        <w:rPr>
          <w:rFonts w:ascii="Garamond" w:hAnsi="Garamond"/>
          <w:sz w:val="28"/>
          <w:szCs w:val="28"/>
        </w:rPr>
        <w:t xml:space="preserve"> contexts</w:t>
      </w:r>
      <w:r w:rsidR="005B055F" w:rsidRPr="006A0466">
        <w:rPr>
          <w:rFonts w:ascii="Garamond" w:hAnsi="Garamond"/>
          <w:sz w:val="28"/>
          <w:szCs w:val="28"/>
        </w:rPr>
        <w:t xml:space="preserve"> </w:t>
      </w:r>
      <w:r w:rsidR="005B055F" w:rsidRPr="006A0466">
        <w:rPr>
          <w:rFonts w:ascii="Garamond" w:hAnsi="Garamond"/>
          <w:sz w:val="28"/>
          <w:szCs w:val="28"/>
        </w:rPr>
        <w:fldChar w:fldCharType="begin"/>
      </w:r>
      <w:r w:rsidR="005B055F" w:rsidRPr="006A0466">
        <w:rPr>
          <w:rFonts w:ascii="Garamond" w:hAnsi="Garamond"/>
          <w:sz w:val="28"/>
          <w:szCs w:val="28"/>
        </w:rPr>
        <w:instrText xml:space="preserve"> ADDIN EN.CITE &lt;EndNote&gt;&lt;Cite&gt;&lt;Author&gt;Sokoloff&lt;/Author&gt;&lt;Year&gt;2008&lt;/Year&gt;&lt;RecNum&gt;125&lt;/RecNum&gt;&lt;DisplayText&gt;(Sokoloff, 2008)&lt;/DisplayText&gt;&lt;record&gt;&lt;rec-number&gt;125&lt;/rec-number&gt;&lt;foreign-keys&gt;&lt;key app="EN" db-id="avffdtptns5rwyeeze75vprcw02dswtzsdt0" timestamp="1567908536"&gt;125&lt;/key&gt;&lt;/foreign-keys&gt;&lt;ref-type name="Journal Article"&gt;17&lt;/ref-type&gt;&lt;contributors&gt;&lt;authors&gt;&lt;author&gt;Sokoloff, Natalie J &lt;/author&gt;&lt;/authors&gt;&lt;/contributors&gt;&lt;titles&gt;&lt;title&gt;Expanding the intersectional paradigm to better understand domestic violence in immigrant communities&lt;/title&gt;&lt;secondary-title&gt;Critical Criminology&lt;/secondary-title&gt;&lt;/titles&gt;&lt;periodical&gt;&lt;full-title&gt;Critical Criminology&lt;/full-title&gt;&lt;/periodical&gt;&lt;pages&gt;229-255&lt;/pages&gt;&lt;volume&gt;16&lt;/volume&gt;&lt;number&gt;4&lt;/number&gt;&lt;dates&gt;&lt;year&gt;2008&lt;/year&gt;&lt;/dates&gt;&lt;isbn&gt;1205-8629&lt;/isbn&gt;&lt;urls&gt;&lt;/urls&gt;&lt;/record&gt;&lt;/Cite&gt;&lt;/EndNote&gt;</w:instrText>
      </w:r>
      <w:r w:rsidR="005B055F" w:rsidRPr="006A0466">
        <w:rPr>
          <w:rFonts w:ascii="Garamond" w:hAnsi="Garamond"/>
          <w:sz w:val="28"/>
          <w:szCs w:val="28"/>
        </w:rPr>
        <w:fldChar w:fldCharType="separate"/>
      </w:r>
      <w:r w:rsidR="005B055F" w:rsidRPr="006A0466">
        <w:rPr>
          <w:rFonts w:ascii="Garamond" w:hAnsi="Garamond"/>
          <w:noProof/>
          <w:sz w:val="28"/>
          <w:szCs w:val="28"/>
        </w:rPr>
        <w:t>(Sokoloff, 2008)</w:t>
      </w:r>
      <w:r w:rsidR="005B055F" w:rsidRPr="006A0466">
        <w:rPr>
          <w:rFonts w:ascii="Garamond" w:hAnsi="Garamond"/>
          <w:sz w:val="28"/>
          <w:szCs w:val="28"/>
        </w:rPr>
        <w:fldChar w:fldCharType="end"/>
      </w:r>
      <w:r w:rsidR="007420DA" w:rsidRPr="006A0466">
        <w:rPr>
          <w:rFonts w:ascii="Garamond" w:hAnsi="Garamond"/>
          <w:sz w:val="28"/>
          <w:szCs w:val="28"/>
        </w:rPr>
        <w:t>.</w:t>
      </w:r>
      <w:r w:rsidR="00A2182B" w:rsidRPr="006A0466">
        <w:rPr>
          <w:rFonts w:ascii="Garamond" w:hAnsi="Garamond"/>
          <w:sz w:val="28"/>
          <w:szCs w:val="28"/>
        </w:rPr>
        <w:t xml:space="preserve"> </w:t>
      </w:r>
      <w:r w:rsidR="00A2182B" w:rsidRPr="006A0466">
        <w:rPr>
          <w:rFonts w:ascii="Garamond" w:hAnsi="Garamond"/>
          <w:sz w:val="28"/>
          <w:szCs w:val="28"/>
          <w:highlight w:val="cyan"/>
        </w:rPr>
        <w:t>The resultant social isolation and stigmatisation</w:t>
      </w:r>
      <w:r w:rsidR="000008C2" w:rsidRPr="006A0466">
        <w:rPr>
          <w:rFonts w:ascii="Garamond" w:hAnsi="Garamond"/>
          <w:sz w:val="28"/>
          <w:szCs w:val="28"/>
          <w:highlight w:val="cyan"/>
        </w:rPr>
        <w:t xml:space="preserve"> are enormous.</w:t>
      </w:r>
      <w:r w:rsidR="00C301F7" w:rsidRPr="006A0466">
        <w:rPr>
          <w:rFonts w:ascii="Garamond" w:hAnsi="Garamond"/>
          <w:sz w:val="28"/>
          <w:szCs w:val="28"/>
          <w:highlight w:val="cyan"/>
        </w:rPr>
        <w:t xml:space="preserve"> Such a shunned woman </w:t>
      </w:r>
      <w:proofErr w:type="gramStart"/>
      <w:r w:rsidR="00C301F7" w:rsidRPr="006A0466">
        <w:rPr>
          <w:rFonts w:ascii="Garamond" w:hAnsi="Garamond"/>
          <w:sz w:val="28"/>
          <w:szCs w:val="28"/>
          <w:highlight w:val="cyan"/>
        </w:rPr>
        <w:t>would be considered</w:t>
      </w:r>
      <w:proofErr w:type="gramEnd"/>
      <w:r w:rsidR="00C301F7" w:rsidRPr="006A0466">
        <w:rPr>
          <w:rFonts w:ascii="Garamond" w:hAnsi="Garamond"/>
          <w:sz w:val="28"/>
          <w:szCs w:val="28"/>
          <w:highlight w:val="cyan"/>
        </w:rPr>
        <w:t xml:space="preserve"> ‘mentally ill’ or weak if her family or community knew that she was seeking counselling. This could have a significant impact on individual self-esteem.</w:t>
      </w:r>
      <w:r w:rsidR="007420DA" w:rsidRPr="006A0466">
        <w:rPr>
          <w:rFonts w:ascii="Garamond" w:hAnsi="Garamond"/>
          <w:sz w:val="28"/>
          <w:szCs w:val="28"/>
        </w:rPr>
        <w:t xml:space="preserve"> </w:t>
      </w:r>
      <w:r w:rsidR="00A2182B" w:rsidRPr="006A0466">
        <w:rPr>
          <w:rFonts w:ascii="Garamond" w:hAnsi="Garamond"/>
          <w:sz w:val="28"/>
          <w:szCs w:val="28"/>
        </w:rPr>
        <w:t xml:space="preserve">Counsellors </w:t>
      </w:r>
      <w:r w:rsidR="007420DA" w:rsidRPr="006A0466">
        <w:rPr>
          <w:rFonts w:ascii="Garamond" w:hAnsi="Garamond"/>
          <w:sz w:val="28"/>
          <w:szCs w:val="28"/>
        </w:rPr>
        <w:t>may lack cultural competence</w:t>
      </w:r>
      <w:r w:rsidR="00CD2678" w:rsidRPr="006A0466">
        <w:rPr>
          <w:rFonts w:ascii="Garamond" w:hAnsi="Garamond"/>
          <w:sz w:val="28"/>
          <w:szCs w:val="28"/>
        </w:rPr>
        <w:t>, when attempting to advice women from these backgrounds to alienate themselves from their oppressive partners and communities without fully understan</w:t>
      </w:r>
      <w:r w:rsidR="0082764D" w:rsidRPr="006A0466">
        <w:rPr>
          <w:rFonts w:ascii="Garamond" w:hAnsi="Garamond"/>
          <w:sz w:val="28"/>
          <w:szCs w:val="28"/>
        </w:rPr>
        <w:t>ding the impact of such actions</w:t>
      </w:r>
      <w:r w:rsidR="00155B65" w:rsidRPr="006A0466">
        <w:rPr>
          <w:rFonts w:ascii="Garamond" w:hAnsi="Garamond"/>
          <w:sz w:val="28"/>
          <w:szCs w:val="28"/>
        </w:rPr>
        <w:t>. This is not to deny the ethical dilemma pr</w:t>
      </w:r>
      <w:r w:rsidR="000571EE" w:rsidRPr="006A0466">
        <w:rPr>
          <w:rFonts w:ascii="Garamond" w:hAnsi="Garamond"/>
          <w:sz w:val="28"/>
          <w:szCs w:val="28"/>
        </w:rPr>
        <w:t>esented by such situations, where</w:t>
      </w:r>
      <w:r w:rsidR="00155B65" w:rsidRPr="006A0466">
        <w:rPr>
          <w:rFonts w:ascii="Garamond" w:hAnsi="Garamond"/>
          <w:sz w:val="28"/>
          <w:szCs w:val="28"/>
        </w:rPr>
        <w:t xml:space="preserve"> counsellors </w:t>
      </w:r>
      <w:proofErr w:type="gramStart"/>
      <w:r w:rsidR="00155B65" w:rsidRPr="006A0466">
        <w:rPr>
          <w:rFonts w:ascii="Garamond" w:hAnsi="Garamond"/>
          <w:sz w:val="28"/>
          <w:szCs w:val="28"/>
        </w:rPr>
        <w:t>are expected</w:t>
      </w:r>
      <w:proofErr w:type="gramEnd"/>
      <w:r w:rsidR="00155B65" w:rsidRPr="006A0466">
        <w:rPr>
          <w:rFonts w:ascii="Garamond" w:hAnsi="Garamond"/>
          <w:sz w:val="28"/>
          <w:szCs w:val="28"/>
        </w:rPr>
        <w:t xml:space="preserve"> to keep the women safe and at the same time enable their empowerment</w:t>
      </w:r>
      <w:r w:rsidR="006E261A" w:rsidRPr="006A0466">
        <w:rPr>
          <w:rFonts w:ascii="Garamond" w:hAnsi="Garamond"/>
          <w:sz w:val="28"/>
          <w:szCs w:val="28"/>
        </w:rPr>
        <w:t>. Rather</w:t>
      </w:r>
      <w:r w:rsidR="00F727CF" w:rsidRPr="006A0466">
        <w:rPr>
          <w:rFonts w:ascii="Garamond" w:hAnsi="Garamond"/>
          <w:sz w:val="28"/>
          <w:szCs w:val="28"/>
        </w:rPr>
        <w:t>,</w:t>
      </w:r>
      <w:r w:rsidR="006E261A" w:rsidRPr="006A0466">
        <w:rPr>
          <w:rFonts w:ascii="Garamond" w:hAnsi="Garamond"/>
          <w:sz w:val="28"/>
          <w:szCs w:val="28"/>
        </w:rPr>
        <w:t xml:space="preserve"> it demonstrates the need for an ethnic cultural perspectives</w:t>
      </w:r>
      <w:r w:rsidR="00E13AC0" w:rsidRPr="006A0466">
        <w:rPr>
          <w:rFonts w:ascii="Garamond" w:hAnsi="Garamond"/>
          <w:sz w:val="28"/>
          <w:szCs w:val="28"/>
        </w:rPr>
        <w:t xml:space="preserve"> to work with women from collectivists background experiencing domestic violence and living in western nations</w:t>
      </w:r>
      <w:r w:rsidR="006E261A" w:rsidRPr="006A0466">
        <w:rPr>
          <w:rFonts w:ascii="Garamond" w:hAnsi="Garamond"/>
          <w:sz w:val="28"/>
          <w:szCs w:val="28"/>
        </w:rPr>
        <w:t xml:space="preserve"> </w:t>
      </w:r>
      <w:r w:rsidR="000441C7" w:rsidRPr="006A0466">
        <w:rPr>
          <w:rFonts w:ascii="Garamond" w:hAnsi="Garamond"/>
          <w:sz w:val="28"/>
          <w:szCs w:val="28"/>
        </w:rPr>
        <w:fldChar w:fldCharType="begin"/>
      </w:r>
      <w:r w:rsidR="000441C7" w:rsidRPr="006A0466">
        <w:rPr>
          <w:rFonts w:ascii="Garamond" w:hAnsi="Garamond"/>
          <w:sz w:val="28"/>
          <w:szCs w:val="28"/>
        </w:rPr>
        <w:instrText xml:space="preserve"> ADDIN EN.CITE &lt;EndNote&gt;&lt;Cite&gt;&lt;Author&gt;Nair&lt;/Author&gt;&lt;Year&gt;2017&lt;/Year&gt;&lt;RecNum&gt;121&lt;/RecNum&gt;&lt;DisplayText&gt;(Nair, 2017)&lt;/DisplayText&gt;&lt;record&gt;&lt;rec-number&gt;121&lt;/rec-number&gt;&lt;foreign-keys&gt;&lt;key app="EN" db-id="avffdtptns5rwyeeze75vprcw02dswtzsdt0" timestamp="1567837780"&gt;121&lt;/key&gt;&lt;/foreign-keys&gt;&lt;ref-type name="Thesis"&gt;32&lt;/ref-type&gt;&lt;contributors&gt;&lt;authors&gt;&lt;author&gt;Nair, Shila&lt;/author&gt;&lt;/authors&gt;&lt;/contributors&gt;&lt;titles&gt;&lt;title&gt;Elephant in the therapy room: counselling experiences of ethnic immigrant women survivors of family violence in Aotearoa, New Zealand&lt;/title&gt;&lt;/titles&gt;&lt;volume&gt;Master’s Degree in Counselling&lt;/volume&gt;&lt;keywords&gt;&lt;keyword&gt;AFRICAN PEOPLES&lt;/keyword&gt;&lt;keyword&gt;ASIAN PEOPLES&lt;/keyword&gt;&lt;keyword&gt;COUNSELLING&lt;/keyword&gt;&lt;keyword&gt;CULTURAL ISSUES&lt;/keyword&gt;&lt;keyword&gt;DOMESTIC VIOLENCE&lt;/keyword&gt;&lt;keyword&gt;FAMILY VIOLENCE&lt;/keyword&gt;&lt;keyword&gt;INTERVENTION&lt;/keyword&gt;&lt;keyword&gt;MIDDLE EASTERN PEOPLES&lt;/keyword&gt;&lt;keyword&gt;MIGRANTS&lt;/keyword&gt;&lt;keyword&gt;VICTIMS OF DOMESTIC VIOLENCE&lt;/keyword&gt;&lt;keyword&gt;NEW ZEALAND&lt;/keyword&gt;&lt;/keywords&gt;&lt;dates&gt;&lt;year&gt;2017&lt;/year&gt;&lt;/dates&gt;&lt;publisher&gt; University of Auckland&lt;/publisher&gt;&lt;urls&gt;&lt;related-urls&gt;&lt;url&gt;https://nzfvc.org.nz/sites/nzfvc.org.nz/files/Shila-Nair-MCOUN-Research-Paper-Dec-2017.pdf&lt;/url&gt;&lt;/related-urls&gt;&lt;/urls&gt;&lt;/record&gt;&lt;/Cite&gt;&lt;/EndNote&gt;</w:instrText>
      </w:r>
      <w:r w:rsidR="000441C7" w:rsidRPr="006A0466">
        <w:rPr>
          <w:rFonts w:ascii="Garamond" w:hAnsi="Garamond"/>
          <w:sz w:val="28"/>
          <w:szCs w:val="28"/>
        </w:rPr>
        <w:fldChar w:fldCharType="separate"/>
      </w:r>
      <w:r w:rsidR="000441C7" w:rsidRPr="006A0466">
        <w:rPr>
          <w:rFonts w:ascii="Garamond" w:hAnsi="Garamond"/>
          <w:noProof/>
          <w:sz w:val="28"/>
          <w:szCs w:val="28"/>
        </w:rPr>
        <w:t>(Nair, 2017)</w:t>
      </w:r>
      <w:r w:rsidR="000441C7" w:rsidRPr="006A0466">
        <w:rPr>
          <w:rFonts w:ascii="Garamond" w:hAnsi="Garamond"/>
          <w:sz w:val="28"/>
          <w:szCs w:val="28"/>
        </w:rPr>
        <w:fldChar w:fldCharType="end"/>
      </w:r>
      <w:r w:rsidR="00BA6F08" w:rsidRPr="006A0466">
        <w:rPr>
          <w:rFonts w:ascii="Garamond" w:hAnsi="Garamond"/>
          <w:sz w:val="28"/>
          <w:szCs w:val="28"/>
        </w:rPr>
        <w:t>.</w:t>
      </w:r>
    </w:p>
    <w:p w:rsidR="00F2766F" w:rsidRPr="006A0466" w:rsidRDefault="00F2766F" w:rsidP="003020E3">
      <w:pPr>
        <w:jc w:val="both"/>
        <w:rPr>
          <w:rFonts w:ascii="Garamond" w:hAnsi="Garamond"/>
          <w:sz w:val="28"/>
          <w:szCs w:val="28"/>
        </w:rPr>
      </w:pPr>
    </w:p>
    <w:p w:rsidR="00B922A2" w:rsidRPr="006A0466" w:rsidRDefault="00A02F31" w:rsidP="006C2801">
      <w:pPr>
        <w:jc w:val="both"/>
        <w:rPr>
          <w:rFonts w:ascii="Garamond" w:hAnsi="Garamond"/>
          <w:sz w:val="28"/>
          <w:szCs w:val="28"/>
        </w:rPr>
      </w:pPr>
      <w:r w:rsidRPr="006A0466">
        <w:rPr>
          <w:rFonts w:ascii="Garamond" w:hAnsi="Garamond"/>
          <w:sz w:val="28"/>
          <w:szCs w:val="28"/>
          <w:highlight w:val="cyan"/>
        </w:rPr>
        <w:t>Simon-Kumar (2019)</w:t>
      </w:r>
      <w:r w:rsidR="00054AC8" w:rsidRPr="006A0466">
        <w:rPr>
          <w:rFonts w:ascii="Garamond" w:hAnsi="Garamond"/>
          <w:sz w:val="28"/>
          <w:szCs w:val="28"/>
          <w:highlight w:val="cyan"/>
        </w:rPr>
        <w:t xml:space="preserve"> reporting on a research project observed that community-based practitioners working with women from migrant and refugee background who have experienced domestic violence utilise a range of culturally-oriented intervention </w:t>
      </w:r>
      <w:r w:rsidR="00A420DE" w:rsidRPr="006A0466">
        <w:rPr>
          <w:rFonts w:ascii="Garamond" w:hAnsi="Garamond"/>
          <w:sz w:val="28"/>
          <w:szCs w:val="28"/>
          <w:highlight w:val="cyan"/>
        </w:rPr>
        <w:lastRenderedPageBreak/>
        <w:t>methods</w:t>
      </w:r>
      <w:r w:rsidR="00054AC8" w:rsidRPr="006A0466">
        <w:rPr>
          <w:rFonts w:ascii="Garamond" w:hAnsi="Garamond"/>
          <w:sz w:val="28"/>
          <w:szCs w:val="28"/>
          <w:highlight w:val="cyan"/>
        </w:rPr>
        <w:t>.</w:t>
      </w:r>
      <w:r w:rsidR="004B2FF3" w:rsidRPr="006A0466">
        <w:rPr>
          <w:rFonts w:ascii="Garamond" w:hAnsi="Garamond"/>
          <w:sz w:val="28"/>
          <w:szCs w:val="28"/>
          <w:highlight w:val="cyan"/>
        </w:rPr>
        <w:t xml:space="preserve"> Most of these take a preventative</w:t>
      </w:r>
      <w:r w:rsidR="00A93573" w:rsidRPr="006A0466">
        <w:rPr>
          <w:rFonts w:ascii="Garamond" w:hAnsi="Garamond"/>
          <w:sz w:val="28"/>
          <w:szCs w:val="28"/>
          <w:highlight w:val="cyan"/>
        </w:rPr>
        <w:t xml:space="preserve"> and family safety </w:t>
      </w:r>
      <w:r w:rsidR="004B2FF3" w:rsidRPr="006A0466">
        <w:rPr>
          <w:rFonts w:ascii="Garamond" w:hAnsi="Garamond"/>
          <w:sz w:val="28"/>
          <w:szCs w:val="28"/>
          <w:highlight w:val="cyan"/>
        </w:rPr>
        <w:t xml:space="preserve">approach, </w:t>
      </w:r>
      <w:r w:rsidR="00A93573" w:rsidRPr="006A0466">
        <w:rPr>
          <w:rFonts w:ascii="Garamond" w:hAnsi="Garamond"/>
          <w:sz w:val="28"/>
          <w:szCs w:val="28"/>
          <w:highlight w:val="cyan"/>
        </w:rPr>
        <w:t>in addition to the</w:t>
      </w:r>
      <w:r w:rsidR="004B2FF3" w:rsidRPr="006A0466">
        <w:rPr>
          <w:rFonts w:ascii="Garamond" w:hAnsi="Garamond"/>
          <w:sz w:val="28"/>
          <w:szCs w:val="28"/>
          <w:highlight w:val="cyan"/>
        </w:rPr>
        <w:t xml:space="preserve"> dominant</w:t>
      </w:r>
      <w:r w:rsidR="00A93573" w:rsidRPr="006A0466">
        <w:rPr>
          <w:rFonts w:ascii="Garamond" w:hAnsi="Garamond"/>
          <w:sz w:val="28"/>
          <w:szCs w:val="28"/>
          <w:highlight w:val="cyan"/>
        </w:rPr>
        <w:t xml:space="preserve"> individual</w:t>
      </w:r>
      <w:r w:rsidR="004B2FF3" w:rsidRPr="006A0466">
        <w:rPr>
          <w:rFonts w:ascii="Garamond" w:hAnsi="Garamond"/>
          <w:sz w:val="28"/>
          <w:szCs w:val="28"/>
          <w:highlight w:val="cyan"/>
        </w:rPr>
        <w:t xml:space="preserve"> safety approach.</w:t>
      </w:r>
      <w:r w:rsidR="00A31388" w:rsidRPr="006A0466">
        <w:rPr>
          <w:rFonts w:ascii="Garamond" w:hAnsi="Garamond"/>
          <w:sz w:val="28"/>
          <w:szCs w:val="28"/>
          <w:highlight w:val="cyan"/>
        </w:rPr>
        <w:t xml:space="preserve"> Primarily, these diverse techniques seek to ‘mobilise culture’</w:t>
      </w:r>
      <w:r w:rsidR="0073666E" w:rsidRPr="006A0466">
        <w:rPr>
          <w:rFonts w:ascii="Garamond" w:hAnsi="Garamond"/>
          <w:sz w:val="28"/>
          <w:szCs w:val="28"/>
          <w:highlight w:val="cyan"/>
        </w:rPr>
        <w:t xml:space="preserve"> and its strengths for domestic violence</w:t>
      </w:r>
      <w:r w:rsidR="00811396" w:rsidRPr="006A0466">
        <w:rPr>
          <w:rFonts w:ascii="Garamond" w:hAnsi="Garamond"/>
          <w:sz w:val="28"/>
          <w:szCs w:val="28"/>
          <w:highlight w:val="cyan"/>
        </w:rPr>
        <w:t xml:space="preserve"> intervention</w:t>
      </w:r>
      <w:r w:rsidR="003612E2" w:rsidRPr="006A0466">
        <w:rPr>
          <w:rFonts w:ascii="Garamond" w:hAnsi="Garamond"/>
          <w:sz w:val="28"/>
          <w:szCs w:val="28"/>
          <w:highlight w:val="cyan"/>
        </w:rPr>
        <w:t>, rather than erasing culture</w:t>
      </w:r>
      <w:r w:rsidR="00220B52" w:rsidRPr="006A0466">
        <w:rPr>
          <w:rFonts w:ascii="Garamond" w:hAnsi="Garamond"/>
          <w:sz w:val="28"/>
          <w:szCs w:val="28"/>
          <w:highlight w:val="cyan"/>
        </w:rPr>
        <w:t>.</w:t>
      </w:r>
      <w:r w:rsidR="00220B52" w:rsidRPr="006A0466">
        <w:rPr>
          <w:rFonts w:ascii="Garamond" w:hAnsi="Garamond"/>
          <w:sz w:val="28"/>
          <w:szCs w:val="28"/>
        </w:rPr>
        <w:t xml:space="preserve"> </w:t>
      </w:r>
      <w:r w:rsidR="000C2E1C" w:rsidRPr="006A0466">
        <w:rPr>
          <w:rFonts w:ascii="Garamond" w:hAnsi="Garamond"/>
          <w:sz w:val="28"/>
          <w:szCs w:val="28"/>
        </w:rPr>
        <w:t xml:space="preserve">It </w:t>
      </w:r>
      <w:proofErr w:type="gramStart"/>
      <w:r w:rsidR="000C2E1C" w:rsidRPr="006A0466">
        <w:rPr>
          <w:rFonts w:ascii="Garamond" w:hAnsi="Garamond"/>
          <w:sz w:val="28"/>
          <w:szCs w:val="28"/>
        </w:rPr>
        <w:t>has been noted</w:t>
      </w:r>
      <w:proofErr w:type="gramEnd"/>
      <w:r w:rsidR="000C2E1C" w:rsidRPr="006A0466">
        <w:rPr>
          <w:rFonts w:ascii="Garamond" w:hAnsi="Garamond"/>
          <w:sz w:val="28"/>
          <w:szCs w:val="28"/>
        </w:rPr>
        <w:t xml:space="preserve"> that in most account of domestic violence among migrant communities, </w:t>
      </w:r>
      <w:r w:rsidR="000C2E1C" w:rsidRPr="006A0466">
        <w:rPr>
          <w:rFonts w:ascii="Garamond" w:hAnsi="Garamond"/>
          <w:sz w:val="28"/>
          <w:szCs w:val="28"/>
          <w:highlight w:val="cyan"/>
        </w:rPr>
        <w:t>culture is often portrayed as the root cause of violence and from which women need exoneration and refuge.</w:t>
      </w:r>
      <w:r w:rsidR="00D1318E" w:rsidRPr="006A0466">
        <w:rPr>
          <w:rFonts w:ascii="Garamond" w:hAnsi="Garamond"/>
          <w:sz w:val="28"/>
          <w:szCs w:val="28"/>
          <w:highlight w:val="cyan"/>
        </w:rPr>
        <w:t xml:space="preserve"> Consequently, domestic violence interventions are often constructed around challenging, resisting, and changing ‘oppressive’ cultures</w:t>
      </w:r>
      <w:r w:rsidR="00B4283D" w:rsidRPr="006A0466">
        <w:rPr>
          <w:rFonts w:ascii="Garamond" w:hAnsi="Garamond"/>
          <w:sz w:val="28"/>
          <w:szCs w:val="28"/>
          <w:highlight w:val="cyan"/>
        </w:rPr>
        <w:t xml:space="preserve"> </w:t>
      </w:r>
      <w:r w:rsidR="00B4283D" w:rsidRPr="006A0466">
        <w:rPr>
          <w:rFonts w:ascii="Garamond" w:hAnsi="Garamond"/>
          <w:sz w:val="28"/>
          <w:szCs w:val="28"/>
          <w:highlight w:val="cyan"/>
        </w:rPr>
        <w:fldChar w:fldCharType="begin"/>
      </w:r>
      <w:r w:rsidR="00B4283D" w:rsidRPr="006A0466">
        <w:rPr>
          <w:rFonts w:ascii="Garamond" w:hAnsi="Garamond"/>
          <w:sz w:val="28"/>
          <w:szCs w:val="28"/>
          <w:highlight w:val="cyan"/>
        </w:rPr>
        <w:instrText xml:space="preserve"> ADDIN EN.CITE &lt;EndNote&gt;&lt;Cite&gt;&lt;Author&gt;Sokoloff&lt;/Author&gt;&lt;Year&gt;2008&lt;/Year&gt;&lt;RecNum&gt;125&lt;/RecNum&gt;&lt;DisplayText&gt;(Sokoloff, 2008)&lt;/DisplayText&gt;&lt;record&gt;&lt;rec-number&gt;125&lt;/rec-number&gt;&lt;foreign-keys&gt;&lt;key app="EN" db-id="avffdtptns5rwyeeze75vprcw02dswtzsdt0" timestamp="1567908536"&gt;125&lt;/key&gt;&lt;/foreign-keys&gt;&lt;ref-type name="Journal Article"&gt;17&lt;/ref-type&gt;&lt;contributors&gt;&lt;authors&gt;&lt;author&gt;Sokoloff, Natalie J &lt;/author&gt;&lt;/authors&gt;&lt;/contributors&gt;&lt;titles&gt;&lt;title&gt;Expanding the intersectional paradigm to better understand domestic violence in immigrant communities&lt;/title&gt;&lt;secondary-title&gt;Critical Criminology&lt;/secondary-title&gt;&lt;/titles&gt;&lt;periodical&gt;&lt;full-title&gt;Critical Criminology&lt;/full-title&gt;&lt;/periodical&gt;&lt;pages&gt;229-255&lt;/pages&gt;&lt;volume&gt;16&lt;/volume&gt;&lt;number&gt;4&lt;/number&gt;&lt;dates&gt;&lt;year&gt;2008&lt;/year&gt;&lt;/dates&gt;&lt;isbn&gt;1205-8629&lt;/isbn&gt;&lt;urls&gt;&lt;/urls&gt;&lt;/record&gt;&lt;/Cite&gt;&lt;/EndNote&gt;</w:instrText>
      </w:r>
      <w:r w:rsidR="00B4283D" w:rsidRPr="006A0466">
        <w:rPr>
          <w:rFonts w:ascii="Garamond" w:hAnsi="Garamond"/>
          <w:sz w:val="28"/>
          <w:szCs w:val="28"/>
          <w:highlight w:val="cyan"/>
        </w:rPr>
        <w:fldChar w:fldCharType="separate"/>
      </w:r>
      <w:r w:rsidR="00B4283D" w:rsidRPr="006A0466">
        <w:rPr>
          <w:rFonts w:ascii="Garamond" w:hAnsi="Garamond"/>
          <w:noProof/>
          <w:sz w:val="28"/>
          <w:szCs w:val="28"/>
          <w:highlight w:val="cyan"/>
        </w:rPr>
        <w:t>(Sokoloff, 2008)</w:t>
      </w:r>
      <w:r w:rsidR="00B4283D" w:rsidRPr="006A0466">
        <w:rPr>
          <w:rFonts w:ascii="Garamond" w:hAnsi="Garamond"/>
          <w:sz w:val="28"/>
          <w:szCs w:val="28"/>
          <w:highlight w:val="cyan"/>
        </w:rPr>
        <w:fldChar w:fldCharType="end"/>
      </w:r>
      <w:r w:rsidR="00D1318E" w:rsidRPr="006A0466">
        <w:rPr>
          <w:rFonts w:ascii="Garamond" w:hAnsi="Garamond"/>
          <w:sz w:val="28"/>
          <w:szCs w:val="28"/>
          <w:highlight w:val="cyan"/>
        </w:rPr>
        <w:t xml:space="preserve">. </w:t>
      </w:r>
      <w:r w:rsidR="00432E76" w:rsidRPr="006A0466">
        <w:rPr>
          <w:rFonts w:ascii="Garamond" w:hAnsi="Garamond"/>
          <w:sz w:val="28"/>
          <w:szCs w:val="28"/>
          <w:highlight w:val="cyan"/>
        </w:rPr>
        <w:t xml:space="preserve">However, a new perspective has emerged, </w:t>
      </w:r>
      <w:r w:rsidR="00750CC2" w:rsidRPr="006A0466">
        <w:rPr>
          <w:rFonts w:ascii="Garamond" w:hAnsi="Garamond"/>
          <w:sz w:val="28"/>
          <w:szCs w:val="28"/>
          <w:highlight w:val="cyan"/>
        </w:rPr>
        <w:t>which perceives culture to be potentially transformatory.</w:t>
      </w:r>
      <w:r w:rsidR="00D800D9" w:rsidRPr="006A0466">
        <w:rPr>
          <w:rFonts w:ascii="Garamond" w:hAnsi="Garamond"/>
          <w:sz w:val="28"/>
          <w:szCs w:val="28"/>
          <w:highlight w:val="cyan"/>
        </w:rPr>
        <w:t xml:space="preserve"> It </w:t>
      </w:r>
      <w:proofErr w:type="gramStart"/>
      <w:r w:rsidR="00D800D9" w:rsidRPr="006A0466">
        <w:rPr>
          <w:rFonts w:ascii="Garamond" w:hAnsi="Garamond"/>
          <w:sz w:val="28"/>
          <w:szCs w:val="28"/>
          <w:highlight w:val="cyan"/>
        </w:rPr>
        <w:t>is based</w:t>
      </w:r>
      <w:proofErr w:type="gramEnd"/>
      <w:r w:rsidR="00D800D9" w:rsidRPr="006A0466">
        <w:rPr>
          <w:rFonts w:ascii="Garamond" w:hAnsi="Garamond"/>
          <w:sz w:val="28"/>
          <w:szCs w:val="28"/>
          <w:highlight w:val="cyan"/>
        </w:rPr>
        <w:t xml:space="preserve"> on the recognition that culture has many implications for women experiencing domestic violence, and that not all of these is negative</w:t>
      </w:r>
      <w:r w:rsidR="00D800D9" w:rsidRPr="006A0466">
        <w:rPr>
          <w:rFonts w:ascii="Garamond" w:hAnsi="Garamond"/>
          <w:sz w:val="28"/>
          <w:szCs w:val="28"/>
        </w:rPr>
        <w:t>.</w:t>
      </w:r>
      <w:r w:rsidR="00750CC2" w:rsidRPr="006A0466">
        <w:rPr>
          <w:rFonts w:ascii="Garamond" w:hAnsi="Garamond"/>
          <w:sz w:val="28"/>
          <w:szCs w:val="28"/>
        </w:rPr>
        <w:t xml:space="preserve"> </w:t>
      </w:r>
    </w:p>
    <w:p w:rsidR="00B922A2" w:rsidRPr="006A0466" w:rsidRDefault="00B922A2" w:rsidP="006C2801">
      <w:pPr>
        <w:jc w:val="both"/>
        <w:rPr>
          <w:rFonts w:ascii="Garamond" w:hAnsi="Garamond"/>
          <w:sz w:val="28"/>
          <w:szCs w:val="28"/>
        </w:rPr>
      </w:pPr>
    </w:p>
    <w:p w:rsidR="006C2801" w:rsidRPr="006A0466" w:rsidRDefault="00750CC2" w:rsidP="006C2801">
      <w:pPr>
        <w:jc w:val="both"/>
        <w:rPr>
          <w:rFonts w:ascii="Garamond" w:hAnsi="Garamond"/>
          <w:sz w:val="28"/>
          <w:szCs w:val="28"/>
        </w:rPr>
      </w:pPr>
      <w:r w:rsidRPr="006A0466">
        <w:rPr>
          <w:rFonts w:ascii="Garamond" w:hAnsi="Garamond"/>
          <w:sz w:val="28"/>
          <w:szCs w:val="28"/>
        </w:rPr>
        <w:t>Accordingly, p</w:t>
      </w:r>
      <w:r w:rsidR="00220B52" w:rsidRPr="006A0466">
        <w:rPr>
          <w:rFonts w:ascii="Garamond" w:hAnsi="Garamond"/>
          <w:sz w:val="28"/>
          <w:szCs w:val="28"/>
        </w:rPr>
        <w:t xml:space="preserve">ractitioners use a range of strategies </w:t>
      </w:r>
      <w:r w:rsidR="0022363B" w:rsidRPr="006A0466">
        <w:rPr>
          <w:rFonts w:ascii="Garamond" w:hAnsi="Garamond"/>
          <w:sz w:val="28"/>
          <w:szCs w:val="28"/>
        </w:rPr>
        <w:t>including working with the entire family</w:t>
      </w:r>
      <w:r w:rsidR="00220B52" w:rsidRPr="006A0466">
        <w:rPr>
          <w:rFonts w:ascii="Garamond" w:hAnsi="Garamond"/>
          <w:sz w:val="28"/>
          <w:szCs w:val="28"/>
        </w:rPr>
        <w:t xml:space="preserve">, engaging men in designing and delivering interventions, </w:t>
      </w:r>
      <w:r w:rsidR="0022363B" w:rsidRPr="006A0466">
        <w:rPr>
          <w:rFonts w:ascii="Garamond" w:hAnsi="Garamond"/>
          <w:sz w:val="28"/>
          <w:szCs w:val="28"/>
        </w:rPr>
        <w:t>using ‘micro-interventions’ tailored to the women’s individual needs</w:t>
      </w:r>
      <w:r w:rsidR="00551E24" w:rsidRPr="006A0466">
        <w:rPr>
          <w:rFonts w:ascii="Garamond" w:hAnsi="Garamond"/>
          <w:sz w:val="28"/>
          <w:szCs w:val="28"/>
        </w:rPr>
        <w:t xml:space="preserve"> and focusing on empowerment</w:t>
      </w:r>
      <w:r w:rsidR="00F72872" w:rsidRPr="006A0466">
        <w:rPr>
          <w:rFonts w:ascii="Garamond" w:hAnsi="Garamond"/>
          <w:sz w:val="28"/>
          <w:szCs w:val="28"/>
        </w:rPr>
        <w:t xml:space="preserve"> (such as driving lessons, English-language classes</w:t>
      </w:r>
      <w:r w:rsidR="00F3729D" w:rsidRPr="006A0466">
        <w:rPr>
          <w:rFonts w:ascii="Garamond" w:hAnsi="Garamond"/>
          <w:sz w:val="28"/>
          <w:szCs w:val="28"/>
        </w:rPr>
        <w:t xml:space="preserve"> and catering programs)</w:t>
      </w:r>
      <w:r w:rsidR="0022363B" w:rsidRPr="006A0466">
        <w:rPr>
          <w:rFonts w:ascii="Garamond" w:hAnsi="Garamond"/>
          <w:sz w:val="28"/>
          <w:szCs w:val="28"/>
        </w:rPr>
        <w:t xml:space="preserve">, </w:t>
      </w:r>
      <w:r w:rsidR="00220B52" w:rsidRPr="006A0466">
        <w:rPr>
          <w:rFonts w:ascii="Garamond" w:hAnsi="Garamond"/>
          <w:sz w:val="28"/>
          <w:szCs w:val="28"/>
        </w:rPr>
        <w:t>and utilising cultural elements such as spirituality as a strategy</w:t>
      </w:r>
      <w:r w:rsidR="00262D1D" w:rsidRPr="006A0466">
        <w:rPr>
          <w:rFonts w:ascii="Garamond" w:hAnsi="Garamond"/>
          <w:sz w:val="28"/>
          <w:szCs w:val="28"/>
        </w:rPr>
        <w:t xml:space="preserve"> </w:t>
      </w:r>
      <w:r w:rsidR="00262D1D" w:rsidRPr="006A0466">
        <w:rPr>
          <w:rFonts w:ascii="Garamond" w:hAnsi="Garamond"/>
          <w:sz w:val="28"/>
          <w:szCs w:val="28"/>
        </w:rPr>
        <w:fldChar w:fldCharType="begin"/>
      </w:r>
      <w:r w:rsidR="00262D1D" w:rsidRPr="006A0466">
        <w:rPr>
          <w:rFonts w:ascii="Garamond" w:hAnsi="Garamond"/>
          <w:sz w:val="28"/>
          <w:szCs w:val="28"/>
        </w:rPr>
        <w:instrText xml:space="preserve"> ADDIN EN.CITE &lt;EndNote&gt;&lt;Cite&gt;&lt;Author&gt;Simon</w:instrText>
      </w:r>
      <w:r w:rsidR="00262D1D" w:rsidRPr="006A0466">
        <w:rPr>
          <w:rFonts w:cs="Times New Roman"/>
          <w:sz w:val="28"/>
          <w:szCs w:val="28"/>
        </w:rPr>
        <w:instrText>‐</w:instrText>
      </w:r>
      <w:r w:rsidR="00262D1D" w:rsidRPr="006A0466">
        <w:rPr>
          <w:rFonts w:ascii="Garamond" w:hAnsi="Garamond"/>
          <w:sz w:val="28"/>
          <w:szCs w:val="28"/>
        </w:rPr>
        <w:instrText>Kumar&lt;/Author&gt;&lt;Year&gt;2017&lt;/Year&gt;&lt;RecNum&gt;124&lt;/RecNum&gt;&lt;DisplayText&gt;(Simon</w:instrText>
      </w:r>
      <w:r w:rsidR="00262D1D" w:rsidRPr="006A0466">
        <w:rPr>
          <w:rFonts w:cs="Times New Roman"/>
          <w:sz w:val="28"/>
          <w:szCs w:val="28"/>
        </w:rPr>
        <w:instrText>‐</w:instrText>
      </w:r>
      <w:r w:rsidR="00262D1D" w:rsidRPr="006A0466">
        <w:rPr>
          <w:rFonts w:ascii="Garamond" w:hAnsi="Garamond"/>
          <w:sz w:val="28"/>
          <w:szCs w:val="28"/>
        </w:rPr>
        <w:instrText>Kumar et al., 2017; Sokoloff, 2008)&lt;/DisplayText&gt;&lt;record&gt;&lt;rec-number&gt;124&lt;/rec-number&gt;&lt;foreign-keys&gt;&lt;key app="EN" db-id="avffdtptns5rwyeeze75vprcw02dswtzsdt0" timestamp="1567905985"&gt;124&lt;/key&gt;&lt;/foreign-keys&gt;&lt;ref-type name="Journal Article"&gt;17&lt;/ref-type&gt;&lt;contributors&gt;&lt;authors&gt;&lt;author&gt;Simon</w:instrText>
      </w:r>
      <w:r w:rsidR="00262D1D" w:rsidRPr="006A0466">
        <w:rPr>
          <w:rFonts w:cs="Times New Roman"/>
          <w:sz w:val="28"/>
          <w:szCs w:val="28"/>
        </w:rPr>
        <w:instrText>‐</w:instrText>
      </w:r>
      <w:r w:rsidR="00262D1D" w:rsidRPr="006A0466">
        <w:rPr>
          <w:rFonts w:ascii="Garamond" w:hAnsi="Garamond"/>
          <w:sz w:val="28"/>
          <w:szCs w:val="28"/>
        </w:rPr>
        <w:instrText>Kumar, Rachel&lt;/author&gt;&lt;author&gt;Kurian, Priya A&lt;/author&gt;&lt;author&gt;Young</w:instrText>
      </w:r>
      <w:r w:rsidR="00262D1D" w:rsidRPr="006A0466">
        <w:rPr>
          <w:rFonts w:cs="Times New Roman"/>
          <w:sz w:val="28"/>
          <w:szCs w:val="28"/>
        </w:rPr>
        <w:instrText>‐</w:instrText>
      </w:r>
      <w:r w:rsidR="00262D1D" w:rsidRPr="006A0466">
        <w:rPr>
          <w:rFonts w:ascii="Garamond" w:hAnsi="Garamond"/>
          <w:sz w:val="28"/>
          <w:szCs w:val="28"/>
        </w:rPr>
        <w:instrText>Silcock, Faith&lt;/author&gt;&lt;author&gt;Narasimhan, Nirmala&lt;/author&gt;&lt;/authors&gt;&lt;/contributors&gt;&lt;titles&gt;&lt;title&gt;Mobilising culture against domestic violence in migrant and ethnic communities: practitioner perspectives from Aotearoa/New Zealand&lt;/title&gt;&lt;secondary-title&gt;Health social care in the community&lt;/secondary-title&gt;&lt;/titles&gt;&lt;periodical&gt;&lt;full-title&gt;Health social care in the community&lt;/full-title&gt;&lt;/periodical&gt;&lt;pages&gt;1387-1395&lt;/pages&gt;&lt;volume&gt;25&lt;/volume&gt;&lt;number&gt;4&lt;/number&gt;&lt;dates&gt;&lt;year&gt;2017&lt;/year&gt;&lt;/dates&gt;&lt;isbn&gt;0966-0410&lt;/isbn&gt;&lt;urls&gt;&lt;/urls&gt;&lt;/record&gt;&lt;/Cite&gt;&lt;Cite&gt;&lt;Author&gt;Sokoloff&lt;/Author&gt;&lt;Year&gt;2008&lt;/Year&gt;&lt;RecNum&gt;125&lt;/RecNum&gt;&lt;record&gt;&lt;rec-number&gt;125&lt;/rec-number&gt;&lt;foreign-keys&gt;&lt;key app="EN" db-id="avffdtptns5rwyeeze75vprcw02dswtzsdt0" timestamp="1567908536"&gt;125&lt;/key&gt;&lt;/foreign-keys&gt;&lt;ref-type name="Journal Article"&gt;17&lt;/ref-type&gt;&lt;contributors&gt;&lt;authors&gt;&lt;author&gt;Sokoloff, Natalie J &lt;/author&gt;&lt;/authors&gt;&lt;/contributors&gt;&lt;titles&gt;&lt;title&gt;Expanding the intersectional paradigm to better understand domestic violence in immigrant communities&lt;/title&gt;&lt;secondary-title&gt;Critical Criminology&lt;/secondary-title&gt;&lt;/titles&gt;&lt;periodical&gt;&lt;full-title&gt;Critical Criminology&lt;/full-title&gt;&lt;/periodical&gt;&lt;pages&gt;229-255&lt;/pages&gt;&lt;volume&gt;16&lt;/volume&gt;&lt;number&gt;4&lt;/number&gt;&lt;dates&gt;&lt;year&gt;2008&lt;/year&gt;&lt;/dates&gt;&lt;isbn&gt;1205-8629&lt;/isbn&gt;&lt;urls&gt;&lt;/urls&gt;&lt;/record&gt;&lt;/Cite&gt;&lt;/EndNote&gt;</w:instrText>
      </w:r>
      <w:r w:rsidR="00262D1D" w:rsidRPr="006A0466">
        <w:rPr>
          <w:rFonts w:ascii="Garamond" w:hAnsi="Garamond"/>
          <w:sz w:val="28"/>
          <w:szCs w:val="28"/>
        </w:rPr>
        <w:fldChar w:fldCharType="separate"/>
      </w:r>
      <w:r w:rsidR="00262D1D" w:rsidRPr="006A0466">
        <w:rPr>
          <w:rFonts w:ascii="Garamond" w:hAnsi="Garamond"/>
          <w:noProof/>
          <w:sz w:val="28"/>
          <w:szCs w:val="28"/>
        </w:rPr>
        <w:t>(Simon</w:t>
      </w:r>
      <w:r w:rsidR="00262D1D" w:rsidRPr="006A0466">
        <w:rPr>
          <w:rFonts w:cs="Times New Roman"/>
          <w:noProof/>
          <w:sz w:val="28"/>
          <w:szCs w:val="28"/>
        </w:rPr>
        <w:t>‐</w:t>
      </w:r>
      <w:r w:rsidR="00262D1D" w:rsidRPr="006A0466">
        <w:rPr>
          <w:rFonts w:ascii="Garamond" w:hAnsi="Garamond"/>
          <w:noProof/>
          <w:sz w:val="28"/>
          <w:szCs w:val="28"/>
        </w:rPr>
        <w:t>Kumar et al., 2017; Sokoloff, 2008)</w:t>
      </w:r>
      <w:r w:rsidR="00262D1D" w:rsidRPr="006A0466">
        <w:rPr>
          <w:rFonts w:ascii="Garamond" w:hAnsi="Garamond"/>
          <w:sz w:val="28"/>
          <w:szCs w:val="28"/>
        </w:rPr>
        <w:fldChar w:fldCharType="end"/>
      </w:r>
      <w:r w:rsidR="00D75E4F" w:rsidRPr="006A0466">
        <w:rPr>
          <w:rFonts w:ascii="Garamond" w:hAnsi="Garamond"/>
          <w:sz w:val="28"/>
          <w:szCs w:val="28"/>
        </w:rPr>
        <w:t xml:space="preserve">. </w:t>
      </w:r>
      <w:r w:rsidR="00B922A2" w:rsidRPr="006A0466">
        <w:rPr>
          <w:rFonts w:ascii="Garamond" w:hAnsi="Garamond"/>
          <w:sz w:val="28"/>
          <w:szCs w:val="28"/>
        </w:rPr>
        <w:t xml:space="preserve">The emphasis is on empowerment, education, gaining skills and knowledge, and providing appropriate information to help families and the entire community </w:t>
      </w:r>
      <w:r w:rsidR="00CD0E85" w:rsidRPr="006A0466">
        <w:rPr>
          <w:rFonts w:ascii="Garamond" w:hAnsi="Garamond"/>
          <w:sz w:val="28"/>
          <w:szCs w:val="28"/>
        </w:rPr>
        <w:t>manage</w:t>
      </w:r>
      <w:r w:rsidR="00B922A2" w:rsidRPr="006A0466">
        <w:rPr>
          <w:rFonts w:ascii="Garamond" w:hAnsi="Garamond"/>
          <w:sz w:val="28"/>
          <w:szCs w:val="28"/>
        </w:rPr>
        <w:t xml:space="preserve"> the various stresses in their live</w:t>
      </w:r>
      <w:r w:rsidR="005E6AEC" w:rsidRPr="006A0466">
        <w:rPr>
          <w:rFonts w:ascii="Garamond" w:hAnsi="Garamond"/>
          <w:sz w:val="28"/>
          <w:szCs w:val="28"/>
        </w:rPr>
        <w:t>s</w:t>
      </w:r>
      <w:r w:rsidR="00B922A2" w:rsidRPr="006A0466">
        <w:rPr>
          <w:rFonts w:ascii="Garamond" w:hAnsi="Garamond"/>
          <w:sz w:val="28"/>
          <w:szCs w:val="28"/>
        </w:rPr>
        <w:t xml:space="preserve"> which may </w:t>
      </w:r>
      <w:r w:rsidR="005E6AEC" w:rsidRPr="006A0466">
        <w:rPr>
          <w:rFonts w:ascii="Garamond" w:hAnsi="Garamond"/>
          <w:sz w:val="28"/>
          <w:szCs w:val="28"/>
        </w:rPr>
        <w:t xml:space="preserve">be directly or indirectly associated with </w:t>
      </w:r>
      <w:r w:rsidR="00B922A2" w:rsidRPr="006A0466">
        <w:rPr>
          <w:rFonts w:ascii="Garamond" w:hAnsi="Garamond"/>
          <w:sz w:val="28"/>
          <w:szCs w:val="28"/>
        </w:rPr>
        <w:t>domestic violence perpetration</w:t>
      </w:r>
      <w:r w:rsidR="00B35141" w:rsidRPr="006A0466">
        <w:rPr>
          <w:rFonts w:ascii="Garamond" w:hAnsi="Garamond"/>
          <w:sz w:val="28"/>
          <w:szCs w:val="28"/>
        </w:rPr>
        <w:t xml:space="preserve"> </w:t>
      </w:r>
      <w:r w:rsidR="00B35141" w:rsidRPr="006A0466">
        <w:rPr>
          <w:rFonts w:ascii="Garamond" w:hAnsi="Garamond"/>
          <w:sz w:val="28"/>
          <w:szCs w:val="28"/>
        </w:rPr>
        <w:fldChar w:fldCharType="begin"/>
      </w:r>
      <w:r w:rsidR="00B35141" w:rsidRPr="006A0466">
        <w:rPr>
          <w:rFonts w:ascii="Garamond" w:hAnsi="Garamond"/>
          <w:sz w:val="28"/>
          <w:szCs w:val="28"/>
        </w:rPr>
        <w:instrText xml:space="preserve"> ADDIN EN.CITE &lt;EndNote&gt;&lt;Cite&gt;&lt;Author&gt;Marlene&lt;/Author&gt;&lt;Year&gt;2011&lt;/Year&gt;&lt;RecNum&gt;68&lt;/RecNum&gt;&lt;DisplayText&gt;(Marlene, 2011)&lt;/DisplayText&gt;&lt;record&gt;&lt;rec-number&gt;68&lt;/rec-number&gt;&lt;foreign-keys&gt;&lt;key app="EN" db-id="fdsvvwee7fd0a8e9v5sxrxtesfdtfew9ssft" timestamp="1538614681"&gt;68&lt;/key&gt;&lt;/foreign-keys&gt;&lt;ref-type name="Report"&gt;27&lt;/ref-type&gt;&lt;contributors&gt;&lt;authors&gt;&lt;author&gt;Marlene, Levine&lt;/author&gt;&lt;/authors&gt;&lt;/contributors&gt;&lt;titles&gt;&lt;title&gt;Case studies of community initiatives addressing family violence in refugee and migrant communities (pdf)&lt;/title&gt;&lt;/titles&gt;&lt;dates&gt;&lt;year&gt;2011&lt;/year&gt;&lt;pub-dates&gt;&lt;date&gt;August&lt;/date&gt;&lt;/pub-dates&gt;&lt;/dates&gt;&lt;pub-location&gt;Wellington&lt;/pub-location&gt;&lt;publisher&gt;The Ministry of Social Development&lt;/publisher&gt;&lt;urls&gt;&lt;related-urls&gt;&lt;url&gt;http://women.govt.nz/documents/case-studies-community-initiatives-addressing-family-violence-refugee-and-migrant&lt;/url&gt;&lt;/related-urls&gt;&lt;/urls&gt;&lt;/record&gt;&lt;/Cite&gt;&lt;/EndNote&gt;</w:instrText>
      </w:r>
      <w:r w:rsidR="00B35141" w:rsidRPr="006A0466">
        <w:rPr>
          <w:rFonts w:ascii="Garamond" w:hAnsi="Garamond"/>
          <w:sz w:val="28"/>
          <w:szCs w:val="28"/>
        </w:rPr>
        <w:fldChar w:fldCharType="separate"/>
      </w:r>
      <w:r w:rsidR="00B35141" w:rsidRPr="006A0466">
        <w:rPr>
          <w:rFonts w:ascii="Garamond" w:hAnsi="Garamond"/>
          <w:noProof/>
          <w:sz w:val="28"/>
          <w:szCs w:val="28"/>
        </w:rPr>
        <w:t>(Marlene, 2011)</w:t>
      </w:r>
      <w:r w:rsidR="00B35141" w:rsidRPr="006A0466">
        <w:rPr>
          <w:rFonts w:ascii="Garamond" w:hAnsi="Garamond"/>
          <w:sz w:val="28"/>
          <w:szCs w:val="28"/>
        </w:rPr>
        <w:fldChar w:fldCharType="end"/>
      </w:r>
      <w:r w:rsidR="00B922A2" w:rsidRPr="006A0466">
        <w:rPr>
          <w:rFonts w:ascii="Garamond" w:hAnsi="Garamond"/>
          <w:sz w:val="28"/>
          <w:szCs w:val="28"/>
        </w:rPr>
        <w:t xml:space="preserve">. </w:t>
      </w:r>
      <w:r w:rsidR="003153C9" w:rsidRPr="006A0466">
        <w:rPr>
          <w:rFonts w:ascii="Garamond" w:hAnsi="Garamond"/>
          <w:sz w:val="28"/>
          <w:szCs w:val="28"/>
        </w:rPr>
        <w:t xml:space="preserve">However, </w:t>
      </w:r>
      <w:proofErr w:type="gramStart"/>
      <w:r w:rsidR="003153C9" w:rsidRPr="006A0466">
        <w:rPr>
          <w:rFonts w:ascii="Garamond" w:hAnsi="Garamond"/>
          <w:sz w:val="28"/>
          <w:szCs w:val="28"/>
        </w:rPr>
        <w:t>the ‘mobilising culture’ approach is</w:t>
      </w:r>
      <w:r w:rsidR="00D75E4F" w:rsidRPr="006A0466">
        <w:rPr>
          <w:rFonts w:ascii="Garamond" w:hAnsi="Garamond"/>
          <w:sz w:val="28"/>
          <w:szCs w:val="28"/>
        </w:rPr>
        <w:t xml:space="preserve"> not supported by everyone</w:t>
      </w:r>
      <w:proofErr w:type="gramEnd"/>
      <w:r w:rsidR="00D75E4F" w:rsidRPr="006A0466">
        <w:rPr>
          <w:rFonts w:ascii="Garamond" w:hAnsi="Garamond"/>
          <w:sz w:val="28"/>
          <w:szCs w:val="28"/>
        </w:rPr>
        <w:t xml:space="preserve">. Some argue that culture-based approaches may prioritise the needs of abusive men and/or force women to reconcile and continue in abusive relationships </w:t>
      </w:r>
      <w:r w:rsidR="00952C20" w:rsidRPr="006A0466">
        <w:rPr>
          <w:rFonts w:ascii="Garamond" w:hAnsi="Garamond"/>
          <w:sz w:val="28"/>
          <w:szCs w:val="28"/>
        </w:rPr>
        <w:fldChar w:fldCharType="begin"/>
      </w:r>
      <w:r w:rsidR="003A6ADE" w:rsidRPr="006A0466">
        <w:rPr>
          <w:rFonts w:ascii="Garamond" w:hAnsi="Garamond"/>
          <w:sz w:val="28"/>
          <w:szCs w:val="28"/>
        </w:rPr>
        <w:instrText xml:space="preserve"> ADDIN EN.CITE &lt;EndNote&gt;&lt;Cite&gt;&lt;Author&gt;Simon</w:instrText>
      </w:r>
      <w:r w:rsidR="003A6ADE" w:rsidRPr="006A0466">
        <w:rPr>
          <w:rFonts w:cs="Times New Roman"/>
          <w:sz w:val="28"/>
          <w:szCs w:val="28"/>
        </w:rPr>
        <w:instrText>‐</w:instrText>
      </w:r>
      <w:r w:rsidR="003A6ADE" w:rsidRPr="006A0466">
        <w:rPr>
          <w:rFonts w:ascii="Garamond" w:hAnsi="Garamond"/>
          <w:sz w:val="28"/>
          <w:szCs w:val="28"/>
        </w:rPr>
        <w:instrText>Kumar&lt;/Author&gt;&lt;Year&gt;2017&lt;/Year&gt;&lt;RecNum&gt;124&lt;/RecNum&gt;&lt;DisplayText&gt;(Simon</w:instrText>
      </w:r>
      <w:r w:rsidR="003A6ADE" w:rsidRPr="006A0466">
        <w:rPr>
          <w:rFonts w:cs="Times New Roman"/>
          <w:sz w:val="28"/>
          <w:szCs w:val="28"/>
        </w:rPr>
        <w:instrText>‐</w:instrText>
      </w:r>
      <w:r w:rsidR="003A6ADE" w:rsidRPr="006A0466">
        <w:rPr>
          <w:rFonts w:ascii="Garamond" w:hAnsi="Garamond"/>
          <w:sz w:val="28"/>
          <w:szCs w:val="28"/>
        </w:rPr>
        <w:instrText>Kumar et al., 2017)&lt;/DisplayText&gt;&lt;record&gt;&lt;rec-number&gt;124&lt;/rec-number&gt;&lt;foreign-keys&gt;&lt;key app="EN" db-id="avffdtptns5rwyeeze75vprcw02dswtzsdt0" timestamp="1567905985"&gt;124&lt;/key&gt;&lt;/foreign-keys&gt;&lt;ref-type name="Journal Article"&gt;17&lt;/ref-type&gt;&lt;contributors&gt;&lt;authors&gt;&lt;author&gt;Simon</w:instrText>
      </w:r>
      <w:r w:rsidR="003A6ADE" w:rsidRPr="006A0466">
        <w:rPr>
          <w:rFonts w:cs="Times New Roman"/>
          <w:sz w:val="28"/>
          <w:szCs w:val="28"/>
        </w:rPr>
        <w:instrText>‐</w:instrText>
      </w:r>
      <w:r w:rsidR="003A6ADE" w:rsidRPr="006A0466">
        <w:rPr>
          <w:rFonts w:ascii="Garamond" w:hAnsi="Garamond"/>
          <w:sz w:val="28"/>
          <w:szCs w:val="28"/>
        </w:rPr>
        <w:instrText>Kumar, Rachel&lt;/author&gt;&lt;author&gt;Kurian, Priya A&lt;/author&gt;&lt;author&gt;Young</w:instrText>
      </w:r>
      <w:r w:rsidR="003A6ADE" w:rsidRPr="006A0466">
        <w:rPr>
          <w:rFonts w:cs="Times New Roman"/>
          <w:sz w:val="28"/>
          <w:szCs w:val="28"/>
        </w:rPr>
        <w:instrText>‐</w:instrText>
      </w:r>
      <w:r w:rsidR="003A6ADE" w:rsidRPr="006A0466">
        <w:rPr>
          <w:rFonts w:ascii="Garamond" w:hAnsi="Garamond"/>
          <w:sz w:val="28"/>
          <w:szCs w:val="28"/>
        </w:rPr>
        <w:instrText>Silcock, Faith&lt;/author&gt;&lt;author&gt;Narasimhan, Nirmala&lt;/author&gt;&lt;/authors&gt;&lt;/contributors&gt;&lt;titles&gt;&lt;title&gt;Mobilising culture against domestic violence in migrant and ethnic communities: practitioner perspectives from Aotearoa/New Zealand&lt;/title&gt;&lt;secondary-title&gt;Health social care in the community&lt;/secondary-title&gt;&lt;/titles&gt;&lt;periodical&gt;&lt;full-title&gt;Health social care in the community&lt;/full-title&gt;&lt;/periodical&gt;&lt;pages&gt;1387-1395&lt;/pages&gt;&lt;volume&gt;25&lt;/volume&gt;&lt;number&gt;4&lt;/number&gt;&lt;dates&gt;&lt;year&gt;2017&lt;/year&gt;&lt;/dates&gt;&lt;isbn&gt;0966-0410&lt;/isbn&gt;&lt;urls&gt;&lt;/urls&gt;&lt;/record&gt;&lt;/Cite&gt;&lt;/EndNote&gt;</w:instrText>
      </w:r>
      <w:r w:rsidR="00952C20" w:rsidRPr="006A0466">
        <w:rPr>
          <w:rFonts w:ascii="Garamond" w:hAnsi="Garamond"/>
          <w:sz w:val="28"/>
          <w:szCs w:val="28"/>
        </w:rPr>
        <w:fldChar w:fldCharType="separate"/>
      </w:r>
      <w:r w:rsidR="003A6ADE" w:rsidRPr="006A0466">
        <w:rPr>
          <w:rFonts w:ascii="Garamond" w:hAnsi="Garamond"/>
          <w:noProof/>
          <w:sz w:val="28"/>
          <w:szCs w:val="28"/>
        </w:rPr>
        <w:t>(Simon</w:t>
      </w:r>
      <w:r w:rsidR="003A6ADE" w:rsidRPr="006A0466">
        <w:rPr>
          <w:rFonts w:cs="Times New Roman"/>
          <w:noProof/>
          <w:sz w:val="28"/>
          <w:szCs w:val="28"/>
        </w:rPr>
        <w:t>‐</w:t>
      </w:r>
      <w:r w:rsidR="003A6ADE" w:rsidRPr="006A0466">
        <w:rPr>
          <w:rFonts w:ascii="Garamond" w:hAnsi="Garamond"/>
          <w:noProof/>
          <w:sz w:val="28"/>
          <w:szCs w:val="28"/>
        </w:rPr>
        <w:t>Kumar et al., 2017)</w:t>
      </w:r>
      <w:r w:rsidR="00952C20" w:rsidRPr="006A0466">
        <w:rPr>
          <w:rFonts w:ascii="Garamond" w:hAnsi="Garamond"/>
          <w:sz w:val="28"/>
          <w:szCs w:val="28"/>
        </w:rPr>
        <w:fldChar w:fldCharType="end"/>
      </w:r>
      <w:r w:rsidR="00811396" w:rsidRPr="006A0466">
        <w:rPr>
          <w:rFonts w:ascii="Garamond" w:hAnsi="Garamond"/>
          <w:sz w:val="28"/>
          <w:szCs w:val="28"/>
        </w:rPr>
        <w:t xml:space="preserve">. </w:t>
      </w:r>
    </w:p>
    <w:p w:rsidR="009E04B9" w:rsidRPr="006A0466" w:rsidRDefault="009E04B9" w:rsidP="003020E3">
      <w:pPr>
        <w:jc w:val="both"/>
        <w:rPr>
          <w:rFonts w:ascii="Garamond" w:hAnsi="Garamond"/>
          <w:sz w:val="28"/>
          <w:szCs w:val="28"/>
        </w:rPr>
      </w:pPr>
    </w:p>
    <w:p w:rsidR="009E04B9" w:rsidRPr="006A0466" w:rsidRDefault="00811396" w:rsidP="00E31370">
      <w:pPr>
        <w:jc w:val="both"/>
        <w:rPr>
          <w:rFonts w:ascii="Garamond" w:hAnsi="Garamond"/>
          <w:sz w:val="28"/>
          <w:szCs w:val="28"/>
        </w:rPr>
      </w:pPr>
      <w:r w:rsidRPr="006A0466">
        <w:rPr>
          <w:rFonts w:ascii="Garamond" w:hAnsi="Garamond"/>
          <w:sz w:val="28"/>
          <w:szCs w:val="28"/>
        </w:rPr>
        <w:t>Cultural sensitivity and immigrant language skills are important in engaging with women from refug</w:t>
      </w:r>
      <w:r w:rsidR="00401EFC" w:rsidRPr="006A0466">
        <w:rPr>
          <w:rFonts w:ascii="Garamond" w:hAnsi="Garamond"/>
          <w:sz w:val="28"/>
          <w:szCs w:val="28"/>
        </w:rPr>
        <w:t xml:space="preserve">ee and migrant backgrounds. They shape practitioners’ ability to provide adequate information and/or enable them to access relevant justice and </w:t>
      </w:r>
      <w:r w:rsidR="00401EFC" w:rsidRPr="006A0466">
        <w:rPr>
          <w:rFonts w:ascii="Garamond" w:hAnsi="Garamond"/>
          <w:sz w:val="28"/>
          <w:szCs w:val="28"/>
        </w:rPr>
        <w:lastRenderedPageBreak/>
        <w:t>social support services</w:t>
      </w:r>
      <w:r w:rsidR="00AE4E9C" w:rsidRPr="006A0466">
        <w:rPr>
          <w:rFonts w:ascii="Garamond" w:hAnsi="Garamond"/>
          <w:sz w:val="28"/>
          <w:szCs w:val="28"/>
        </w:rPr>
        <w:t>. Additionally, the language used by practitioners to frame and handle domestic violence is equally crucial</w:t>
      </w:r>
      <w:r w:rsidR="008957F7" w:rsidRPr="006A0466">
        <w:rPr>
          <w:rFonts w:ascii="Garamond" w:hAnsi="Garamond"/>
          <w:sz w:val="28"/>
          <w:szCs w:val="28"/>
        </w:rPr>
        <w:t xml:space="preserve"> </w:t>
      </w:r>
      <w:r w:rsidR="008957F7" w:rsidRPr="006A0466">
        <w:rPr>
          <w:rFonts w:ascii="Garamond" w:hAnsi="Garamond"/>
          <w:sz w:val="28"/>
          <w:szCs w:val="28"/>
        </w:rPr>
        <w:fldChar w:fldCharType="begin"/>
      </w:r>
      <w:r w:rsidR="008957F7" w:rsidRPr="006A0466">
        <w:rPr>
          <w:rFonts w:ascii="Garamond" w:hAnsi="Garamond"/>
          <w:sz w:val="28"/>
          <w:szCs w:val="28"/>
        </w:rPr>
        <w:instrText xml:space="preserve"> ADDIN EN.CITE &lt;EndNote&gt;&lt;Cite&gt;&lt;Author&gt;Kapur&lt;/Author&gt;&lt;Year&gt;2017&lt;/Year&gt;&lt;RecNum&gt;123&lt;/RecNum&gt;&lt;DisplayText&gt;(Kapur et al., 2017)&lt;/DisplayText&gt;&lt;record&gt;&lt;rec-number&gt;123&lt;/rec-number&gt;&lt;foreign-keys&gt;&lt;key app="EN" db-id="avffdtptns5rwyeeze75vprcw02dswtzsdt0" timestamp="1567904053"&gt;123&lt;/key&gt;&lt;/foreign-keys&gt;&lt;ref-type name="Journal Article"&gt;17&lt;/ref-type&gt;&lt;contributors&gt;&lt;authors&gt;&lt;author&gt;Kapur, Sonia&lt;/author&gt;&lt;author&gt;Zajicek, Anna&lt;/author&gt;&lt;author&gt;Hunt, Valerie &lt;/author&gt;&lt;author&gt;Policy&lt;/author&gt;&lt;/authors&gt;&lt;/contributors&gt;&lt;titles&gt;&lt;title&gt;Immigration provisions in the Violence Against Women Act: implications for Asian Indian marriage migrants&lt;/title&gt;&lt;secondary-title&gt;Journal of Women, Politics&lt;/secondary-title&gt;&lt;/titles&gt;&lt;periodical&gt;&lt;full-title&gt;Journal of Women, Politics&lt;/full-title&gt;&lt;/periodical&gt;&lt;pages&gt;456-480&lt;/pages&gt;&lt;volume&gt;38&lt;/volume&gt;&lt;number&gt;4&lt;/number&gt;&lt;dates&gt;&lt;year&gt;2017&lt;/year&gt;&lt;/dates&gt;&lt;isbn&gt;1554-477X&lt;/isbn&gt;&lt;urls&gt;&lt;/urls&gt;&lt;/record&gt;&lt;/Cite&gt;&lt;/EndNote&gt;</w:instrText>
      </w:r>
      <w:r w:rsidR="008957F7" w:rsidRPr="006A0466">
        <w:rPr>
          <w:rFonts w:ascii="Garamond" w:hAnsi="Garamond"/>
          <w:sz w:val="28"/>
          <w:szCs w:val="28"/>
        </w:rPr>
        <w:fldChar w:fldCharType="separate"/>
      </w:r>
      <w:r w:rsidR="008957F7" w:rsidRPr="006A0466">
        <w:rPr>
          <w:rFonts w:ascii="Garamond" w:hAnsi="Garamond"/>
          <w:noProof/>
          <w:sz w:val="28"/>
          <w:szCs w:val="28"/>
        </w:rPr>
        <w:t>(Kapur et al., 2017)</w:t>
      </w:r>
      <w:r w:rsidR="008957F7" w:rsidRPr="006A0466">
        <w:rPr>
          <w:rFonts w:ascii="Garamond" w:hAnsi="Garamond"/>
          <w:sz w:val="28"/>
          <w:szCs w:val="28"/>
        </w:rPr>
        <w:fldChar w:fldCharType="end"/>
      </w:r>
      <w:r w:rsidR="00B35F74" w:rsidRPr="006A0466">
        <w:rPr>
          <w:rFonts w:ascii="Garamond" w:hAnsi="Garamond"/>
          <w:sz w:val="28"/>
          <w:szCs w:val="28"/>
        </w:rPr>
        <w:t>. For instance, women are unlikely to seek support if the language used rationalises, justifies, and excuses the abuser’s actions, such as implying that he just lost control</w:t>
      </w:r>
      <w:r w:rsidR="00401EFC" w:rsidRPr="006A0466">
        <w:rPr>
          <w:rFonts w:ascii="Garamond" w:hAnsi="Garamond"/>
          <w:sz w:val="28"/>
          <w:szCs w:val="28"/>
        </w:rPr>
        <w:t xml:space="preserve"> </w:t>
      </w:r>
      <w:r w:rsidR="00401EFC" w:rsidRPr="006A0466">
        <w:rPr>
          <w:rFonts w:ascii="Garamond" w:hAnsi="Garamond"/>
          <w:sz w:val="28"/>
          <w:szCs w:val="28"/>
        </w:rPr>
        <w:fldChar w:fldCharType="begin"/>
      </w:r>
      <w:r w:rsidR="00401EFC" w:rsidRPr="006A0466">
        <w:rPr>
          <w:rFonts w:ascii="Garamond" w:hAnsi="Garamond"/>
          <w:sz w:val="28"/>
          <w:szCs w:val="28"/>
        </w:rPr>
        <w:instrText xml:space="preserve"> ADDIN EN.CITE &lt;EndNote&gt;&lt;Cite&gt;&lt;Author&gt;Menjívar&lt;/Author&gt;&lt;Year&gt;2002&lt;/Year&gt;&lt;RecNum&gt;65&lt;/RecNum&gt;&lt;DisplayText&gt;(Menjívar &amp;amp; Salcido, 2002)&lt;/DisplayText&gt;&lt;record&gt;&lt;rec-number&gt;65&lt;/rec-number&gt;&lt;foreign-keys&gt;&lt;key app="EN" db-id="fdsvvwee7fd0a8e9v5sxrxtesfdtfew9ssft" timestamp="1538601212"&gt;65&lt;/key&gt;&lt;/foreign-keys&gt;&lt;ref-type name="Journal Article"&gt;17&lt;/ref-type&gt;&lt;contributors&gt;&lt;authors&gt;&lt;author&gt;Menjívar, Cecilia&lt;/author&gt;&lt;author&gt;Salcido, Olivia&lt;/author&gt;&lt;/authors&gt;&lt;/contributors&gt;&lt;titles&gt;&lt;title&gt;Immigrant women and domestic violence: Common experiences in different countries&lt;/title&gt;&lt;secondary-title&gt;Gender &amp;amp; society&lt;/secondary-title&gt;&lt;/titles&gt;&lt;periodical&gt;&lt;full-title&gt;Gender &amp;amp; society&lt;/full-title&gt;&lt;/periodical&gt;&lt;pages&gt;898-920&lt;/pages&gt;&lt;volume&gt;16&lt;/volume&gt;&lt;number&gt;6&lt;/number&gt;&lt;dates&gt;&lt;year&gt;2002&lt;/year&gt;&lt;/dates&gt;&lt;isbn&gt;0891-2432&lt;/isbn&gt;&lt;urls&gt;&lt;/urls&gt;&lt;/record&gt;&lt;/Cite&gt;&lt;/EndNote&gt;</w:instrText>
      </w:r>
      <w:r w:rsidR="00401EFC" w:rsidRPr="006A0466">
        <w:rPr>
          <w:rFonts w:ascii="Garamond" w:hAnsi="Garamond"/>
          <w:sz w:val="28"/>
          <w:szCs w:val="28"/>
        </w:rPr>
        <w:fldChar w:fldCharType="separate"/>
      </w:r>
      <w:r w:rsidR="00401EFC" w:rsidRPr="006A0466">
        <w:rPr>
          <w:rFonts w:ascii="Garamond" w:hAnsi="Garamond"/>
          <w:noProof/>
          <w:sz w:val="28"/>
          <w:szCs w:val="28"/>
        </w:rPr>
        <w:t>(Menjívar &amp; Salcido, 2002)</w:t>
      </w:r>
      <w:r w:rsidR="00401EFC" w:rsidRPr="006A0466">
        <w:rPr>
          <w:rFonts w:ascii="Garamond" w:hAnsi="Garamond"/>
          <w:sz w:val="28"/>
          <w:szCs w:val="28"/>
        </w:rPr>
        <w:fldChar w:fldCharType="end"/>
      </w:r>
      <w:r w:rsidR="00401EFC" w:rsidRPr="006A0466">
        <w:rPr>
          <w:rFonts w:ascii="Garamond" w:hAnsi="Garamond"/>
          <w:sz w:val="28"/>
          <w:szCs w:val="28"/>
        </w:rPr>
        <w:t xml:space="preserve">. </w:t>
      </w:r>
      <w:r w:rsidR="0021241C" w:rsidRPr="006A0466">
        <w:rPr>
          <w:rFonts w:ascii="Garamond" w:hAnsi="Garamond"/>
          <w:sz w:val="28"/>
          <w:szCs w:val="28"/>
        </w:rPr>
        <w:t>Shakti is an example of an organisation in New Zealand providing culture-specifi</w:t>
      </w:r>
      <w:r w:rsidR="0096049F" w:rsidRPr="006A0466">
        <w:rPr>
          <w:rFonts w:ascii="Garamond" w:hAnsi="Garamond"/>
          <w:sz w:val="28"/>
          <w:szCs w:val="28"/>
        </w:rPr>
        <w:t>c support services</w:t>
      </w:r>
      <w:r w:rsidR="00E31370" w:rsidRPr="006A0466">
        <w:rPr>
          <w:rFonts w:ascii="Garamond" w:hAnsi="Garamond"/>
          <w:sz w:val="28"/>
          <w:szCs w:val="28"/>
        </w:rPr>
        <w:t xml:space="preserve">. A unique feature of Shakti is its staffing, which is mainly comprised of former clients and women of migrant and refugee background, who can relate to the women’s cultural backgrounds and the challenges they are facing </w:t>
      </w:r>
      <w:r w:rsidR="002527D6" w:rsidRPr="006A0466">
        <w:rPr>
          <w:rFonts w:ascii="Garamond" w:hAnsi="Garamond"/>
          <w:sz w:val="28"/>
          <w:szCs w:val="28"/>
        </w:rPr>
        <w:fldChar w:fldCharType="begin"/>
      </w:r>
      <w:r w:rsidR="002527D6" w:rsidRPr="006A0466">
        <w:rPr>
          <w:rFonts w:ascii="Garamond" w:hAnsi="Garamond"/>
          <w:sz w:val="28"/>
          <w:szCs w:val="28"/>
        </w:rPr>
        <w:instrText xml:space="preserve"> ADDIN EN.CITE &lt;EndNote&gt;&lt;Cite&gt;&lt;Author&gt;Mayeda&lt;/Author&gt;&lt;Year&gt;2015&lt;/Year&gt;&lt;RecNum&gt;79&lt;/RecNum&gt;&lt;DisplayText&gt;(Mayeda &amp;amp; Vijaykumar, 2015)&lt;/DisplayText&gt;&lt;record&gt;&lt;rec-number&gt;79&lt;/rec-number&gt;&lt;foreign-keys&gt;&lt;key app="EN" db-id="fdsvvwee7fd0a8e9v5sxrxtesfdtfew9ssft" timestamp="1539756401"&gt;79&lt;/key&gt;&lt;/foreign-keys&gt;&lt;ref-type name="Journal Article"&gt;17&lt;/ref-type&gt;&lt;contributors&gt;&lt;authors&gt;&lt;author&gt;Mayeda, David Tokiharu&lt;/author&gt;&lt;author&gt;Vijaykumar, Raagini&lt;/author&gt;&lt;/authors&gt;&lt;/contributors&gt;&lt;titles&gt;&lt;title&gt;Intersections of culture, migration and intimate partner violence as told by migrant youth&lt;/title&gt;&lt;secondary-title&gt;International Journal of Criminology and Sociology&lt;/secondary-title&gt;&lt;/titles&gt;&lt;periodical&gt;&lt;full-title&gt;International Journal of Criminology and Sociology&lt;/full-title&gt;&lt;/periodical&gt;&lt;pages&gt;208-219&lt;/pages&gt;&lt;volume&gt;4&lt;/volume&gt;&lt;dates&gt;&lt;year&gt;2015&lt;/year&gt;&lt;/dates&gt;&lt;isbn&gt;1929-4409&lt;/isbn&gt;&lt;urls&gt;&lt;/urls&gt;&lt;/record&gt;&lt;/Cite&gt;&lt;/EndNote&gt;</w:instrText>
      </w:r>
      <w:r w:rsidR="002527D6" w:rsidRPr="006A0466">
        <w:rPr>
          <w:rFonts w:ascii="Garamond" w:hAnsi="Garamond"/>
          <w:sz w:val="28"/>
          <w:szCs w:val="28"/>
        </w:rPr>
        <w:fldChar w:fldCharType="separate"/>
      </w:r>
      <w:r w:rsidR="002527D6" w:rsidRPr="006A0466">
        <w:rPr>
          <w:rFonts w:ascii="Garamond" w:hAnsi="Garamond"/>
          <w:noProof/>
          <w:sz w:val="28"/>
          <w:szCs w:val="28"/>
        </w:rPr>
        <w:t>(Mayeda &amp; Vijaykumar, 2015)</w:t>
      </w:r>
      <w:r w:rsidR="002527D6" w:rsidRPr="006A0466">
        <w:rPr>
          <w:rFonts w:ascii="Garamond" w:hAnsi="Garamond"/>
          <w:sz w:val="28"/>
          <w:szCs w:val="28"/>
        </w:rPr>
        <w:fldChar w:fldCharType="end"/>
      </w:r>
      <w:r w:rsidR="0096049F" w:rsidRPr="006A0466">
        <w:rPr>
          <w:rFonts w:ascii="Garamond" w:hAnsi="Garamond"/>
          <w:sz w:val="28"/>
          <w:szCs w:val="28"/>
        </w:rPr>
        <w:t>.</w:t>
      </w:r>
    </w:p>
    <w:p w:rsidR="00E31370" w:rsidRPr="006A0466" w:rsidRDefault="00E31370" w:rsidP="00E31370">
      <w:pPr>
        <w:jc w:val="both"/>
        <w:rPr>
          <w:rFonts w:ascii="Garamond" w:hAnsi="Garamond"/>
          <w:sz w:val="28"/>
          <w:szCs w:val="28"/>
        </w:rPr>
      </w:pPr>
    </w:p>
    <w:p w:rsidR="00EA36DB" w:rsidRPr="006A0466" w:rsidRDefault="00662A5D" w:rsidP="00EA36DB">
      <w:pPr>
        <w:jc w:val="center"/>
        <w:rPr>
          <w:rFonts w:ascii="Garamond" w:hAnsi="Garamond"/>
          <w:sz w:val="28"/>
          <w:szCs w:val="28"/>
        </w:rPr>
      </w:pPr>
      <w:r w:rsidRPr="006A0466">
        <w:rPr>
          <w:rFonts w:ascii="Garamond" w:hAnsi="Garamond"/>
          <w:sz w:val="28"/>
          <w:szCs w:val="28"/>
        </w:rPr>
        <w:t>Conclusion</w:t>
      </w:r>
    </w:p>
    <w:p w:rsidR="005B544D" w:rsidRPr="006A0466" w:rsidRDefault="00746DA3" w:rsidP="00E8010A">
      <w:pPr>
        <w:jc w:val="both"/>
        <w:rPr>
          <w:rFonts w:ascii="Garamond" w:hAnsi="Garamond"/>
          <w:sz w:val="28"/>
          <w:szCs w:val="28"/>
        </w:rPr>
      </w:pPr>
      <w:r w:rsidRPr="006A0466">
        <w:rPr>
          <w:rFonts w:ascii="Garamond" w:hAnsi="Garamond"/>
          <w:sz w:val="28"/>
          <w:szCs w:val="28"/>
        </w:rPr>
        <w:t xml:space="preserve">This essay has shown that the needs of migrant and refugee background women experiencing domestic violence differ from those of the mainstream population. </w:t>
      </w:r>
      <w:r w:rsidR="000951D2" w:rsidRPr="006A0466">
        <w:rPr>
          <w:rFonts w:ascii="Garamond" w:hAnsi="Garamond"/>
          <w:sz w:val="28"/>
          <w:szCs w:val="28"/>
        </w:rPr>
        <w:t>These women face a range of social, economic, cultural, and legal challenges linked to their location as migrants.</w:t>
      </w:r>
      <w:r w:rsidR="0026624D" w:rsidRPr="006A0466">
        <w:rPr>
          <w:rFonts w:ascii="Garamond" w:hAnsi="Garamond"/>
          <w:sz w:val="28"/>
          <w:szCs w:val="28"/>
        </w:rPr>
        <w:t xml:space="preserve"> Challenges discussed include lack of familiarity with relevant legislations and policies, fear of losing social status and stigma from family and wider ethnic community, immigration status, and lack of or limited cultural competency among professionals.</w:t>
      </w:r>
      <w:r w:rsidR="00E8010A" w:rsidRPr="006A0466">
        <w:rPr>
          <w:rFonts w:ascii="Garamond" w:hAnsi="Garamond"/>
          <w:sz w:val="28"/>
          <w:szCs w:val="28"/>
        </w:rPr>
        <w:t xml:space="preserve"> It </w:t>
      </w:r>
      <w:proofErr w:type="gramStart"/>
      <w:r w:rsidR="00E8010A" w:rsidRPr="006A0466">
        <w:rPr>
          <w:rFonts w:ascii="Garamond" w:hAnsi="Garamond"/>
          <w:sz w:val="28"/>
          <w:szCs w:val="28"/>
        </w:rPr>
        <w:t>is argued</w:t>
      </w:r>
      <w:proofErr w:type="gramEnd"/>
      <w:r w:rsidR="00E8010A" w:rsidRPr="006A0466">
        <w:rPr>
          <w:rFonts w:ascii="Garamond" w:hAnsi="Garamond"/>
          <w:sz w:val="28"/>
          <w:szCs w:val="28"/>
        </w:rPr>
        <w:t xml:space="preserve"> that an intersectional framework and analysis</w:t>
      </w:r>
      <w:r w:rsidR="0026624D" w:rsidRPr="006A0466">
        <w:rPr>
          <w:rFonts w:ascii="Garamond" w:hAnsi="Garamond"/>
          <w:sz w:val="28"/>
          <w:szCs w:val="28"/>
        </w:rPr>
        <w:t xml:space="preserve"> </w:t>
      </w:r>
      <w:r w:rsidR="00E8010A" w:rsidRPr="006A0466">
        <w:rPr>
          <w:rFonts w:ascii="Garamond" w:hAnsi="Garamond"/>
          <w:sz w:val="28"/>
          <w:szCs w:val="28"/>
        </w:rPr>
        <w:t xml:space="preserve">is important in both policy formulation and in developing strategies for engaging with women of migrant and refugee background experiencing domestic violence. </w:t>
      </w:r>
      <w:r w:rsidR="008053EB" w:rsidRPr="006A0466">
        <w:rPr>
          <w:rFonts w:ascii="Garamond" w:hAnsi="Garamond"/>
          <w:sz w:val="28"/>
          <w:szCs w:val="28"/>
        </w:rPr>
        <w:t xml:space="preserve">Practitioners working with women from these backgrounds require appropriate training in cross-cultural values or experience in working with women from refugee and migrant background experiencing domestic violence. </w:t>
      </w:r>
      <w:r w:rsidR="009E04B9" w:rsidRPr="006A0466">
        <w:rPr>
          <w:rFonts w:ascii="Garamond" w:hAnsi="Garamond"/>
          <w:sz w:val="28"/>
          <w:szCs w:val="28"/>
        </w:rPr>
        <w:t xml:space="preserve">Overall, ideal methods of addressing domestic violence in </w:t>
      </w:r>
      <w:proofErr w:type="gramStart"/>
      <w:r w:rsidR="009E04B9" w:rsidRPr="006A0466">
        <w:rPr>
          <w:rFonts w:ascii="Garamond" w:hAnsi="Garamond"/>
          <w:sz w:val="28"/>
          <w:szCs w:val="28"/>
        </w:rPr>
        <w:t>these context</w:t>
      </w:r>
      <w:proofErr w:type="gramEnd"/>
      <w:r w:rsidR="009E04B9" w:rsidRPr="006A0466">
        <w:rPr>
          <w:rFonts w:ascii="Garamond" w:hAnsi="Garamond"/>
          <w:sz w:val="28"/>
          <w:szCs w:val="28"/>
        </w:rPr>
        <w:t xml:space="preserve"> must address the intersecting factors associated with domestic violence in migrant and refugee background communities. </w:t>
      </w:r>
      <w:r w:rsidR="00A948B0" w:rsidRPr="006A0466">
        <w:rPr>
          <w:rFonts w:ascii="Garamond" w:hAnsi="Garamond"/>
          <w:sz w:val="28"/>
          <w:szCs w:val="28"/>
        </w:rPr>
        <w:t xml:space="preserve">There is a need for more research, particularly involving large samples, to inform practice and policy. </w:t>
      </w:r>
    </w:p>
    <w:p w:rsidR="005B544D" w:rsidRPr="006A0466" w:rsidRDefault="005B544D" w:rsidP="003020E3">
      <w:pPr>
        <w:jc w:val="both"/>
        <w:rPr>
          <w:rFonts w:ascii="Garamond" w:hAnsi="Garamond"/>
          <w:sz w:val="28"/>
          <w:szCs w:val="28"/>
        </w:rPr>
      </w:pPr>
    </w:p>
    <w:p w:rsidR="00746DA3" w:rsidRPr="006A0466" w:rsidRDefault="00746DA3">
      <w:pPr>
        <w:rPr>
          <w:rFonts w:ascii="Garamond" w:hAnsi="Garamond" w:cs="Times New Roman"/>
          <w:noProof/>
          <w:sz w:val="28"/>
          <w:szCs w:val="28"/>
          <w:lang w:val="en-US"/>
        </w:rPr>
      </w:pPr>
      <w:r w:rsidRPr="006A0466">
        <w:rPr>
          <w:rFonts w:ascii="Garamond" w:hAnsi="Garamond"/>
          <w:sz w:val="28"/>
          <w:szCs w:val="28"/>
        </w:rPr>
        <w:br w:type="page"/>
      </w:r>
    </w:p>
    <w:p w:rsidR="00B35141" w:rsidRPr="006A0466" w:rsidRDefault="005B544D" w:rsidP="00B35141">
      <w:pPr>
        <w:pStyle w:val="EndNoteBibliographyTitle"/>
        <w:rPr>
          <w:rFonts w:ascii="Garamond" w:hAnsi="Garamond"/>
          <w:b/>
          <w:sz w:val="28"/>
          <w:szCs w:val="28"/>
        </w:rPr>
      </w:pPr>
      <w:r w:rsidRPr="006A0466">
        <w:rPr>
          <w:rFonts w:ascii="Garamond" w:hAnsi="Garamond"/>
          <w:sz w:val="28"/>
          <w:szCs w:val="28"/>
        </w:rPr>
        <w:lastRenderedPageBreak/>
        <w:fldChar w:fldCharType="begin"/>
      </w:r>
      <w:r w:rsidRPr="006A0466">
        <w:rPr>
          <w:rFonts w:ascii="Garamond" w:hAnsi="Garamond"/>
          <w:sz w:val="28"/>
          <w:szCs w:val="28"/>
        </w:rPr>
        <w:instrText xml:space="preserve"> ADDIN EN.REFLIST </w:instrText>
      </w:r>
      <w:r w:rsidRPr="006A0466">
        <w:rPr>
          <w:rFonts w:ascii="Garamond" w:hAnsi="Garamond"/>
          <w:sz w:val="28"/>
          <w:szCs w:val="28"/>
        </w:rPr>
        <w:fldChar w:fldCharType="separate"/>
      </w:r>
      <w:r w:rsidR="00B35141" w:rsidRPr="006A0466">
        <w:rPr>
          <w:rFonts w:ascii="Garamond" w:hAnsi="Garamond"/>
          <w:b/>
          <w:sz w:val="28"/>
          <w:szCs w:val="28"/>
        </w:rPr>
        <w:t>References</w:t>
      </w:r>
    </w:p>
    <w:p w:rsidR="00B35141" w:rsidRPr="006A0466" w:rsidRDefault="00B35141" w:rsidP="00B35141">
      <w:pPr>
        <w:pStyle w:val="EndNoteBibliographyTitle"/>
        <w:rPr>
          <w:rFonts w:ascii="Garamond" w:hAnsi="Garamond"/>
          <w:b/>
          <w:sz w:val="28"/>
          <w:szCs w:val="28"/>
        </w:rPr>
      </w:pPr>
    </w:p>
    <w:p w:rsidR="00B35141" w:rsidRPr="006A0466" w:rsidRDefault="00B35141" w:rsidP="00B35141">
      <w:pPr>
        <w:pStyle w:val="EndNoteBibliography"/>
        <w:ind w:left="720" w:hanging="720"/>
        <w:rPr>
          <w:rFonts w:ascii="Garamond" w:hAnsi="Garamond"/>
          <w:sz w:val="28"/>
          <w:szCs w:val="28"/>
        </w:rPr>
      </w:pPr>
      <w:r w:rsidRPr="006A0466">
        <w:rPr>
          <w:rFonts w:ascii="Garamond" w:hAnsi="Garamond"/>
          <w:sz w:val="28"/>
          <w:szCs w:val="28"/>
        </w:rPr>
        <w:t xml:space="preserve">Ahmad, F., Driver, N., McNally, M. J., &amp; Stewart, D. E. (2009). “Why doesn't she seek help for partner abuse?” An exploratory study with South Asian immigrant women. </w:t>
      </w:r>
      <w:r w:rsidRPr="006A0466">
        <w:rPr>
          <w:rFonts w:ascii="Garamond" w:hAnsi="Garamond"/>
          <w:i/>
          <w:sz w:val="28"/>
          <w:szCs w:val="28"/>
        </w:rPr>
        <w:t>Social Science &amp; Medicine, 69</w:t>
      </w:r>
      <w:r w:rsidRPr="006A0466">
        <w:rPr>
          <w:rFonts w:ascii="Garamond" w:hAnsi="Garamond"/>
          <w:sz w:val="28"/>
          <w:szCs w:val="28"/>
        </w:rPr>
        <w:t xml:space="preserve">(4), 613-622. </w:t>
      </w:r>
    </w:p>
    <w:p w:rsidR="00B35141" w:rsidRPr="006A0466" w:rsidRDefault="00B35141" w:rsidP="00B35141">
      <w:pPr>
        <w:pStyle w:val="EndNoteBibliography"/>
        <w:ind w:left="720" w:hanging="720"/>
        <w:rPr>
          <w:rFonts w:ascii="Garamond" w:hAnsi="Garamond"/>
          <w:sz w:val="28"/>
          <w:szCs w:val="28"/>
        </w:rPr>
      </w:pPr>
      <w:r w:rsidRPr="006A0466">
        <w:rPr>
          <w:rFonts w:ascii="Garamond" w:hAnsi="Garamond"/>
          <w:sz w:val="28"/>
          <w:szCs w:val="28"/>
        </w:rPr>
        <w:t xml:space="preserve">Akpinar, A. (2003). </w:t>
      </w:r>
      <w:r w:rsidRPr="006A0466">
        <w:rPr>
          <w:rFonts w:ascii="Garamond" w:hAnsi="Garamond"/>
          <w:i/>
          <w:sz w:val="28"/>
          <w:szCs w:val="28"/>
        </w:rPr>
        <w:t>The honour/shame complex revisited: Violence against women in the migration context.</w:t>
      </w:r>
      <w:r w:rsidRPr="006A0466">
        <w:rPr>
          <w:rFonts w:ascii="Garamond" w:hAnsi="Garamond"/>
          <w:sz w:val="28"/>
          <w:szCs w:val="28"/>
        </w:rPr>
        <w:t xml:space="preserve"> Paper presented at the Women's studies international forum. Retrieved from </w:t>
      </w:r>
    </w:p>
    <w:p w:rsidR="00B35141" w:rsidRPr="006A0466" w:rsidRDefault="00B35141" w:rsidP="00B35141">
      <w:pPr>
        <w:pStyle w:val="EndNoteBibliography"/>
        <w:ind w:left="720" w:hanging="720"/>
        <w:rPr>
          <w:rFonts w:ascii="Garamond" w:hAnsi="Garamond"/>
          <w:sz w:val="28"/>
          <w:szCs w:val="28"/>
        </w:rPr>
      </w:pPr>
      <w:r w:rsidRPr="006A0466">
        <w:rPr>
          <w:rFonts w:ascii="Garamond" w:hAnsi="Garamond"/>
          <w:sz w:val="28"/>
          <w:szCs w:val="28"/>
        </w:rPr>
        <w:t xml:space="preserve">Burman, E., &amp; Chantler, K. (2005). Domestic violence and minoritisation: legal and policy barriers facing minoritized women leaving violent relationships. </w:t>
      </w:r>
      <w:r w:rsidRPr="006A0466">
        <w:rPr>
          <w:rFonts w:ascii="Garamond" w:hAnsi="Garamond"/>
          <w:i/>
          <w:sz w:val="28"/>
          <w:szCs w:val="28"/>
        </w:rPr>
        <w:t>International journal of law and Psychiatry, 28</w:t>
      </w:r>
      <w:r w:rsidRPr="006A0466">
        <w:rPr>
          <w:rFonts w:ascii="Garamond" w:hAnsi="Garamond"/>
          <w:sz w:val="28"/>
          <w:szCs w:val="28"/>
        </w:rPr>
        <w:t xml:space="preserve">(1), 59-74. </w:t>
      </w:r>
    </w:p>
    <w:p w:rsidR="00B35141" w:rsidRPr="006A0466" w:rsidRDefault="00B35141" w:rsidP="00B35141">
      <w:pPr>
        <w:pStyle w:val="EndNoteBibliography"/>
        <w:ind w:left="720" w:hanging="720"/>
        <w:rPr>
          <w:rFonts w:ascii="Garamond" w:hAnsi="Garamond"/>
          <w:sz w:val="28"/>
          <w:szCs w:val="28"/>
        </w:rPr>
      </w:pPr>
      <w:r w:rsidRPr="006A0466">
        <w:rPr>
          <w:rFonts w:ascii="Garamond" w:hAnsi="Garamond"/>
          <w:sz w:val="28"/>
          <w:szCs w:val="28"/>
        </w:rPr>
        <w:t xml:space="preserve">Dew, J. (2017). Special Visas for Victims of Domestic Violence – The Challenges. Retrieved from </w:t>
      </w:r>
      <w:hyperlink r:id="rId6" w:history="1">
        <w:r w:rsidRPr="006A0466">
          <w:rPr>
            <w:rStyle w:val="Hyperlink"/>
            <w:rFonts w:ascii="Garamond" w:hAnsi="Garamond"/>
            <w:sz w:val="28"/>
            <w:szCs w:val="28"/>
          </w:rPr>
          <w:t>https://blog.laurentlaw.co.nz/2017/09/27/special-visas-for-victims-of-domestic-violence-the-challenges/</w:t>
        </w:r>
      </w:hyperlink>
    </w:p>
    <w:p w:rsidR="00B35141" w:rsidRPr="006A0466" w:rsidRDefault="00B35141" w:rsidP="00B35141">
      <w:pPr>
        <w:pStyle w:val="EndNoteBibliography"/>
        <w:ind w:left="720" w:hanging="720"/>
        <w:rPr>
          <w:rFonts w:ascii="Garamond" w:hAnsi="Garamond"/>
          <w:sz w:val="28"/>
          <w:szCs w:val="28"/>
        </w:rPr>
      </w:pPr>
      <w:r w:rsidRPr="006A0466">
        <w:rPr>
          <w:rFonts w:ascii="Garamond" w:hAnsi="Garamond"/>
          <w:sz w:val="28"/>
          <w:szCs w:val="28"/>
        </w:rPr>
        <w:t xml:space="preserve">Dugan, L. (2003). Domestic violence legislation: Exploring its impact on the likelihood of domestic violence, police involvement, and arrest. </w:t>
      </w:r>
      <w:r w:rsidRPr="006A0466">
        <w:rPr>
          <w:rFonts w:ascii="Garamond" w:hAnsi="Garamond"/>
          <w:i/>
          <w:sz w:val="28"/>
          <w:szCs w:val="28"/>
        </w:rPr>
        <w:t>Criminology &amp; Public Policy, 2</w:t>
      </w:r>
      <w:r w:rsidRPr="006A0466">
        <w:rPr>
          <w:rFonts w:ascii="Garamond" w:hAnsi="Garamond"/>
          <w:sz w:val="28"/>
          <w:szCs w:val="28"/>
        </w:rPr>
        <w:t xml:space="preserve">(2), 283-312. </w:t>
      </w:r>
    </w:p>
    <w:p w:rsidR="00B35141" w:rsidRPr="006A0466" w:rsidRDefault="00B35141" w:rsidP="00B35141">
      <w:pPr>
        <w:pStyle w:val="EndNoteBibliography"/>
        <w:ind w:left="720" w:hanging="720"/>
        <w:rPr>
          <w:rFonts w:ascii="Garamond" w:hAnsi="Garamond"/>
          <w:sz w:val="28"/>
          <w:szCs w:val="28"/>
        </w:rPr>
      </w:pPr>
      <w:r w:rsidRPr="006A0466">
        <w:rPr>
          <w:rFonts w:ascii="Garamond" w:hAnsi="Garamond"/>
          <w:sz w:val="28"/>
          <w:szCs w:val="28"/>
        </w:rPr>
        <w:t>Erez, E., Adelman, M., &amp; Gregory, C. (2009). Intersections of immigration and domestic violence: Voices of battered immigrant women.</w:t>
      </w:r>
      <w:r w:rsidRPr="006A0466">
        <w:rPr>
          <w:rFonts w:ascii="Garamond" w:hAnsi="Garamond"/>
          <w:i/>
          <w:sz w:val="28"/>
          <w:szCs w:val="28"/>
        </w:rPr>
        <w:t xml:space="preserve"> Feminist criminology, 4</w:t>
      </w:r>
      <w:r w:rsidRPr="006A0466">
        <w:rPr>
          <w:rFonts w:ascii="Garamond" w:hAnsi="Garamond"/>
          <w:sz w:val="28"/>
          <w:szCs w:val="28"/>
        </w:rPr>
        <w:t xml:space="preserve">(1), 32-56. </w:t>
      </w:r>
    </w:p>
    <w:p w:rsidR="00B35141" w:rsidRPr="006A0466" w:rsidRDefault="00B35141" w:rsidP="00B35141">
      <w:pPr>
        <w:pStyle w:val="EndNoteBibliography"/>
        <w:ind w:left="720" w:hanging="720"/>
        <w:rPr>
          <w:rFonts w:ascii="Garamond" w:hAnsi="Garamond"/>
          <w:sz w:val="28"/>
          <w:szCs w:val="28"/>
        </w:rPr>
      </w:pPr>
      <w:r w:rsidRPr="006A0466">
        <w:rPr>
          <w:rFonts w:ascii="Garamond" w:hAnsi="Garamond"/>
          <w:sz w:val="28"/>
          <w:szCs w:val="28"/>
        </w:rPr>
        <w:t xml:space="preserve">Fanslow, J. L., &amp; Robinson, E. M. (2011). Sticks, stones, or words? Counting the prevalence of different types of intimate partner violence reported by New Zealand women. </w:t>
      </w:r>
      <w:r w:rsidRPr="006A0466">
        <w:rPr>
          <w:rFonts w:ascii="Garamond" w:hAnsi="Garamond"/>
          <w:i/>
          <w:sz w:val="28"/>
          <w:szCs w:val="28"/>
        </w:rPr>
        <w:t>Journal of Aggression, Maltreatment &amp; Trauma, 20</w:t>
      </w:r>
      <w:r w:rsidRPr="006A0466">
        <w:rPr>
          <w:rFonts w:ascii="Garamond" w:hAnsi="Garamond"/>
          <w:sz w:val="28"/>
          <w:szCs w:val="28"/>
        </w:rPr>
        <w:t xml:space="preserve">(7), 741-759. </w:t>
      </w:r>
    </w:p>
    <w:p w:rsidR="00B35141" w:rsidRPr="006A0466" w:rsidRDefault="00B35141" w:rsidP="00B35141">
      <w:pPr>
        <w:pStyle w:val="EndNoteBibliography"/>
        <w:ind w:left="720" w:hanging="720"/>
        <w:rPr>
          <w:rFonts w:ascii="Garamond" w:hAnsi="Garamond"/>
          <w:sz w:val="28"/>
          <w:szCs w:val="28"/>
        </w:rPr>
      </w:pPr>
      <w:r w:rsidRPr="006A0466">
        <w:rPr>
          <w:rFonts w:ascii="Garamond" w:hAnsi="Garamond"/>
          <w:sz w:val="28"/>
          <w:szCs w:val="28"/>
        </w:rPr>
        <w:t xml:space="preserve">Harper, L. (2012). Visas tie them to violent partners. Retrieved from </w:t>
      </w:r>
      <w:hyperlink r:id="rId7" w:history="1">
        <w:r w:rsidRPr="006A0466">
          <w:rPr>
            <w:rStyle w:val="Hyperlink"/>
            <w:rFonts w:ascii="Garamond" w:hAnsi="Garamond"/>
            <w:sz w:val="28"/>
            <w:szCs w:val="28"/>
          </w:rPr>
          <w:t>http://www.stuff.co.nz/taranaki-daily-news/news/7257211/Visas-tie-them-to-violent-partners</w:t>
        </w:r>
      </w:hyperlink>
    </w:p>
    <w:p w:rsidR="00B35141" w:rsidRPr="006A0466" w:rsidRDefault="00B35141" w:rsidP="00B35141">
      <w:pPr>
        <w:pStyle w:val="EndNoteBibliography"/>
        <w:ind w:left="720" w:hanging="720"/>
        <w:rPr>
          <w:rFonts w:ascii="Garamond" w:hAnsi="Garamond"/>
          <w:sz w:val="28"/>
          <w:szCs w:val="28"/>
        </w:rPr>
      </w:pPr>
      <w:r w:rsidRPr="006A0466">
        <w:rPr>
          <w:rFonts w:ascii="Garamond" w:hAnsi="Garamond"/>
          <w:sz w:val="28"/>
          <w:szCs w:val="28"/>
        </w:rPr>
        <w:t xml:space="preserve">Harzig, C. (2003). Immigration policies: a gendered historical comparison </w:t>
      </w:r>
      <w:r w:rsidRPr="006A0466">
        <w:rPr>
          <w:rFonts w:ascii="Garamond" w:hAnsi="Garamond"/>
          <w:i/>
          <w:sz w:val="28"/>
          <w:szCs w:val="28"/>
        </w:rPr>
        <w:t>Crossing Borders and Shifting Boundaries</w:t>
      </w:r>
      <w:r w:rsidRPr="006A0466">
        <w:rPr>
          <w:rFonts w:ascii="Garamond" w:hAnsi="Garamond"/>
          <w:sz w:val="28"/>
          <w:szCs w:val="28"/>
        </w:rPr>
        <w:t xml:space="preserve"> (pp. 35-58): Springer.</w:t>
      </w:r>
    </w:p>
    <w:p w:rsidR="00B35141" w:rsidRPr="006A0466" w:rsidRDefault="00B35141" w:rsidP="00B35141">
      <w:pPr>
        <w:pStyle w:val="EndNoteBibliography"/>
        <w:ind w:left="720" w:hanging="720"/>
        <w:rPr>
          <w:rFonts w:ascii="Garamond" w:hAnsi="Garamond"/>
          <w:sz w:val="28"/>
          <w:szCs w:val="28"/>
        </w:rPr>
      </w:pPr>
      <w:r w:rsidRPr="006A0466">
        <w:rPr>
          <w:rFonts w:ascii="Garamond" w:hAnsi="Garamond"/>
          <w:sz w:val="28"/>
          <w:szCs w:val="28"/>
        </w:rPr>
        <w:t xml:space="preserve">Iskander, S. (2015). Dealing with allegations of violence against women in a multicultural environment: Consideration of approach (es) and procedure (s) with regards to abuse allegations of women of an Asian, African and Middle Eastern origin in New Zealand. </w:t>
      </w:r>
      <w:r w:rsidRPr="006A0466">
        <w:rPr>
          <w:rFonts w:ascii="Garamond" w:hAnsi="Garamond"/>
          <w:i/>
          <w:sz w:val="28"/>
          <w:szCs w:val="28"/>
        </w:rPr>
        <w:t>International Journal for Intersectional Feminist Studies, 1</w:t>
      </w:r>
      <w:r w:rsidRPr="006A0466">
        <w:rPr>
          <w:rFonts w:ascii="Garamond" w:hAnsi="Garamond"/>
          <w:sz w:val="28"/>
          <w:szCs w:val="28"/>
        </w:rPr>
        <w:t xml:space="preserve">, 40-57. </w:t>
      </w:r>
    </w:p>
    <w:p w:rsidR="00B35141" w:rsidRPr="006A0466" w:rsidRDefault="00B35141" w:rsidP="00B35141">
      <w:pPr>
        <w:pStyle w:val="EndNoteBibliography"/>
        <w:ind w:left="720" w:hanging="720"/>
        <w:rPr>
          <w:rFonts w:ascii="Garamond" w:hAnsi="Garamond"/>
          <w:sz w:val="28"/>
          <w:szCs w:val="28"/>
        </w:rPr>
      </w:pPr>
      <w:r w:rsidRPr="006A0466">
        <w:rPr>
          <w:rFonts w:ascii="Garamond" w:hAnsi="Garamond"/>
          <w:sz w:val="28"/>
          <w:szCs w:val="28"/>
        </w:rPr>
        <w:t xml:space="preserve">Kapur, S., Zajicek, A., Hunt, V., &amp; Policy. (2017). Immigration provisions in the Violence Against Women Act: implications for Asian Indian marriage migrants. </w:t>
      </w:r>
      <w:r w:rsidRPr="006A0466">
        <w:rPr>
          <w:rFonts w:ascii="Garamond" w:hAnsi="Garamond"/>
          <w:i/>
          <w:sz w:val="28"/>
          <w:szCs w:val="28"/>
        </w:rPr>
        <w:t>Journal of Women, Politics, 38</w:t>
      </w:r>
      <w:r w:rsidRPr="006A0466">
        <w:rPr>
          <w:rFonts w:ascii="Garamond" w:hAnsi="Garamond"/>
          <w:sz w:val="28"/>
          <w:szCs w:val="28"/>
        </w:rPr>
        <w:t xml:space="preserve">(4), 456-480. </w:t>
      </w:r>
    </w:p>
    <w:p w:rsidR="00B35141" w:rsidRPr="006A0466" w:rsidRDefault="00B35141" w:rsidP="00B35141">
      <w:pPr>
        <w:pStyle w:val="EndNoteBibliography"/>
        <w:ind w:left="720" w:hanging="720"/>
        <w:rPr>
          <w:rFonts w:ascii="Garamond" w:hAnsi="Garamond"/>
          <w:sz w:val="28"/>
          <w:szCs w:val="28"/>
        </w:rPr>
      </w:pPr>
      <w:r w:rsidRPr="006A0466">
        <w:rPr>
          <w:rFonts w:ascii="Garamond" w:hAnsi="Garamond"/>
          <w:sz w:val="28"/>
          <w:szCs w:val="28"/>
        </w:rPr>
        <w:t xml:space="preserve">Marlene, L. (2011). </w:t>
      </w:r>
      <w:r w:rsidRPr="006A0466">
        <w:rPr>
          <w:rFonts w:ascii="Garamond" w:hAnsi="Garamond"/>
          <w:i/>
          <w:sz w:val="28"/>
          <w:szCs w:val="28"/>
        </w:rPr>
        <w:t>Case studies of community initiatives addressing family violence in refugee and migrant communities (pdf)</w:t>
      </w:r>
      <w:r w:rsidRPr="006A0466">
        <w:rPr>
          <w:rFonts w:ascii="Garamond" w:hAnsi="Garamond"/>
          <w:sz w:val="28"/>
          <w:szCs w:val="28"/>
        </w:rPr>
        <w:t xml:space="preserve">.  Wellington: The Ministry of Social Development. Retrieved from </w:t>
      </w:r>
      <w:hyperlink r:id="rId8" w:history="1">
        <w:r w:rsidRPr="006A0466">
          <w:rPr>
            <w:rStyle w:val="Hyperlink"/>
            <w:rFonts w:ascii="Garamond" w:hAnsi="Garamond"/>
            <w:sz w:val="28"/>
            <w:szCs w:val="28"/>
          </w:rPr>
          <w:t>http://women.govt.nz/documents/case-studies-community-initiatives-addressing-family-violence-refugee-and-migrant</w:t>
        </w:r>
      </w:hyperlink>
      <w:r w:rsidRPr="006A0466">
        <w:rPr>
          <w:rFonts w:ascii="Garamond" w:hAnsi="Garamond"/>
          <w:sz w:val="28"/>
          <w:szCs w:val="28"/>
        </w:rPr>
        <w:t>.</w:t>
      </w:r>
    </w:p>
    <w:p w:rsidR="00B35141" w:rsidRPr="006A0466" w:rsidRDefault="00B35141" w:rsidP="00B35141">
      <w:pPr>
        <w:pStyle w:val="EndNoteBibliography"/>
        <w:ind w:left="720" w:hanging="720"/>
        <w:rPr>
          <w:rFonts w:ascii="Garamond" w:hAnsi="Garamond"/>
          <w:sz w:val="28"/>
          <w:szCs w:val="28"/>
        </w:rPr>
      </w:pPr>
      <w:r w:rsidRPr="006A0466">
        <w:rPr>
          <w:rFonts w:ascii="Garamond" w:hAnsi="Garamond"/>
          <w:sz w:val="28"/>
          <w:szCs w:val="28"/>
        </w:rPr>
        <w:t xml:space="preserve">Mayeda, D. T., &amp; Vijaykumar, R. (2015). Intersections of culture, migration and intimate partner violence as told by migrant youth. </w:t>
      </w:r>
      <w:r w:rsidRPr="006A0466">
        <w:rPr>
          <w:rFonts w:ascii="Garamond" w:hAnsi="Garamond"/>
          <w:i/>
          <w:sz w:val="28"/>
          <w:szCs w:val="28"/>
        </w:rPr>
        <w:t>International Journal of Criminology and Sociology, 4</w:t>
      </w:r>
      <w:r w:rsidRPr="006A0466">
        <w:rPr>
          <w:rFonts w:ascii="Garamond" w:hAnsi="Garamond"/>
          <w:sz w:val="28"/>
          <w:szCs w:val="28"/>
        </w:rPr>
        <w:t xml:space="preserve">, 208-219. </w:t>
      </w:r>
    </w:p>
    <w:p w:rsidR="00B35141" w:rsidRPr="006A0466" w:rsidRDefault="00B35141" w:rsidP="00B35141">
      <w:pPr>
        <w:pStyle w:val="EndNoteBibliography"/>
        <w:ind w:left="720" w:hanging="720"/>
        <w:rPr>
          <w:rFonts w:ascii="Garamond" w:hAnsi="Garamond"/>
          <w:sz w:val="28"/>
          <w:szCs w:val="28"/>
        </w:rPr>
      </w:pPr>
      <w:r w:rsidRPr="006A0466">
        <w:rPr>
          <w:rFonts w:ascii="Garamond" w:hAnsi="Garamond"/>
          <w:sz w:val="28"/>
          <w:szCs w:val="28"/>
        </w:rPr>
        <w:lastRenderedPageBreak/>
        <w:t xml:space="preserve">Menjívar, C., &amp; Salcido, O. (2002). Immigrant women and domestic violence: Common experiences in different countries. </w:t>
      </w:r>
      <w:r w:rsidRPr="006A0466">
        <w:rPr>
          <w:rFonts w:ascii="Garamond" w:hAnsi="Garamond"/>
          <w:i/>
          <w:sz w:val="28"/>
          <w:szCs w:val="28"/>
        </w:rPr>
        <w:t>Gender &amp; society, 16</w:t>
      </w:r>
      <w:r w:rsidRPr="006A0466">
        <w:rPr>
          <w:rFonts w:ascii="Garamond" w:hAnsi="Garamond"/>
          <w:sz w:val="28"/>
          <w:szCs w:val="28"/>
        </w:rPr>
        <w:t xml:space="preserve">(6), 898-920. </w:t>
      </w:r>
    </w:p>
    <w:p w:rsidR="00B35141" w:rsidRPr="006A0466" w:rsidRDefault="00B35141" w:rsidP="00B35141">
      <w:pPr>
        <w:pStyle w:val="EndNoteBibliography"/>
        <w:ind w:left="720" w:hanging="720"/>
        <w:rPr>
          <w:rFonts w:ascii="Garamond" w:hAnsi="Garamond"/>
          <w:sz w:val="28"/>
          <w:szCs w:val="28"/>
        </w:rPr>
      </w:pPr>
      <w:r w:rsidRPr="006A0466">
        <w:rPr>
          <w:rFonts w:ascii="Garamond" w:hAnsi="Garamond"/>
          <w:sz w:val="28"/>
          <w:szCs w:val="28"/>
        </w:rPr>
        <w:t xml:space="preserve">Nair, S. (2017). </w:t>
      </w:r>
      <w:r w:rsidRPr="006A0466">
        <w:rPr>
          <w:rFonts w:ascii="Garamond" w:hAnsi="Garamond"/>
          <w:i/>
          <w:sz w:val="28"/>
          <w:szCs w:val="28"/>
        </w:rPr>
        <w:t>Elephant in the therapy room: counselling experiences of ethnic immigrant women survivors of family violence in Aotearoa, New Zealand.</w:t>
      </w:r>
      <w:r w:rsidRPr="006A0466">
        <w:rPr>
          <w:rFonts w:ascii="Garamond" w:hAnsi="Garamond"/>
          <w:sz w:val="28"/>
          <w:szCs w:val="28"/>
        </w:rPr>
        <w:t xml:space="preserve"> Master’s Degree in Counselling, University of Auckland. Retrieved from </w:t>
      </w:r>
      <w:hyperlink r:id="rId9" w:history="1">
        <w:r w:rsidRPr="006A0466">
          <w:rPr>
            <w:rStyle w:val="Hyperlink"/>
            <w:rFonts w:ascii="Garamond" w:hAnsi="Garamond"/>
            <w:sz w:val="28"/>
            <w:szCs w:val="28"/>
          </w:rPr>
          <w:t>https://nzfvc.org.nz/sites/nzfvc.org.nz/files/Shila-Nair-MCOUN-Research-Paper-Dec-2017.pdf</w:t>
        </w:r>
      </w:hyperlink>
      <w:r w:rsidRPr="006A0466">
        <w:rPr>
          <w:rFonts w:ascii="Garamond" w:hAnsi="Garamond"/>
          <w:sz w:val="28"/>
          <w:szCs w:val="28"/>
        </w:rPr>
        <w:t xml:space="preserve">  </w:t>
      </w:r>
    </w:p>
    <w:p w:rsidR="00B35141" w:rsidRPr="006A0466" w:rsidRDefault="00B35141" w:rsidP="00B35141">
      <w:pPr>
        <w:pStyle w:val="EndNoteBibliography"/>
        <w:ind w:left="720" w:hanging="720"/>
        <w:rPr>
          <w:rFonts w:ascii="Garamond" w:hAnsi="Garamond"/>
          <w:sz w:val="28"/>
          <w:szCs w:val="28"/>
        </w:rPr>
      </w:pPr>
      <w:r w:rsidRPr="006A0466">
        <w:rPr>
          <w:rFonts w:ascii="Garamond" w:hAnsi="Garamond"/>
          <w:sz w:val="28"/>
          <w:szCs w:val="28"/>
        </w:rPr>
        <w:t xml:space="preserve">New Zealand Family Violence Clearinghouse. (2017). NZFVC Data Summaries 2017: Family violence reports reach record high. Retrieved from </w:t>
      </w:r>
      <w:hyperlink r:id="rId10" w:history="1">
        <w:r w:rsidRPr="006A0466">
          <w:rPr>
            <w:rStyle w:val="Hyperlink"/>
            <w:rFonts w:ascii="Garamond" w:hAnsi="Garamond"/>
            <w:sz w:val="28"/>
            <w:szCs w:val="28"/>
          </w:rPr>
          <w:t>https://nzfvc.org.nz/news/nzfvc-data-summaries-2017-family-violence-reports-reach-record-high</w:t>
        </w:r>
      </w:hyperlink>
    </w:p>
    <w:p w:rsidR="00B35141" w:rsidRPr="006A0466" w:rsidRDefault="00B35141" w:rsidP="00B35141">
      <w:pPr>
        <w:pStyle w:val="EndNoteBibliography"/>
        <w:ind w:left="720" w:hanging="720"/>
        <w:rPr>
          <w:rFonts w:ascii="Garamond" w:hAnsi="Garamond"/>
          <w:sz w:val="28"/>
          <w:szCs w:val="28"/>
        </w:rPr>
      </w:pPr>
      <w:r w:rsidRPr="006A0466">
        <w:rPr>
          <w:rFonts w:ascii="Garamond" w:hAnsi="Garamond"/>
          <w:sz w:val="28"/>
          <w:szCs w:val="28"/>
        </w:rPr>
        <w:t xml:space="preserve">New Zealand Immigration. (2018). New Zealand Immigration Operational Manual. Retrieved from </w:t>
      </w:r>
      <w:hyperlink r:id="rId11" w:anchor="35439.htm" w:history="1">
        <w:r w:rsidRPr="006A0466">
          <w:rPr>
            <w:rStyle w:val="Hyperlink"/>
            <w:rFonts w:ascii="Garamond" w:hAnsi="Garamond"/>
            <w:sz w:val="28"/>
            <w:szCs w:val="28"/>
          </w:rPr>
          <w:t>https://www.immigration.govt.nz/opsmanual/#35439.htm</w:t>
        </w:r>
      </w:hyperlink>
    </w:p>
    <w:p w:rsidR="00B35141" w:rsidRPr="006A0466" w:rsidRDefault="00B35141" w:rsidP="00B35141">
      <w:pPr>
        <w:pStyle w:val="EndNoteBibliography"/>
        <w:ind w:left="720" w:hanging="720"/>
        <w:rPr>
          <w:rFonts w:ascii="Garamond" w:hAnsi="Garamond"/>
          <w:sz w:val="28"/>
          <w:szCs w:val="28"/>
        </w:rPr>
      </w:pPr>
      <w:r w:rsidRPr="006A0466">
        <w:rPr>
          <w:rFonts w:ascii="Garamond" w:hAnsi="Garamond"/>
          <w:sz w:val="28"/>
          <w:szCs w:val="28"/>
        </w:rPr>
        <w:t xml:space="preserve">Rahmanipour, S., Kumar, S., &amp; Simon-Kumar, R. (2019). Underreporting sexual violence among ‘ethnic’1 migrant women: perspectives from Aotearoa/New Zealand. </w:t>
      </w:r>
      <w:r w:rsidRPr="006A0466">
        <w:rPr>
          <w:rFonts w:ascii="Garamond" w:hAnsi="Garamond"/>
          <w:i/>
          <w:sz w:val="28"/>
          <w:szCs w:val="28"/>
        </w:rPr>
        <w:t>Culture, Health &amp; Sexuality, 21</w:t>
      </w:r>
      <w:r w:rsidRPr="006A0466">
        <w:rPr>
          <w:rFonts w:ascii="Garamond" w:hAnsi="Garamond"/>
          <w:sz w:val="28"/>
          <w:szCs w:val="28"/>
        </w:rPr>
        <w:t xml:space="preserve">(7), 837-852. </w:t>
      </w:r>
    </w:p>
    <w:p w:rsidR="00B35141" w:rsidRPr="006A0466" w:rsidRDefault="00B35141" w:rsidP="00B35141">
      <w:pPr>
        <w:pStyle w:val="EndNoteBibliography"/>
        <w:ind w:left="720" w:hanging="720"/>
        <w:rPr>
          <w:rFonts w:ascii="Garamond" w:hAnsi="Garamond"/>
          <w:sz w:val="28"/>
          <w:szCs w:val="28"/>
        </w:rPr>
      </w:pPr>
      <w:r w:rsidRPr="006A0466">
        <w:rPr>
          <w:rFonts w:ascii="Garamond" w:hAnsi="Garamond"/>
          <w:sz w:val="28"/>
          <w:szCs w:val="28"/>
        </w:rPr>
        <w:t xml:space="preserve">Shakti Community Council Inc. (2011). Status of Immigrant Women. Retrieved from </w:t>
      </w:r>
      <w:hyperlink r:id="rId12" w:history="1">
        <w:r w:rsidRPr="006A0466">
          <w:rPr>
            <w:rStyle w:val="Hyperlink"/>
            <w:rFonts w:ascii="Garamond" w:hAnsi="Garamond"/>
            <w:sz w:val="28"/>
            <w:szCs w:val="28"/>
          </w:rPr>
          <w:t>https://tbinternet.ohchr.org/Treaties/CEDAW/Shared%20Documents/NZL/INT_CEDAW_NGO_NZL_52_9821_E.pdf</w:t>
        </w:r>
      </w:hyperlink>
    </w:p>
    <w:p w:rsidR="00B35141" w:rsidRPr="006A0466" w:rsidRDefault="00B35141" w:rsidP="00B35141">
      <w:pPr>
        <w:pStyle w:val="EndNoteBibliography"/>
        <w:ind w:left="720" w:hanging="720"/>
        <w:rPr>
          <w:rFonts w:ascii="Garamond" w:hAnsi="Garamond"/>
          <w:sz w:val="28"/>
          <w:szCs w:val="28"/>
        </w:rPr>
      </w:pPr>
      <w:r w:rsidRPr="006A0466">
        <w:rPr>
          <w:rFonts w:ascii="Garamond" w:hAnsi="Garamond"/>
          <w:sz w:val="28"/>
          <w:szCs w:val="28"/>
        </w:rPr>
        <w:t xml:space="preserve">Sifaki, E. (2017). </w:t>
      </w:r>
    </w:p>
    <w:p w:rsidR="00B35141" w:rsidRPr="006A0466" w:rsidRDefault="00B35141" w:rsidP="00B35141">
      <w:pPr>
        <w:pStyle w:val="EndNoteBibliography"/>
        <w:ind w:left="720" w:hanging="720"/>
        <w:rPr>
          <w:rFonts w:ascii="Garamond" w:hAnsi="Garamond"/>
          <w:sz w:val="28"/>
          <w:szCs w:val="28"/>
        </w:rPr>
      </w:pPr>
      <w:r w:rsidRPr="006A0466">
        <w:rPr>
          <w:rFonts w:ascii="Garamond" w:hAnsi="Garamond"/>
          <w:sz w:val="28"/>
          <w:szCs w:val="28"/>
        </w:rPr>
        <w:t xml:space="preserve">What political dynamics lead to domestic violence legislation being implemented? Retrieved from </w:t>
      </w:r>
      <w:hyperlink r:id="rId13" w:history="1">
        <w:r w:rsidRPr="006A0466">
          <w:rPr>
            <w:rStyle w:val="Hyperlink"/>
            <w:rFonts w:ascii="Garamond" w:hAnsi="Garamond"/>
            <w:sz w:val="28"/>
            <w:szCs w:val="28"/>
          </w:rPr>
          <w:t>https://newint.org/blog/2017/03/08/what-political-dynamics-lead-to-domestic-violence-legislation</w:t>
        </w:r>
      </w:hyperlink>
    </w:p>
    <w:p w:rsidR="00B35141" w:rsidRPr="006A0466" w:rsidRDefault="00B35141" w:rsidP="00B35141">
      <w:pPr>
        <w:pStyle w:val="EndNoteBibliography"/>
        <w:ind w:left="720" w:hanging="720"/>
        <w:rPr>
          <w:rFonts w:ascii="Garamond" w:hAnsi="Garamond"/>
          <w:sz w:val="28"/>
          <w:szCs w:val="28"/>
        </w:rPr>
      </w:pPr>
      <w:r w:rsidRPr="006A0466">
        <w:rPr>
          <w:rFonts w:ascii="Garamond" w:hAnsi="Garamond"/>
          <w:sz w:val="28"/>
          <w:szCs w:val="28"/>
        </w:rPr>
        <w:t xml:space="preserve">Simon-Kumar, R. (2018). Inclusionary policy and marginalised groups in Aoteaora/New Zealand process, impacts and politics. </w:t>
      </w:r>
      <w:r w:rsidRPr="006A0466">
        <w:rPr>
          <w:rFonts w:ascii="Garamond" w:hAnsi="Garamond"/>
          <w:i/>
          <w:sz w:val="28"/>
          <w:szCs w:val="28"/>
        </w:rPr>
        <w:t>Kōtuitui: New Zealand Journal of Social Sciences Online, 13</w:t>
      </w:r>
      <w:r w:rsidRPr="006A0466">
        <w:rPr>
          <w:rFonts w:ascii="Garamond" w:hAnsi="Garamond"/>
          <w:sz w:val="28"/>
          <w:szCs w:val="28"/>
        </w:rPr>
        <w:t xml:space="preserve">(2), 246-260. </w:t>
      </w:r>
    </w:p>
    <w:p w:rsidR="00B35141" w:rsidRPr="006A0466" w:rsidRDefault="00B35141" w:rsidP="00B35141">
      <w:pPr>
        <w:pStyle w:val="EndNoteBibliography"/>
        <w:ind w:left="720" w:hanging="720"/>
        <w:rPr>
          <w:rFonts w:ascii="Garamond" w:hAnsi="Garamond"/>
          <w:sz w:val="28"/>
          <w:szCs w:val="28"/>
        </w:rPr>
      </w:pPr>
      <w:r w:rsidRPr="006A0466">
        <w:rPr>
          <w:rFonts w:ascii="Garamond" w:hAnsi="Garamond"/>
          <w:sz w:val="28"/>
          <w:szCs w:val="28"/>
        </w:rPr>
        <w:t xml:space="preserve">Simon-Kumar, R. (2019). </w:t>
      </w:r>
      <w:r w:rsidRPr="006A0466">
        <w:rPr>
          <w:rFonts w:ascii="Garamond" w:hAnsi="Garamond"/>
          <w:i/>
          <w:sz w:val="28"/>
          <w:szCs w:val="28"/>
        </w:rPr>
        <w:t>Ethnic perspectives on family violence in Aotearoa New Zealand</w:t>
      </w:r>
      <w:r w:rsidRPr="006A0466">
        <w:rPr>
          <w:rFonts w:ascii="Garamond" w:hAnsi="Garamond"/>
          <w:sz w:val="28"/>
          <w:szCs w:val="28"/>
        </w:rPr>
        <w:t>. Auckland, New Zealand :: New Zealand Family Violence Clearinghouse, University of Auckland.</w:t>
      </w:r>
    </w:p>
    <w:p w:rsidR="00B35141" w:rsidRPr="006A0466" w:rsidRDefault="00B35141" w:rsidP="00B35141">
      <w:pPr>
        <w:pStyle w:val="EndNoteBibliography"/>
        <w:ind w:left="720" w:hanging="720"/>
        <w:rPr>
          <w:rFonts w:ascii="Garamond" w:hAnsi="Garamond"/>
          <w:sz w:val="28"/>
          <w:szCs w:val="28"/>
        </w:rPr>
      </w:pPr>
      <w:r w:rsidRPr="006A0466">
        <w:rPr>
          <w:rFonts w:ascii="Garamond" w:hAnsi="Garamond"/>
          <w:sz w:val="28"/>
          <w:szCs w:val="28"/>
        </w:rPr>
        <w:t>Simon</w:t>
      </w:r>
      <w:r w:rsidRPr="006A0466">
        <w:rPr>
          <w:sz w:val="28"/>
          <w:szCs w:val="28"/>
        </w:rPr>
        <w:t>‐</w:t>
      </w:r>
      <w:r w:rsidRPr="006A0466">
        <w:rPr>
          <w:rFonts w:ascii="Garamond" w:hAnsi="Garamond"/>
          <w:sz w:val="28"/>
          <w:szCs w:val="28"/>
        </w:rPr>
        <w:t>Kumar, R., Kurian, P. A., Young</w:t>
      </w:r>
      <w:r w:rsidRPr="006A0466">
        <w:rPr>
          <w:sz w:val="28"/>
          <w:szCs w:val="28"/>
        </w:rPr>
        <w:t>‐</w:t>
      </w:r>
      <w:r w:rsidRPr="006A0466">
        <w:rPr>
          <w:rFonts w:ascii="Garamond" w:hAnsi="Garamond"/>
          <w:sz w:val="28"/>
          <w:szCs w:val="28"/>
        </w:rPr>
        <w:t xml:space="preserve">Silcock, F., &amp; Narasimhan, N. (2017). Mobilising culture against domestic violence in migrant and ethnic communities: practitioner perspectives from Aotearoa/New Zealand. </w:t>
      </w:r>
      <w:r w:rsidRPr="006A0466">
        <w:rPr>
          <w:rFonts w:ascii="Garamond" w:hAnsi="Garamond"/>
          <w:i/>
          <w:sz w:val="28"/>
          <w:szCs w:val="28"/>
        </w:rPr>
        <w:t>Health social care in the community, 25</w:t>
      </w:r>
      <w:r w:rsidRPr="006A0466">
        <w:rPr>
          <w:rFonts w:ascii="Garamond" w:hAnsi="Garamond"/>
          <w:sz w:val="28"/>
          <w:szCs w:val="28"/>
        </w:rPr>
        <w:t xml:space="preserve">(4), 1387-1395. </w:t>
      </w:r>
    </w:p>
    <w:p w:rsidR="00B35141" w:rsidRPr="006A0466" w:rsidRDefault="00B35141" w:rsidP="00B35141">
      <w:pPr>
        <w:pStyle w:val="EndNoteBibliography"/>
        <w:ind w:left="720" w:hanging="720"/>
        <w:rPr>
          <w:rFonts w:ascii="Garamond" w:hAnsi="Garamond"/>
          <w:sz w:val="28"/>
          <w:szCs w:val="28"/>
        </w:rPr>
      </w:pPr>
      <w:r w:rsidRPr="006A0466">
        <w:rPr>
          <w:rFonts w:ascii="Garamond" w:hAnsi="Garamond"/>
          <w:sz w:val="28"/>
          <w:szCs w:val="28"/>
        </w:rPr>
        <w:t xml:space="preserve">Sokoloff, N. J. (2008). Expanding the intersectional paradigm to better understand domestic violence in immigrant communities. </w:t>
      </w:r>
      <w:r w:rsidRPr="006A0466">
        <w:rPr>
          <w:rFonts w:ascii="Garamond" w:hAnsi="Garamond"/>
          <w:i/>
          <w:sz w:val="28"/>
          <w:szCs w:val="28"/>
        </w:rPr>
        <w:t>Critical Criminology, 16</w:t>
      </w:r>
      <w:r w:rsidRPr="006A0466">
        <w:rPr>
          <w:rFonts w:ascii="Garamond" w:hAnsi="Garamond"/>
          <w:sz w:val="28"/>
          <w:szCs w:val="28"/>
        </w:rPr>
        <w:t xml:space="preserve">(4), 229-255. </w:t>
      </w:r>
    </w:p>
    <w:p w:rsidR="00B35141" w:rsidRPr="006A0466" w:rsidRDefault="00B35141" w:rsidP="00B35141">
      <w:pPr>
        <w:pStyle w:val="EndNoteBibliography"/>
        <w:ind w:left="720" w:hanging="720"/>
        <w:rPr>
          <w:rFonts w:ascii="Garamond" w:hAnsi="Garamond"/>
          <w:sz w:val="28"/>
          <w:szCs w:val="28"/>
        </w:rPr>
      </w:pPr>
      <w:r w:rsidRPr="006A0466">
        <w:rPr>
          <w:rFonts w:ascii="Garamond" w:hAnsi="Garamond"/>
          <w:sz w:val="28"/>
          <w:szCs w:val="28"/>
        </w:rPr>
        <w:t xml:space="preserve">Swarbrick, N. (2018). Domestic Violence. Retrieved from </w:t>
      </w:r>
      <w:hyperlink r:id="rId14" w:history="1">
        <w:r w:rsidRPr="006A0466">
          <w:rPr>
            <w:rStyle w:val="Hyperlink"/>
            <w:rFonts w:ascii="Garamond" w:hAnsi="Garamond"/>
            <w:sz w:val="28"/>
            <w:szCs w:val="28"/>
          </w:rPr>
          <w:t>http://www.TeAra.govt.nz/endomestic-violence/print</w:t>
        </w:r>
      </w:hyperlink>
    </w:p>
    <w:p w:rsidR="00B35141" w:rsidRPr="006A0466" w:rsidRDefault="00B35141" w:rsidP="00B35141">
      <w:pPr>
        <w:pStyle w:val="EndNoteBibliography"/>
        <w:ind w:left="720" w:hanging="720"/>
        <w:rPr>
          <w:rFonts w:ascii="Garamond" w:hAnsi="Garamond"/>
          <w:sz w:val="28"/>
          <w:szCs w:val="28"/>
        </w:rPr>
      </w:pPr>
      <w:r w:rsidRPr="006A0466">
        <w:rPr>
          <w:rFonts w:ascii="Garamond" w:hAnsi="Garamond"/>
          <w:sz w:val="28"/>
          <w:szCs w:val="28"/>
        </w:rPr>
        <w:t xml:space="preserve">The New Zealand Psychological Society. (2015). Submission on behalf of the New Zealand Psychological Society on the Review of Family Violence Law. Retrieved from </w:t>
      </w:r>
      <w:hyperlink r:id="rId15" w:history="1">
        <w:r w:rsidRPr="006A0466">
          <w:rPr>
            <w:rStyle w:val="Hyperlink"/>
            <w:rFonts w:ascii="Garamond" w:hAnsi="Garamond"/>
            <w:sz w:val="28"/>
            <w:szCs w:val="28"/>
          </w:rPr>
          <w:t>http://www.psychology.org.nz/wp-content/uploads/Family-Violence-Law-Review-Submission.pdf</w:t>
        </w:r>
      </w:hyperlink>
    </w:p>
    <w:p w:rsidR="00640080" w:rsidRPr="006A0466" w:rsidRDefault="005B544D" w:rsidP="005B544D">
      <w:pPr>
        <w:rPr>
          <w:rFonts w:ascii="Garamond" w:hAnsi="Garamond"/>
          <w:sz w:val="28"/>
          <w:szCs w:val="28"/>
        </w:rPr>
      </w:pPr>
      <w:r w:rsidRPr="006A0466">
        <w:rPr>
          <w:rFonts w:ascii="Garamond" w:hAnsi="Garamond"/>
          <w:sz w:val="28"/>
          <w:szCs w:val="28"/>
        </w:rPr>
        <w:fldChar w:fldCharType="end"/>
      </w:r>
    </w:p>
    <w:sectPr w:rsidR="00640080" w:rsidRPr="006A0466" w:rsidSect="00C419BB">
      <w:headerReference w:type="default" r:id="rId16"/>
      <w:footerReference w:type="default" r:id="rId17"/>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34424" w:rsidRDefault="00934424" w:rsidP="00C419BB">
      <w:pPr>
        <w:spacing w:line="240" w:lineRule="auto"/>
      </w:pPr>
      <w:r>
        <w:separator/>
      </w:r>
    </w:p>
  </w:endnote>
  <w:endnote w:type="continuationSeparator" w:id="0">
    <w:p w:rsidR="00934424" w:rsidRDefault="00934424" w:rsidP="00C419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9876262"/>
      <w:docPartObj>
        <w:docPartGallery w:val="Page Numbers (Bottom of Page)"/>
        <w:docPartUnique/>
      </w:docPartObj>
    </w:sdtPr>
    <w:sdtEndPr>
      <w:rPr>
        <w:noProof/>
      </w:rPr>
    </w:sdtEndPr>
    <w:sdtContent>
      <w:p w:rsidR="00BF264E" w:rsidRDefault="00BF264E">
        <w:pPr>
          <w:pStyle w:val="Footer"/>
          <w:jc w:val="right"/>
        </w:pPr>
        <w:r>
          <w:fldChar w:fldCharType="begin"/>
        </w:r>
        <w:r>
          <w:instrText xml:space="preserve"> PAGE   \* MERGEFORMAT </w:instrText>
        </w:r>
        <w:r>
          <w:fldChar w:fldCharType="separate"/>
        </w:r>
        <w:r w:rsidR="006A0466">
          <w:rPr>
            <w:noProof/>
          </w:rPr>
          <w:t>16</w:t>
        </w:r>
        <w:r>
          <w:rPr>
            <w:noProof/>
          </w:rPr>
          <w:fldChar w:fldCharType="end"/>
        </w:r>
      </w:p>
    </w:sdtContent>
  </w:sdt>
  <w:p w:rsidR="00BF264E" w:rsidRDefault="00BF26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34424" w:rsidRDefault="00934424" w:rsidP="00C419BB">
      <w:pPr>
        <w:spacing w:line="240" w:lineRule="auto"/>
      </w:pPr>
      <w:r>
        <w:separator/>
      </w:r>
    </w:p>
  </w:footnote>
  <w:footnote w:type="continuationSeparator" w:id="0">
    <w:p w:rsidR="00934424" w:rsidRDefault="00934424" w:rsidP="00C419B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3FB6" w:rsidRDefault="004D1BE6" w:rsidP="004D1BE6">
    <w:pPr>
      <w:pStyle w:val="Header"/>
      <w:jc w:val="center"/>
    </w:pPr>
    <w:r>
      <w:t xml:space="preserve">Presented by Irene </w:t>
    </w:r>
    <w:r w:rsidR="00E23FB6">
      <w:t xml:space="preserve">Ayallo </w:t>
    </w:r>
    <w:r>
      <w:t>at SAANZ Conference 2019</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Unitec 17&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ffdtptns5rwyeeze75vprcw02dswtzsdt0&quot;&gt;Masters of Applied Practice_Community&lt;record-ids&gt;&lt;item&gt;118&lt;/item&gt;&lt;item&gt;119&lt;/item&gt;&lt;item&gt;120&lt;/item&gt;&lt;item&gt;121&lt;/item&gt;&lt;item&gt;122&lt;/item&gt;&lt;item&gt;123&lt;/item&gt;&lt;item&gt;124&lt;/item&gt;&lt;item&gt;125&lt;/item&gt;&lt;item&gt;126&lt;/item&gt;&lt;item&gt;127&lt;/item&gt;&lt;item&gt;128&lt;/item&gt;&lt;/record-ids&gt;&lt;/item&gt;&lt;item db-id=&quot;fdsvvwee7fd0a8e9v5sxrxtesfdtfew9ssft&quot;&gt;Social Policy Assignment&lt;record-ids&gt;&lt;item&gt;65&lt;/item&gt;&lt;item&gt;68&lt;/item&gt;&lt;item&gt;69&lt;/item&gt;&lt;item&gt;70&lt;/item&gt;&lt;item&gt;71&lt;/item&gt;&lt;item&gt;77&lt;/item&gt;&lt;item&gt;78&lt;/item&gt;&lt;item&gt;79&lt;/item&gt;&lt;item&gt;80&lt;/item&gt;&lt;item&gt;81&lt;/item&gt;&lt;item&gt;82&lt;/item&gt;&lt;item&gt;83&lt;/item&gt;&lt;item&gt;85&lt;/item&gt;&lt;item&gt;88&lt;/item&gt;&lt;item&gt;97&lt;/item&gt;&lt;item&gt;111&lt;/item&gt;&lt;/record-ids&gt;&lt;/item&gt;&lt;/Libraries&gt;"/>
  </w:docVars>
  <w:rsids>
    <w:rsidRoot w:val="00662A5D"/>
    <w:rsid w:val="00000658"/>
    <w:rsid w:val="000008C2"/>
    <w:rsid w:val="00003DCF"/>
    <w:rsid w:val="00007A3B"/>
    <w:rsid w:val="00007B12"/>
    <w:rsid w:val="000108B5"/>
    <w:rsid w:val="00016EF2"/>
    <w:rsid w:val="00017557"/>
    <w:rsid w:val="0002415B"/>
    <w:rsid w:val="000339C9"/>
    <w:rsid w:val="00035BA5"/>
    <w:rsid w:val="0003624F"/>
    <w:rsid w:val="000401D5"/>
    <w:rsid w:val="00042379"/>
    <w:rsid w:val="00042CD8"/>
    <w:rsid w:val="000441C7"/>
    <w:rsid w:val="00046BCB"/>
    <w:rsid w:val="00050E8A"/>
    <w:rsid w:val="000525BE"/>
    <w:rsid w:val="0005363D"/>
    <w:rsid w:val="00054AC8"/>
    <w:rsid w:val="00055BDE"/>
    <w:rsid w:val="000571EE"/>
    <w:rsid w:val="00061B6D"/>
    <w:rsid w:val="0006284D"/>
    <w:rsid w:val="00065529"/>
    <w:rsid w:val="0006609A"/>
    <w:rsid w:val="00066F78"/>
    <w:rsid w:val="00070D9F"/>
    <w:rsid w:val="000727C8"/>
    <w:rsid w:val="00072C25"/>
    <w:rsid w:val="00073DC5"/>
    <w:rsid w:val="00073F57"/>
    <w:rsid w:val="00081B3A"/>
    <w:rsid w:val="0008340E"/>
    <w:rsid w:val="00087D39"/>
    <w:rsid w:val="00090EA7"/>
    <w:rsid w:val="000913F6"/>
    <w:rsid w:val="00092777"/>
    <w:rsid w:val="00094ACD"/>
    <w:rsid w:val="000951D2"/>
    <w:rsid w:val="000A2065"/>
    <w:rsid w:val="000A5181"/>
    <w:rsid w:val="000B348F"/>
    <w:rsid w:val="000B53EA"/>
    <w:rsid w:val="000C2E1C"/>
    <w:rsid w:val="000D084D"/>
    <w:rsid w:val="000E015D"/>
    <w:rsid w:val="000E3352"/>
    <w:rsid w:val="000E3951"/>
    <w:rsid w:val="000E5B22"/>
    <w:rsid w:val="000E6AC9"/>
    <w:rsid w:val="000F469F"/>
    <w:rsid w:val="000F4805"/>
    <w:rsid w:val="0010031E"/>
    <w:rsid w:val="00103E34"/>
    <w:rsid w:val="00111D57"/>
    <w:rsid w:val="00111EBC"/>
    <w:rsid w:val="00113A27"/>
    <w:rsid w:val="00115566"/>
    <w:rsid w:val="0012442A"/>
    <w:rsid w:val="0012596D"/>
    <w:rsid w:val="00125B42"/>
    <w:rsid w:val="00141C2B"/>
    <w:rsid w:val="00145A80"/>
    <w:rsid w:val="00146A23"/>
    <w:rsid w:val="0015072E"/>
    <w:rsid w:val="00155B65"/>
    <w:rsid w:val="001613C2"/>
    <w:rsid w:val="00161F80"/>
    <w:rsid w:val="001633A3"/>
    <w:rsid w:val="00183394"/>
    <w:rsid w:val="0019346B"/>
    <w:rsid w:val="00195B66"/>
    <w:rsid w:val="00195C66"/>
    <w:rsid w:val="00196E6C"/>
    <w:rsid w:val="001A0DB3"/>
    <w:rsid w:val="001A3A01"/>
    <w:rsid w:val="001B0A4A"/>
    <w:rsid w:val="001B11F4"/>
    <w:rsid w:val="001B13D8"/>
    <w:rsid w:val="001B50AE"/>
    <w:rsid w:val="001C0533"/>
    <w:rsid w:val="001C20BE"/>
    <w:rsid w:val="001C3CCE"/>
    <w:rsid w:val="001C4776"/>
    <w:rsid w:val="001C79CB"/>
    <w:rsid w:val="001E397E"/>
    <w:rsid w:val="001E5E59"/>
    <w:rsid w:val="001F682D"/>
    <w:rsid w:val="00200EEF"/>
    <w:rsid w:val="002010D8"/>
    <w:rsid w:val="00202157"/>
    <w:rsid w:val="00204883"/>
    <w:rsid w:val="002079BB"/>
    <w:rsid w:val="002118FA"/>
    <w:rsid w:val="0021241C"/>
    <w:rsid w:val="00212FE3"/>
    <w:rsid w:val="0021441A"/>
    <w:rsid w:val="00220B52"/>
    <w:rsid w:val="002223EC"/>
    <w:rsid w:val="0022363B"/>
    <w:rsid w:val="002276E4"/>
    <w:rsid w:val="002310D0"/>
    <w:rsid w:val="002325AE"/>
    <w:rsid w:val="0023670B"/>
    <w:rsid w:val="00237E74"/>
    <w:rsid w:val="00242F50"/>
    <w:rsid w:val="002452C4"/>
    <w:rsid w:val="00247F53"/>
    <w:rsid w:val="002519E5"/>
    <w:rsid w:val="002527D6"/>
    <w:rsid w:val="00256C89"/>
    <w:rsid w:val="00262D1D"/>
    <w:rsid w:val="0026537C"/>
    <w:rsid w:val="0026624D"/>
    <w:rsid w:val="002668E6"/>
    <w:rsid w:val="00267402"/>
    <w:rsid w:val="002707BF"/>
    <w:rsid w:val="00271E87"/>
    <w:rsid w:val="002756FE"/>
    <w:rsid w:val="00283DE2"/>
    <w:rsid w:val="002919D6"/>
    <w:rsid w:val="00292B25"/>
    <w:rsid w:val="00293979"/>
    <w:rsid w:val="00294913"/>
    <w:rsid w:val="00296238"/>
    <w:rsid w:val="002A4A4A"/>
    <w:rsid w:val="002A6758"/>
    <w:rsid w:val="002B0CEB"/>
    <w:rsid w:val="002B25BF"/>
    <w:rsid w:val="002B3C3F"/>
    <w:rsid w:val="002B4627"/>
    <w:rsid w:val="002C6F69"/>
    <w:rsid w:val="002E5644"/>
    <w:rsid w:val="002F1BE2"/>
    <w:rsid w:val="002F21B7"/>
    <w:rsid w:val="002F3CF4"/>
    <w:rsid w:val="003020E3"/>
    <w:rsid w:val="003123A1"/>
    <w:rsid w:val="003153C9"/>
    <w:rsid w:val="003155A6"/>
    <w:rsid w:val="00320447"/>
    <w:rsid w:val="003207DC"/>
    <w:rsid w:val="00322283"/>
    <w:rsid w:val="003230C0"/>
    <w:rsid w:val="00336425"/>
    <w:rsid w:val="00343B05"/>
    <w:rsid w:val="00345E40"/>
    <w:rsid w:val="00346685"/>
    <w:rsid w:val="00346BA4"/>
    <w:rsid w:val="003611C5"/>
    <w:rsid w:val="003612E2"/>
    <w:rsid w:val="00361520"/>
    <w:rsid w:val="00363709"/>
    <w:rsid w:val="003646B6"/>
    <w:rsid w:val="00373DB7"/>
    <w:rsid w:val="00374029"/>
    <w:rsid w:val="00377F50"/>
    <w:rsid w:val="00381CFA"/>
    <w:rsid w:val="0038345E"/>
    <w:rsid w:val="0038454F"/>
    <w:rsid w:val="003848D0"/>
    <w:rsid w:val="00390886"/>
    <w:rsid w:val="00392E4B"/>
    <w:rsid w:val="00394178"/>
    <w:rsid w:val="00396108"/>
    <w:rsid w:val="003A0E03"/>
    <w:rsid w:val="003A16CF"/>
    <w:rsid w:val="003A45B8"/>
    <w:rsid w:val="003A54D6"/>
    <w:rsid w:val="003A5FD4"/>
    <w:rsid w:val="003A6ADE"/>
    <w:rsid w:val="003A78D7"/>
    <w:rsid w:val="003B00EE"/>
    <w:rsid w:val="003B1C32"/>
    <w:rsid w:val="003B2C29"/>
    <w:rsid w:val="003C77C2"/>
    <w:rsid w:val="003D4E6F"/>
    <w:rsid w:val="003E2909"/>
    <w:rsid w:val="003E3B7E"/>
    <w:rsid w:val="003E4AD7"/>
    <w:rsid w:val="003F2001"/>
    <w:rsid w:val="003F65AF"/>
    <w:rsid w:val="0040072A"/>
    <w:rsid w:val="00401BB6"/>
    <w:rsid w:val="00401EFC"/>
    <w:rsid w:val="00404185"/>
    <w:rsid w:val="00404C27"/>
    <w:rsid w:val="004054D6"/>
    <w:rsid w:val="0040707E"/>
    <w:rsid w:val="004079EA"/>
    <w:rsid w:val="00411BDE"/>
    <w:rsid w:val="00413E9B"/>
    <w:rsid w:val="00421EC7"/>
    <w:rsid w:val="00432463"/>
    <w:rsid w:val="00432E76"/>
    <w:rsid w:val="00434FA3"/>
    <w:rsid w:val="00435EC3"/>
    <w:rsid w:val="004432D4"/>
    <w:rsid w:val="004505C9"/>
    <w:rsid w:val="004528C4"/>
    <w:rsid w:val="004616FB"/>
    <w:rsid w:val="00462EA3"/>
    <w:rsid w:val="00467263"/>
    <w:rsid w:val="004728C1"/>
    <w:rsid w:val="0047515E"/>
    <w:rsid w:val="00481191"/>
    <w:rsid w:val="00481935"/>
    <w:rsid w:val="00496D37"/>
    <w:rsid w:val="00497F9C"/>
    <w:rsid w:val="004A4F14"/>
    <w:rsid w:val="004A6F34"/>
    <w:rsid w:val="004B0D9B"/>
    <w:rsid w:val="004B2FF3"/>
    <w:rsid w:val="004B4007"/>
    <w:rsid w:val="004B571D"/>
    <w:rsid w:val="004B6DC1"/>
    <w:rsid w:val="004D1BE6"/>
    <w:rsid w:val="004E23F0"/>
    <w:rsid w:val="004E2462"/>
    <w:rsid w:val="004E7703"/>
    <w:rsid w:val="00502D58"/>
    <w:rsid w:val="00503967"/>
    <w:rsid w:val="00504B93"/>
    <w:rsid w:val="00511631"/>
    <w:rsid w:val="00513266"/>
    <w:rsid w:val="00516A7B"/>
    <w:rsid w:val="00523522"/>
    <w:rsid w:val="00523C24"/>
    <w:rsid w:val="00526C41"/>
    <w:rsid w:val="00527C37"/>
    <w:rsid w:val="00530EFF"/>
    <w:rsid w:val="00534E66"/>
    <w:rsid w:val="00535B81"/>
    <w:rsid w:val="0053778E"/>
    <w:rsid w:val="00541418"/>
    <w:rsid w:val="0054253A"/>
    <w:rsid w:val="005435B2"/>
    <w:rsid w:val="0055032B"/>
    <w:rsid w:val="00551E24"/>
    <w:rsid w:val="0055414D"/>
    <w:rsid w:val="00554E21"/>
    <w:rsid w:val="0055696E"/>
    <w:rsid w:val="00561AA9"/>
    <w:rsid w:val="0056376E"/>
    <w:rsid w:val="0056511B"/>
    <w:rsid w:val="00573B22"/>
    <w:rsid w:val="005775FE"/>
    <w:rsid w:val="00580927"/>
    <w:rsid w:val="00584BBC"/>
    <w:rsid w:val="00584CB8"/>
    <w:rsid w:val="00585D31"/>
    <w:rsid w:val="005874FA"/>
    <w:rsid w:val="00587556"/>
    <w:rsid w:val="0059101B"/>
    <w:rsid w:val="00591295"/>
    <w:rsid w:val="005967BC"/>
    <w:rsid w:val="005A1AA3"/>
    <w:rsid w:val="005A38C0"/>
    <w:rsid w:val="005A790C"/>
    <w:rsid w:val="005B055F"/>
    <w:rsid w:val="005B19BB"/>
    <w:rsid w:val="005B487C"/>
    <w:rsid w:val="005B544D"/>
    <w:rsid w:val="005B6337"/>
    <w:rsid w:val="005C0AAB"/>
    <w:rsid w:val="005D0D06"/>
    <w:rsid w:val="005D3CD8"/>
    <w:rsid w:val="005E0893"/>
    <w:rsid w:val="005E50D4"/>
    <w:rsid w:val="005E5DD4"/>
    <w:rsid w:val="005E6AEC"/>
    <w:rsid w:val="005E7DEF"/>
    <w:rsid w:val="005F1D2F"/>
    <w:rsid w:val="00606C46"/>
    <w:rsid w:val="006112D5"/>
    <w:rsid w:val="0061296D"/>
    <w:rsid w:val="00615E52"/>
    <w:rsid w:val="00616528"/>
    <w:rsid w:val="00617E4E"/>
    <w:rsid w:val="00630623"/>
    <w:rsid w:val="00632484"/>
    <w:rsid w:val="00633BD4"/>
    <w:rsid w:val="00637B42"/>
    <w:rsid w:val="00640080"/>
    <w:rsid w:val="00640D11"/>
    <w:rsid w:val="00643AC1"/>
    <w:rsid w:val="00644D8F"/>
    <w:rsid w:val="006460E1"/>
    <w:rsid w:val="006545D3"/>
    <w:rsid w:val="00661FEF"/>
    <w:rsid w:val="00662A5D"/>
    <w:rsid w:val="006643C8"/>
    <w:rsid w:val="00664A8A"/>
    <w:rsid w:val="00671396"/>
    <w:rsid w:val="00671EDC"/>
    <w:rsid w:val="00680265"/>
    <w:rsid w:val="00682070"/>
    <w:rsid w:val="00687945"/>
    <w:rsid w:val="00692ACB"/>
    <w:rsid w:val="006942B1"/>
    <w:rsid w:val="00695A22"/>
    <w:rsid w:val="006A0466"/>
    <w:rsid w:val="006A076C"/>
    <w:rsid w:val="006A4C2D"/>
    <w:rsid w:val="006B487E"/>
    <w:rsid w:val="006C2801"/>
    <w:rsid w:val="006E0748"/>
    <w:rsid w:val="006E1F07"/>
    <w:rsid w:val="006E22E7"/>
    <w:rsid w:val="006E261A"/>
    <w:rsid w:val="006F0CB1"/>
    <w:rsid w:val="006F139E"/>
    <w:rsid w:val="006F2FD8"/>
    <w:rsid w:val="006F7D95"/>
    <w:rsid w:val="00703C43"/>
    <w:rsid w:val="007050AC"/>
    <w:rsid w:val="007113E6"/>
    <w:rsid w:val="007121B3"/>
    <w:rsid w:val="007155DC"/>
    <w:rsid w:val="0072461E"/>
    <w:rsid w:val="0072483C"/>
    <w:rsid w:val="00724EE1"/>
    <w:rsid w:val="0072620E"/>
    <w:rsid w:val="007307F5"/>
    <w:rsid w:val="00734F62"/>
    <w:rsid w:val="0073666E"/>
    <w:rsid w:val="007378FE"/>
    <w:rsid w:val="007420DA"/>
    <w:rsid w:val="00742A63"/>
    <w:rsid w:val="007464FE"/>
    <w:rsid w:val="00746DA3"/>
    <w:rsid w:val="00750CC2"/>
    <w:rsid w:val="0076391C"/>
    <w:rsid w:val="00766561"/>
    <w:rsid w:val="007673F9"/>
    <w:rsid w:val="0076768F"/>
    <w:rsid w:val="00770143"/>
    <w:rsid w:val="00772000"/>
    <w:rsid w:val="007910CD"/>
    <w:rsid w:val="00793480"/>
    <w:rsid w:val="007A13ED"/>
    <w:rsid w:val="007A14EF"/>
    <w:rsid w:val="007A2F23"/>
    <w:rsid w:val="007A6E5B"/>
    <w:rsid w:val="007B0C7A"/>
    <w:rsid w:val="007B722E"/>
    <w:rsid w:val="007C3F49"/>
    <w:rsid w:val="007C5724"/>
    <w:rsid w:val="007D1ACB"/>
    <w:rsid w:val="007D4BF2"/>
    <w:rsid w:val="007D7AE3"/>
    <w:rsid w:val="007E654C"/>
    <w:rsid w:val="007E6551"/>
    <w:rsid w:val="007E6632"/>
    <w:rsid w:val="007F4E41"/>
    <w:rsid w:val="008053EB"/>
    <w:rsid w:val="00811396"/>
    <w:rsid w:val="00817412"/>
    <w:rsid w:val="00817BCB"/>
    <w:rsid w:val="008204A0"/>
    <w:rsid w:val="008208E0"/>
    <w:rsid w:val="0082180F"/>
    <w:rsid w:val="00825E2A"/>
    <w:rsid w:val="0082764D"/>
    <w:rsid w:val="00827C0A"/>
    <w:rsid w:val="008353DE"/>
    <w:rsid w:val="008375BB"/>
    <w:rsid w:val="008421A1"/>
    <w:rsid w:val="0084344A"/>
    <w:rsid w:val="00844DA7"/>
    <w:rsid w:val="00850009"/>
    <w:rsid w:val="00853744"/>
    <w:rsid w:val="00854686"/>
    <w:rsid w:val="00874EBB"/>
    <w:rsid w:val="00875B10"/>
    <w:rsid w:val="00877B22"/>
    <w:rsid w:val="00877FD7"/>
    <w:rsid w:val="00880BCC"/>
    <w:rsid w:val="00882EAD"/>
    <w:rsid w:val="008837B9"/>
    <w:rsid w:val="00884C65"/>
    <w:rsid w:val="00890183"/>
    <w:rsid w:val="008916BB"/>
    <w:rsid w:val="00892523"/>
    <w:rsid w:val="008957F7"/>
    <w:rsid w:val="00895A43"/>
    <w:rsid w:val="00897487"/>
    <w:rsid w:val="008A34F1"/>
    <w:rsid w:val="008A6859"/>
    <w:rsid w:val="008B10BC"/>
    <w:rsid w:val="008B408D"/>
    <w:rsid w:val="008B5450"/>
    <w:rsid w:val="008B75D7"/>
    <w:rsid w:val="008C0CC4"/>
    <w:rsid w:val="008C1747"/>
    <w:rsid w:val="008C462C"/>
    <w:rsid w:val="008C6BF2"/>
    <w:rsid w:val="008D0441"/>
    <w:rsid w:val="008D0A60"/>
    <w:rsid w:val="008D7D15"/>
    <w:rsid w:val="008E0C89"/>
    <w:rsid w:val="008E2C2E"/>
    <w:rsid w:val="008E3C69"/>
    <w:rsid w:val="008E7263"/>
    <w:rsid w:val="008F3EC6"/>
    <w:rsid w:val="008F52E8"/>
    <w:rsid w:val="008F717D"/>
    <w:rsid w:val="00904867"/>
    <w:rsid w:val="009052B9"/>
    <w:rsid w:val="00912008"/>
    <w:rsid w:val="009123A3"/>
    <w:rsid w:val="009128D5"/>
    <w:rsid w:val="00912DAF"/>
    <w:rsid w:val="00913EF6"/>
    <w:rsid w:val="00930401"/>
    <w:rsid w:val="00934424"/>
    <w:rsid w:val="0094097B"/>
    <w:rsid w:val="00951E64"/>
    <w:rsid w:val="00952C20"/>
    <w:rsid w:val="009533A6"/>
    <w:rsid w:val="009538A0"/>
    <w:rsid w:val="0096049F"/>
    <w:rsid w:val="00960E1D"/>
    <w:rsid w:val="00961A8C"/>
    <w:rsid w:val="00962D18"/>
    <w:rsid w:val="00964C06"/>
    <w:rsid w:val="0097459B"/>
    <w:rsid w:val="00974A7D"/>
    <w:rsid w:val="00980B41"/>
    <w:rsid w:val="009823B8"/>
    <w:rsid w:val="0098248F"/>
    <w:rsid w:val="00982AC4"/>
    <w:rsid w:val="0099035C"/>
    <w:rsid w:val="00990E04"/>
    <w:rsid w:val="00991B34"/>
    <w:rsid w:val="0099269D"/>
    <w:rsid w:val="00997FCA"/>
    <w:rsid w:val="009A0D3E"/>
    <w:rsid w:val="009A1372"/>
    <w:rsid w:val="009A1C97"/>
    <w:rsid w:val="009A5CFF"/>
    <w:rsid w:val="009A6AF5"/>
    <w:rsid w:val="009B21EA"/>
    <w:rsid w:val="009B6667"/>
    <w:rsid w:val="009B6F1D"/>
    <w:rsid w:val="009C06DC"/>
    <w:rsid w:val="009C1CAA"/>
    <w:rsid w:val="009C2830"/>
    <w:rsid w:val="009C322E"/>
    <w:rsid w:val="009D1B0A"/>
    <w:rsid w:val="009D6329"/>
    <w:rsid w:val="009D6763"/>
    <w:rsid w:val="009E04B9"/>
    <w:rsid w:val="009E504D"/>
    <w:rsid w:val="009E557C"/>
    <w:rsid w:val="009E7D75"/>
    <w:rsid w:val="009F2FAB"/>
    <w:rsid w:val="009F75FC"/>
    <w:rsid w:val="00A02F31"/>
    <w:rsid w:val="00A05196"/>
    <w:rsid w:val="00A05A64"/>
    <w:rsid w:val="00A06E66"/>
    <w:rsid w:val="00A16E2A"/>
    <w:rsid w:val="00A20112"/>
    <w:rsid w:val="00A2182B"/>
    <w:rsid w:val="00A25031"/>
    <w:rsid w:val="00A31388"/>
    <w:rsid w:val="00A3631D"/>
    <w:rsid w:val="00A367FB"/>
    <w:rsid w:val="00A420DE"/>
    <w:rsid w:val="00A4288E"/>
    <w:rsid w:val="00A4612F"/>
    <w:rsid w:val="00A50FC2"/>
    <w:rsid w:val="00A52591"/>
    <w:rsid w:val="00A556C4"/>
    <w:rsid w:val="00A62769"/>
    <w:rsid w:val="00A63E33"/>
    <w:rsid w:val="00A710B4"/>
    <w:rsid w:val="00A7387B"/>
    <w:rsid w:val="00A73B5F"/>
    <w:rsid w:val="00A74589"/>
    <w:rsid w:val="00A74C54"/>
    <w:rsid w:val="00A75861"/>
    <w:rsid w:val="00A824A5"/>
    <w:rsid w:val="00A82681"/>
    <w:rsid w:val="00A83041"/>
    <w:rsid w:val="00A85D43"/>
    <w:rsid w:val="00A90DA8"/>
    <w:rsid w:val="00A92E33"/>
    <w:rsid w:val="00A93573"/>
    <w:rsid w:val="00A948B0"/>
    <w:rsid w:val="00AB07FB"/>
    <w:rsid w:val="00AB4ED3"/>
    <w:rsid w:val="00AC70B2"/>
    <w:rsid w:val="00AD1038"/>
    <w:rsid w:val="00AD284F"/>
    <w:rsid w:val="00AD37EA"/>
    <w:rsid w:val="00AD39BB"/>
    <w:rsid w:val="00AD7D42"/>
    <w:rsid w:val="00AE4E9C"/>
    <w:rsid w:val="00AE54CB"/>
    <w:rsid w:val="00AE5C70"/>
    <w:rsid w:val="00B02F9D"/>
    <w:rsid w:val="00B02FDF"/>
    <w:rsid w:val="00B07B7C"/>
    <w:rsid w:val="00B170EE"/>
    <w:rsid w:val="00B21865"/>
    <w:rsid w:val="00B21CFA"/>
    <w:rsid w:val="00B243A0"/>
    <w:rsid w:val="00B30A29"/>
    <w:rsid w:val="00B3166E"/>
    <w:rsid w:val="00B35141"/>
    <w:rsid w:val="00B35F74"/>
    <w:rsid w:val="00B363D4"/>
    <w:rsid w:val="00B3656A"/>
    <w:rsid w:val="00B4283D"/>
    <w:rsid w:val="00B451EC"/>
    <w:rsid w:val="00B45C2A"/>
    <w:rsid w:val="00B45C96"/>
    <w:rsid w:val="00B45D71"/>
    <w:rsid w:val="00B465E5"/>
    <w:rsid w:val="00B51C58"/>
    <w:rsid w:val="00B556B2"/>
    <w:rsid w:val="00B56E66"/>
    <w:rsid w:val="00B57E77"/>
    <w:rsid w:val="00B62713"/>
    <w:rsid w:val="00B6534B"/>
    <w:rsid w:val="00B672C1"/>
    <w:rsid w:val="00B67A5D"/>
    <w:rsid w:val="00B73EAA"/>
    <w:rsid w:val="00B81012"/>
    <w:rsid w:val="00B83E93"/>
    <w:rsid w:val="00B85906"/>
    <w:rsid w:val="00B90880"/>
    <w:rsid w:val="00B922A2"/>
    <w:rsid w:val="00B93E12"/>
    <w:rsid w:val="00B94123"/>
    <w:rsid w:val="00B94F80"/>
    <w:rsid w:val="00B96ADE"/>
    <w:rsid w:val="00B97339"/>
    <w:rsid w:val="00BA0A90"/>
    <w:rsid w:val="00BA6F08"/>
    <w:rsid w:val="00BB095C"/>
    <w:rsid w:val="00BB2DD6"/>
    <w:rsid w:val="00BB324D"/>
    <w:rsid w:val="00BC4C83"/>
    <w:rsid w:val="00BD031F"/>
    <w:rsid w:val="00BD381C"/>
    <w:rsid w:val="00BD3C67"/>
    <w:rsid w:val="00BD5382"/>
    <w:rsid w:val="00BD566D"/>
    <w:rsid w:val="00BE1626"/>
    <w:rsid w:val="00BE3452"/>
    <w:rsid w:val="00BF1EFC"/>
    <w:rsid w:val="00BF264E"/>
    <w:rsid w:val="00C02F81"/>
    <w:rsid w:val="00C1202F"/>
    <w:rsid w:val="00C12108"/>
    <w:rsid w:val="00C20EEF"/>
    <w:rsid w:val="00C242B3"/>
    <w:rsid w:val="00C26125"/>
    <w:rsid w:val="00C261A2"/>
    <w:rsid w:val="00C27322"/>
    <w:rsid w:val="00C301F7"/>
    <w:rsid w:val="00C336F1"/>
    <w:rsid w:val="00C419BB"/>
    <w:rsid w:val="00C41F2E"/>
    <w:rsid w:val="00C45D93"/>
    <w:rsid w:val="00C46634"/>
    <w:rsid w:val="00C46CC0"/>
    <w:rsid w:val="00C51E5E"/>
    <w:rsid w:val="00C544B9"/>
    <w:rsid w:val="00C54858"/>
    <w:rsid w:val="00C55C45"/>
    <w:rsid w:val="00C607C2"/>
    <w:rsid w:val="00C61B06"/>
    <w:rsid w:val="00C71684"/>
    <w:rsid w:val="00C773A5"/>
    <w:rsid w:val="00C7758B"/>
    <w:rsid w:val="00C77D3C"/>
    <w:rsid w:val="00C85A3D"/>
    <w:rsid w:val="00C8684B"/>
    <w:rsid w:val="00C96D4A"/>
    <w:rsid w:val="00CA2373"/>
    <w:rsid w:val="00CA2E95"/>
    <w:rsid w:val="00CA6EC4"/>
    <w:rsid w:val="00CA71D5"/>
    <w:rsid w:val="00CC7960"/>
    <w:rsid w:val="00CD0E85"/>
    <w:rsid w:val="00CD1961"/>
    <w:rsid w:val="00CD2678"/>
    <w:rsid w:val="00CD4D1B"/>
    <w:rsid w:val="00CD739A"/>
    <w:rsid w:val="00CF05A6"/>
    <w:rsid w:val="00CF0B04"/>
    <w:rsid w:val="00D02720"/>
    <w:rsid w:val="00D03795"/>
    <w:rsid w:val="00D03CDE"/>
    <w:rsid w:val="00D1318E"/>
    <w:rsid w:val="00D167E5"/>
    <w:rsid w:val="00D1697F"/>
    <w:rsid w:val="00D3736D"/>
    <w:rsid w:val="00D50627"/>
    <w:rsid w:val="00D5211E"/>
    <w:rsid w:val="00D64EF4"/>
    <w:rsid w:val="00D726A0"/>
    <w:rsid w:val="00D749A9"/>
    <w:rsid w:val="00D75E4F"/>
    <w:rsid w:val="00D800D9"/>
    <w:rsid w:val="00D83563"/>
    <w:rsid w:val="00D8684B"/>
    <w:rsid w:val="00D92100"/>
    <w:rsid w:val="00D94575"/>
    <w:rsid w:val="00D95CB8"/>
    <w:rsid w:val="00D966C5"/>
    <w:rsid w:val="00DA2DBC"/>
    <w:rsid w:val="00DA3F1D"/>
    <w:rsid w:val="00DA437C"/>
    <w:rsid w:val="00DB1769"/>
    <w:rsid w:val="00DB517E"/>
    <w:rsid w:val="00DC232B"/>
    <w:rsid w:val="00DC3BD2"/>
    <w:rsid w:val="00DD1399"/>
    <w:rsid w:val="00DD29FA"/>
    <w:rsid w:val="00DD3269"/>
    <w:rsid w:val="00DD4C66"/>
    <w:rsid w:val="00DE16A9"/>
    <w:rsid w:val="00DF12B0"/>
    <w:rsid w:val="00DF348F"/>
    <w:rsid w:val="00E0750C"/>
    <w:rsid w:val="00E12FF9"/>
    <w:rsid w:val="00E13AC0"/>
    <w:rsid w:val="00E17D71"/>
    <w:rsid w:val="00E20A8A"/>
    <w:rsid w:val="00E21783"/>
    <w:rsid w:val="00E21EFA"/>
    <w:rsid w:val="00E23FB6"/>
    <w:rsid w:val="00E31370"/>
    <w:rsid w:val="00E32F4D"/>
    <w:rsid w:val="00E35DB1"/>
    <w:rsid w:val="00E37933"/>
    <w:rsid w:val="00E40395"/>
    <w:rsid w:val="00E43FB3"/>
    <w:rsid w:val="00E46689"/>
    <w:rsid w:val="00E4682C"/>
    <w:rsid w:val="00E501D5"/>
    <w:rsid w:val="00E52C11"/>
    <w:rsid w:val="00E64B1C"/>
    <w:rsid w:val="00E64BF6"/>
    <w:rsid w:val="00E64FAF"/>
    <w:rsid w:val="00E668EE"/>
    <w:rsid w:val="00E711C0"/>
    <w:rsid w:val="00E76FB4"/>
    <w:rsid w:val="00E8010A"/>
    <w:rsid w:val="00E80B47"/>
    <w:rsid w:val="00E81AFD"/>
    <w:rsid w:val="00E8490B"/>
    <w:rsid w:val="00E97B27"/>
    <w:rsid w:val="00EA36DB"/>
    <w:rsid w:val="00EB3E2D"/>
    <w:rsid w:val="00EC177C"/>
    <w:rsid w:val="00EC2B5A"/>
    <w:rsid w:val="00EC2F7A"/>
    <w:rsid w:val="00EC3D94"/>
    <w:rsid w:val="00EC7AAA"/>
    <w:rsid w:val="00ED1A5D"/>
    <w:rsid w:val="00ED6C4E"/>
    <w:rsid w:val="00ED6DC3"/>
    <w:rsid w:val="00EE1A18"/>
    <w:rsid w:val="00EF0FE3"/>
    <w:rsid w:val="00EF4E87"/>
    <w:rsid w:val="00F0335B"/>
    <w:rsid w:val="00F038B3"/>
    <w:rsid w:val="00F151E7"/>
    <w:rsid w:val="00F20906"/>
    <w:rsid w:val="00F2138A"/>
    <w:rsid w:val="00F215B8"/>
    <w:rsid w:val="00F219AE"/>
    <w:rsid w:val="00F23224"/>
    <w:rsid w:val="00F23C60"/>
    <w:rsid w:val="00F25D0B"/>
    <w:rsid w:val="00F2766F"/>
    <w:rsid w:val="00F31173"/>
    <w:rsid w:val="00F3729D"/>
    <w:rsid w:val="00F403D9"/>
    <w:rsid w:val="00F405D6"/>
    <w:rsid w:val="00F433E8"/>
    <w:rsid w:val="00F53E74"/>
    <w:rsid w:val="00F54382"/>
    <w:rsid w:val="00F5694E"/>
    <w:rsid w:val="00F61553"/>
    <w:rsid w:val="00F61C6C"/>
    <w:rsid w:val="00F63EEB"/>
    <w:rsid w:val="00F67679"/>
    <w:rsid w:val="00F710C7"/>
    <w:rsid w:val="00F727CF"/>
    <w:rsid w:val="00F72872"/>
    <w:rsid w:val="00F730A9"/>
    <w:rsid w:val="00F7707E"/>
    <w:rsid w:val="00F831AD"/>
    <w:rsid w:val="00F864EB"/>
    <w:rsid w:val="00F87551"/>
    <w:rsid w:val="00FA4207"/>
    <w:rsid w:val="00FB2C73"/>
    <w:rsid w:val="00FB4404"/>
    <w:rsid w:val="00FB66B5"/>
    <w:rsid w:val="00FB725F"/>
    <w:rsid w:val="00FD6DF8"/>
    <w:rsid w:val="00FD7D62"/>
    <w:rsid w:val="00FE11BC"/>
    <w:rsid w:val="00FE1F1B"/>
    <w:rsid w:val="00FE69B0"/>
    <w:rsid w:val="00FF69C4"/>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FE9CBC"/>
  <w15:chartTrackingRefBased/>
  <w15:docId w15:val="{1D853291-1494-4935-ABFD-E035275A53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NZ"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B544D"/>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5B544D"/>
    <w:rPr>
      <w:rFonts w:cs="Times New Roman"/>
      <w:noProof/>
      <w:lang w:val="en-US"/>
    </w:rPr>
  </w:style>
  <w:style w:type="paragraph" w:customStyle="1" w:styleId="EndNoteBibliography">
    <w:name w:val="EndNote Bibliography"/>
    <w:basedOn w:val="Normal"/>
    <w:link w:val="EndNoteBibliographyChar"/>
    <w:rsid w:val="005B544D"/>
    <w:pPr>
      <w:spacing w:line="240" w:lineRule="auto"/>
      <w:jc w:val="both"/>
    </w:pPr>
    <w:rPr>
      <w:rFonts w:cs="Times New Roman"/>
      <w:noProof/>
      <w:lang w:val="en-US"/>
    </w:rPr>
  </w:style>
  <w:style w:type="character" w:customStyle="1" w:styleId="EndNoteBibliographyChar">
    <w:name w:val="EndNote Bibliography Char"/>
    <w:basedOn w:val="DefaultParagraphFont"/>
    <w:link w:val="EndNoteBibliography"/>
    <w:rsid w:val="005B544D"/>
    <w:rPr>
      <w:rFonts w:cs="Times New Roman"/>
      <w:noProof/>
      <w:lang w:val="en-US"/>
    </w:rPr>
  </w:style>
  <w:style w:type="character" w:styleId="Hyperlink">
    <w:name w:val="Hyperlink"/>
    <w:basedOn w:val="DefaultParagraphFont"/>
    <w:uiPriority w:val="99"/>
    <w:unhideWhenUsed/>
    <w:rsid w:val="005B544D"/>
    <w:rPr>
      <w:color w:val="0563C1" w:themeColor="hyperlink"/>
      <w:u w:val="single"/>
    </w:rPr>
  </w:style>
  <w:style w:type="paragraph" w:styleId="Header">
    <w:name w:val="header"/>
    <w:basedOn w:val="Normal"/>
    <w:link w:val="HeaderChar"/>
    <w:uiPriority w:val="99"/>
    <w:unhideWhenUsed/>
    <w:rsid w:val="00C419BB"/>
    <w:pPr>
      <w:tabs>
        <w:tab w:val="center" w:pos="4513"/>
        <w:tab w:val="right" w:pos="9026"/>
      </w:tabs>
      <w:spacing w:line="240" w:lineRule="auto"/>
    </w:pPr>
  </w:style>
  <w:style w:type="character" w:customStyle="1" w:styleId="HeaderChar">
    <w:name w:val="Header Char"/>
    <w:basedOn w:val="DefaultParagraphFont"/>
    <w:link w:val="Header"/>
    <w:uiPriority w:val="99"/>
    <w:rsid w:val="00C419BB"/>
  </w:style>
  <w:style w:type="paragraph" w:styleId="Footer">
    <w:name w:val="footer"/>
    <w:basedOn w:val="Normal"/>
    <w:link w:val="FooterChar"/>
    <w:uiPriority w:val="99"/>
    <w:unhideWhenUsed/>
    <w:rsid w:val="00C419BB"/>
    <w:pPr>
      <w:tabs>
        <w:tab w:val="center" w:pos="4513"/>
        <w:tab w:val="right" w:pos="9026"/>
      </w:tabs>
      <w:spacing w:line="240" w:lineRule="auto"/>
    </w:pPr>
  </w:style>
  <w:style w:type="character" w:customStyle="1" w:styleId="FooterChar">
    <w:name w:val="Footer Char"/>
    <w:basedOn w:val="DefaultParagraphFont"/>
    <w:link w:val="Footer"/>
    <w:uiPriority w:val="99"/>
    <w:rsid w:val="00C419BB"/>
  </w:style>
  <w:style w:type="paragraph" w:styleId="BalloonText">
    <w:name w:val="Balloon Text"/>
    <w:basedOn w:val="Normal"/>
    <w:link w:val="BalloonTextChar"/>
    <w:uiPriority w:val="99"/>
    <w:semiHidden/>
    <w:unhideWhenUsed/>
    <w:rsid w:val="008B75D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5D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omen.govt.nz/documents/case-studies-community-initiatives-addressing-family-violence-refugee-and-migrant" TargetMode="External"/><Relationship Id="rId13" Type="http://schemas.openxmlformats.org/officeDocument/2006/relationships/hyperlink" Target="https://newint.org/blog/2017/03/08/what-political-dynamics-lead-to-domestic-violence-legislation" TargetMode="External"/><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www.stuff.co.nz/taranaki-daily-news/news/7257211/Visas-tie-them-to-violent-partners" TargetMode="External"/><Relationship Id="rId12" Type="http://schemas.openxmlformats.org/officeDocument/2006/relationships/hyperlink" Target="https://tbinternet.ohchr.org/Treaties/CEDAW/Shared%20Documents/NZL/INT_CEDAW_NGO_NZL_52_9821_E.pdf" TargetMode="External"/><Relationship Id="rId17"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header" Target="header1.xml"/><Relationship Id="rId1" Type="http://schemas.openxmlformats.org/officeDocument/2006/relationships/styles" Target="styles.xml"/><Relationship Id="rId6" Type="http://schemas.openxmlformats.org/officeDocument/2006/relationships/hyperlink" Target="https://blog.laurentlaw.co.nz/2017/09/27/special-visas-for-victims-of-domestic-violence-the-challenges/" TargetMode="External"/><Relationship Id="rId11" Type="http://schemas.openxmlformats.org/officeDocument/2006/relationships/hyperlink" Target="https://www.immigration.govt.nz/opsmanual/" TargetMode="External"/><Relationship Id="rId5" Type="http://schemas.openxmlformats.org/officeDocument/2006/relationships/endnotes" Target="endnotes.xml"/><Relationship Id="rId15" Type="http://schemas.openxmlformats.org/officeDocument/2006/relationships/hyperlink" Target="http://www.psychology.org.nz/wp-content/uploads/Family-Violence-Law-Review-Submission.pdf" TargetMode="External"/><Relationship Id="rId10" Type="http://schemas.openxmlformats.org/officeDocument/2006/relationships/hyperlink" Target="https://nzfvc.org.nz/news/nzfvc-data-summaries-2017-family-violence-reports-reach-record-high" TargetMode="External"/><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hyperlink" Target="https://nzfvc.org.nz/sites/nzfvc.org.nz/files/Shila-Nair-MCOUN-Research-Paper-Dec-2017.pdf" TargetMode="External"/><Relationship Id="rId14" Type="http://schemas.openxmlformats.org/officeDocument/2006/relationships/hyperlink" Target="http://www.TeAra.govt.nz/endomestic-violence/pri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6</Pages>
  <Words>12999</Words>
  <Characters>72799</Characters>
  <Application>Microsoft Office Word</Application>
  <DocSecurity>0</DocSecurity>
  <Lines>5199</Lines>
  <Paragraphs>4515</Paragraphs>
  <ScaleCrop>false</ScaleCrop>
  <HeadingPairs>
    <vt:vector size="2" baseType="variant">
      <vt:variant>
        <vt:lpstr>Title</vt:lpstr>
      </vt:variant>
      <vt:variant>
        <vt:i4>1</vt:i4>
      </vt:variant>
    </vt:vector>
  </HeadingPairs>
  <TitlesOfParts>
    <vt:vector size="1" baseType="lpstr">
      <vt:lpstr/>
    </vt:vector>
  </TitlesOfParts>
  <Company>Unitec Institute of Technology</Company>
  <LinksUpToDate>false</LinksUpToDate>
  <CharactersWithSpaces>81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ene Ayallo</dc:creator>
  <cp:keywords/>
  <dc:description/>
  <cp:lastModifiedBy>Irene Ayallo</cp:lastModifiedBy>
  <cp:revision>3</cp:revision>
  <cp:lastPrinted>2019-12-02T01:53:00Z</cp:lastPrinted>
  <dcterms:created xsi:type="dcterms:W3CDTF">2019-12-02T01:52:00Z</dcterms:created>
  <dcterms:modified xsi:type="dcterms:W3CDTF">2019-12-02T01:54:00Z</dcterms:modified>
</cp:coreProperties>
</file>